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47CA7" w14:textId="23231928" w:rsidR="001C022F" w:rsidRDefault="003F11F7" w:rsidP="003F11F7">
      <w:pPr>
        <w:spacing w:after="0" w:line="240" w:lineRule="auto"/>
        <w:jc w:val="center"/>
        <w:rPr>
          <w:rFonts w:ascii="Book Antiqua" w:hAnsi="Book Antiqua"/>
          <w:sz w:val="24"/>
          <w:szCs w:val="24"/>
        </w:rPr>
      </w:pPr>
      <w:r w:rsidRPr="003F11F7">
        <w:rPr>
          <w:rFonts w:ascii="Book Antiqua" w:hAnsi="Book Antiqua"/>
          <w:b/>
          <w:bCs/>
          <w:sz w:val="24"/>
          <w:szCs w:val="24"/>
        </w:rPr>
        <w:t>Science and Technology Opportunities in Hadith Research</w:t>
      </w:r>
    </w:p>
    <w:p w14:paraId="1F01307C" w14:textId="3EE4E6FC" w:rsidR="00CC6DD4" w:rsidRDefault="00CC6DD4" w:rsidP="001327FD">
      <w:pPr>
        <w:spacing w:after="0" w:line="240" w:lineRule="auto"/>
        <w:rPr>
          <w:rFonts w:ascii="Book Antiqua" w:hAnsi="Book Antiqua"/>
          <w:sz w:val="24"/>
          <w:szCs w:val="24"/>
        </w:rPr>
      </w:pPr>
    </w:p>
    <w:p w14:paraId="6E7E1C3F" w14:textId="77777777" w:rsidR="00C8373A" w:rsidRPr="00CC6DD4" w:rsidRDefault="00C8373A" w:rsidP="001327FD">
      <w:pPr>
        <w:spacing w:after="0" w:line="240" w:lineRule="auto"/>
        <w:rPr>
          <w:rFonts w:ascii="Book Antiqua" w:hAnsi="Book Antiqua"/>
          <w:sz w:val="24"/>
          <w:szCs w:val="24"/>
        </w:rPr>
      </w:pPr>
    </w:p>
    <w:p w14:paraId="70D1093E" w14:textId="1AB9FA3A" w:rsidR="001C022F" w:rsidRPr="00C8373A" w:rsidRDefault="001C022F" w:rsidP="001327FD">
      <w:pPr>
        <w:spacing w:after="0" w:line="240" w:lineRule="auto"/>
        <w:jc w:val="center"/>
        <w:rPr>
          <w:rFonts w:ascii="Book Antiqua" w:hAnsi="Book Antiqua"/>
          <w:b/>
          <w:bCs/>
          <w:sz w:val="24"/>
          <w:szCs w:val="24"/>
        </w:rPr>
      </w:pPr>
      <w:r w:rsidRPr="00C8373A">
        <w:rPr>
          <w:rFonts w:ascii="Book Antiqua" w:hAnsi="Book Antiqua"/>
          <w:b/>
          <w:bCs/>
          <w:sz w:val="24"/>
          <w:szCs w:val="24"/>
        </w:rPr>
        <w:t>Wahyudin Darmalaksana</w:t>
      </w:r>
      <w:r w:rsidR="00C8373A" w:rsidRPr="00C8373A">
        <w:rPr>
          <w:rFonts w:ascii="Book Antiqua" w:hAnsi="Book Antiqua"/>
          <w:b/>
          <w:bCs/>
          <w:sz w:val="24"/>
          <w:szCs w:val="24"/>
          <w:vertAlign w:val="superscript"/>
        </w:rPr>
        <w:t>1</w:t>
      </w:r>
      <w:r w:rsidR="00BF340A" w:rsidRPr="00C8373A">
        <w:rPr>
          <w:rFonts w:ascii="Book Antiqua" w:hAnsi="Book Antiqua"/>
          <w:b/>
          <w:bCs/>
          <w:sz w:val="24"/>
          <w:szCs w:val="24"/>
        </w:rPr>
        <w:t xml:space="preserve">; </w:t>
      </w:r>
      <w:r w:rsidR="004C1A32" w:rsidRPr="00C8373A">
        <w:rPr>
          <w:rFonts w:ascii="Book Antiqua" w:hAnsi="Book Antiqua" w:cs="Arial"/>
          <w:b/>
          <w:bCs/>
          <w:color w:val="222222"/>
          <w:sz w:val="24"/>
          <w:szCs w:val="24"/>
          <w:shd w:val="clear" w:color="auto" w:fill="FFFFFF"/>
        </w:rPr>
        <w:t>Dian Sa'adillah Maylawati</w:t>
      </w:r>
      <w:r w:rsidR="00C8373A" w:rsidRPr="00C8373A">
        <w:rPr>
          <w:rFonts w:ascii="Book Antiqua" w:hAnsi="Book Antiqua" w:cs="Arial"/>
          <w:b/>
          <w:bCs/>
          <w:color w:val="222222"/>
          <w:sz w:val="24"/>
          <w:szCs w:val="24"/>
          <w:shd w:val="clear" w:color="auto" w:fill="FFFFFF"/>
          <w:vertAlign w:val="superscript"/>
        </w:rPr>
        <w:t>2</w:t>
      </w:r>
    </w:p>
    <w:p w14:paraId="3E881590" w14:textId="197D15E5" w:rsidR="001C022F" w:rsidRPr="00C8373A" w:rsidRDefault="00C8373A" w:rsidP="001327FD">
      <w:pPr>
        <w:spacing w:after="0" w:line="240" w:lineRule="auto"/>
        <w:jc w:val="center"/>
        <w:rPr>
          <w:rFonts w:ascii="Book Antiqua" w:hAnsi="Book Antiqua"/>
          <w:sz w:val="24"/>
          <w:szCs w:val="24"/>
        </w:rPr>
      </w:pPr>
      <w:r w:rsidRPr="00C8373A">
        <w:rPr>
          <w:rFonts w:ascii="Book Antiqua" w:hAnsi="Book Antiqua"/>
          <w:sz w:val="24"/>
          <w:szCs w:val="24"/>
          <w:vertAlign w:val="superscript"/>
        </w:rPr>
        <w:t>1</w:t>
      </w:r>
      <w:r w:rsidR="003F11F7" w:rsidRPr="00C8373A">
        <w:rPr>
          <w:rFonts w:ascii="Book Antiqua" w:hAnsi="Book Antiqua"/>
          <w:sz w:val="24"/>
          <w:szCs w:val="24"/>
        </w:rPr>
        <w:t>Hadith Science Department</w:t>
      </w:r>
      <w:r w:rsidR="001C022F" w:rsidRPr="00C8373A">
        <w:rPr>
          <w:rFonts w:ascii="Book Antiqua" w:hAnsi="Book Antiqua"/>
          <w:sz w:val="24"/>
          <w:szCs w:val="24"/>
        </w:rPr>
        <w:t xml:space="preserve">, </w:t>
      </w:r>
      <w:r w:rsidR="003F11F7" w:rsidRPr="00C8373A">
        <w:rPr>
          <w:rFonts w:ascii="Book Antiqua" w:hAnsi="Book Antiqua"/>
          <w:sz w:val="24"/>
          <w:szCs w:val="24"/>
        </w:rPr>
        <w:t>Faculty of Ushuluddin</w:t>
      </w:r>
      <w:r w:rsidR="001C022F" w:rsidRPr="00C8373A">
        <w:rPr>
          <w:rFonts w:ascii="Book Antiqua" w:hAnsi="Book Antiqua"/>
          <w:sz w:val="24"/>
          <w:szCs w:val="24"/>
        </w:rPr>
        <w:t>,</w:t>
      </w:r>
    </w:p>
    <w:p w14:paraId="457BADBB" w14:textId="37D0B16B" w:rsidR="001C022F" w:rsidRPr="00C8373A" w:rsidRDefault="001C022F" w:rsidP="001327FD">
      <w:pPr>
        <w:spacing w:after="0" w:line="240" w:lineRule="auto"/>
        <w:jc w:val="center"/>
        <w:rPr>
          <w:rFonts w:ascii="Book Antiqua" w:hAnsi="Book Antiqua"/>
          <w:sz w:val="24"/>
          <w:szCs w:val="24"/>
        </w:rPr>
      </w:pPr>
      <w:r w:rsidRPr="00C8373A">
        <w:rPr>
          <w:rFonts w:ascii="Book Antiqua" w:hAnsi="Book Antiqua"/>
          <w:sz w:val="24"/>
          <w:szCs w:val="24"/>
        </w:rPr>
        <w:t>UIN Sunan Gunung Djati Bandung</w:t>
      </w:r>
    </w:p>
    <w:p w14:paraId="5C333015" w14:textId="702B0ED5" w:rsidR="004C1A32" w:rsidRPr="00C8373A" w:rsidRDefault="00C8373A" w:rsidP="001327FD">
      <w:pPr>
        <w:spacing w:after="0" w:line="240" w:lineRule="auto"/>
        <w:jc w:val="center"/>
        <w:rPr>
          <w:rFonts w:ascii="Book Antiqua" w:hAnsi="Book Antiqua" w:cs="Arial"/>
          <w:color w:val="222222"/>
          <w:sz w:val="24"/>
          <w:szCs w:val="24"/>
          <w:shd w:val="clear" w:color="auto" w:fill="FFFFFF"/>
        </w:rPr>
      </w:pPr>
      <w:r w:rsidRPr="00C8373A">
        <w:rPr>
          <w:rFonts w:ascii="Book Antiqua" w:hAnsi="Book Antiqua" w:cs="Arial"/>
          <w:color w:val="222222"/>
          <w:sz w:val="24"/>
          <w:szCs w:val="24"/>
          <w:shd w:val="clear" w:color="auto" w:fill="FFFFFF"/>
          <w:vertAlign w:val="superscript"/>
        </w:rPr>
        <w:t>2</w:t>
      </w:r>
      <w:r w:rsidR="004C1A32" w:rsidRPr="00C8373A">
        <w:rPr>
          <w:rFonts w:ascii="Book Antiqua" w:hAnsi="Book Antiqua" w:cs="Arial"/>
          <w:color w:val="222222"/>
          <w:sz w:val="24"/>
          <w:szCs w:val="24"/>
          <w:shd w:val="clear" w:color="auto" w:fill="FFFFFF"/>
        </w:rPr>
        <w:t>Departement of Informatics</w:t>
      </w:r>
      <w:r w:rsidR="004C1A32" w:rsidRPr="00C8373A">
        <w:rPr>
          <w:rFonts w:ascii="Book Antiqua" w:hAnsi="Book Antiqua" w:cs="Arial"/>
          <w:color w:val="222222"/>
          <w:sz w:val="24"/>
          <w:szCs w:val="24"/>
          <w:shd w:val="clear" w:color="auto" w:fill="FFFFFF"/>
        </w:rPr>
        <w:t>,</w:t>
      </w:r>
      <w:r w:rsidR="004C1A32" w:rsidRPr="00C8373A">
        <w:rPr>
          <w:rFonts w:ascii="Book Antiqua" w:hAnsi="Book Antiqua"/>
          <w:sz w:val="24"/>
          <w:szCs w:val="24"/>
        </w:rPr>
        <w:t xml:space="preserve"> </w:t>
      </w:r>
      <w:r w:rsidR="004C1A32" w:rsidRPr="00C8373A">
        <w:rPr>
          <w:rFonts w:ascii="Book Antiqua" w:hAnsi="Book Antiqua" w:cs="Arial"/>
          <w:color w:val="222222"/>
          <w:sz w:val="24"/>
          <w:szCs w:val="24"/>
          <w:shd w:val="clear" w:color="auto" w:fill="FFFFFF"/>
        </w:rPr>
        <w:t xml:space="preserve">Faculty of Science and </w:t>
      </w:r>
      <w:r>
        <w:rPr>
          <w:rFonts w:ascii="Book Antiqua" w:hAnsi="Book Antiqua" w:cs="Arial"/>
          <w:color w:val="222222"/>
          <w:sz w:val="24"/>
          <w:szCs w:val="24"/>
          <w:shd w:val="clear" w:color="auto" w:fill="FFFFFF"/>
        </w:rPr>
        <w:t>T</w:t>
      </w:r>
      <w:r w:rsidR="004C1A32" w:rsidRPr="00C8373A">
        <w:rPr>
          <w:rFonts w:ascii="Book Antiqua" w:hAnsi="Book Antiqua" w:cs="Arial"/>
          <w:color w:val="222222"/>
          <w:sz w:val="24"/>
          <w:szCs w:val="24"/>
          <w:shd w:val="clear" w:color="auto" w:fill="FFFFFF"/>
        </w:rPr>
        <w:t>echnology</w:t>
      </w:r>
      <w:r w:rsidR="004C1A32" w:rsidRPr="00C8373A">
        <w:rPr>
          <w:rFonts w:ascii="Book Antiqua" w:hAnsi="Book Antiqua" w:cs="Arial"/>
          <w:color w:val="222222"/>
          <w:sz w:val="24"/>
          <w:szCs w:val="24"/>
          <w:shd w:val="clear" w:color="auto" w:fill="FFFFFF"/>
        </w:rPr>
        <w:t>,</w:t>
      </w:r>
    </w:p>
    <w:p w14:paraId="6AC54787" w14:textId="2D55E607" w:rsidR="00C8373A" w:rsidRPr="00C8373A" w:rsidRDefault="00C8373A" w:rsidP="001327FD">
      <w:pPr>
        <w:spacing w:after="0" w:line="240" w:lineRule="auto"/>
        <w:jc w:val="center"/>
        <w:rPr>
          <w:rFonts w:ascii="Book Antiqua" w:hAnsi="Book Antiqua"/>
          <w:sz w:val="24"/>
          <w:szCs w:val="24"/>
        </w:rPr>
      </w:pPr>
      <w:r w:rsidRPr="00C8373A">
        <w:rPr>
          <w:rFonts w:ascii="Book Antiqua" w:hAnsi="Book Antiqua"/>
          <w:sz w:val="24"/>
          <w:szCs w:val="24"/>
        </w:rPr>
        <w:t>UIN Sunan Gunung Djati Bandung</w:t>
      </w:r>
    </w:p>
    <w:p w14:paraId="7B4F9D93" w14:textId="51D888BC" w:rsidR="001C022F" w:rsidRPr="00CC6DD4" w:rsidRDefault="0072372F" w:rsidP="001327FD">
      <w:pPr>
        <w:spacing w:after="0" w:line="240" w:lineRule="auto"/>
        <w:jc w:val="center"/>
        <w:rPr>
          <w:rFonts w:ascii="Book Antiqua" w:hAnsi="Book Antiqua"/>
          <w:sz w:val="24"/>
          <w:szCs w:val="24"/>
        </w:rPr>
      </w:pPr>
      <w:hyperlink r:id="rId7" w:history="1">
        <w:r w:rsidR="001C022F" w:rsidRPr="00CC6DD4">
          <w:rPr>
            <w:rStyle w:val="Hyperlink"/>
            <w:rFonts w:ascii="Book Antiqua" w:hAnsi="Book Antiqua"/>
            <w:sz w:val="24"/>
            <w:szCs w:val="24"/>
          </w:rPr>
          <w:t>yudi_darma@uinsgd.ac.id</w:t>
        </w:r>
      </w:hyperlink>
    </w:p>
    <w:p w14:paraId="2797108D" w14:textId="77777777" w:rsidR="001C022F" w:rsidRPr="00CC6DD4" w:rsidRDefault="001C022F" w:rsidP="001327FD">
      <w:pPr>
        <w:spacing w:after="0" w:line="240" w:lineRule="auto"/>
        <w:rPr>
          <w:rFonts w:ascii="Book Antiqua" w:hAnsi="Book Antiqua"/>
          <w:sz w:val="24"/>
          <w:szCs w:val="24"/>
        </w:rPr>
      </w:pPr>
    </w:p>
    <w:p w14:paraId="4D70ACE0" w14:textId="5494B76A" w:rsidR="00E82DD1" w:rsidRPr="00CC6DD4" w:rsidRDefault="00E82DD1" w:rsidP="00E82DD1">
      <w:pPr>
        <w:spacing w:after="0" w:line="240" w:lineRule="auto"/>
        <w:ind w:left="709" w:right="708"/>
        <w:jc w:val="center"/>
        <w:rPr>
          <w:rFonts w:ascii="Book Antiqua" w:hAnsi="Book Antiqua"/>
          <w:b/>
          <w:bCs/>
          <w:sz w:val="24"/>
          <w:szCs w:val="24"/>
        </w:rPr>
      </w:pPr>
      <w:r w:rsidRPr="00CC6DD4">
        <w:rPr>
          <w:rFonts w:ascii="Book Antiqua" w:hAnsi="Book Antiqua"/>
          <w:b/>
          <w:bCs/>
          <w:sz w:val="24"/>
          <w:szCs w:val="24"/>
        </w:rPr>
        <w:t>Abstra</w:t>
      </w:r>
      <w:r w:rsidR="0072372F">
        <w:rPr>
          <w:rFonts w:ascii="Book Antiqua" w:hAnsi="Book Antiqua"/>
          <w:b/>
          <w:bCs/>
          <w:sz w:val="24"/>
          <w:szCs w:val="24"/>
        </w:rPr>
        <w:t>ct</w:t>
      </w:r>
    </w:p>
    <w:p w14:paraId="2FE83B3E" w14:textId="2C9A58CD" w:rsidR="00EF5F65" w:rsidRPr="00CC6DD4" w:rsidRDefault="003F11F7" w:rsidP="00EF5F65">
      <w:pPr>
        <w:spacing w:after="0" w:line="240" w:lineRule="auto"/>
        <w:ind w:left="709" w:right="708"/>
        <w:jc w:val="both"/>
        <w:rPr>
          <w:rFonts w:ascii="Book Antiqua" w:hAnsi="Book Antiqua"/>
          <w:sz w:val="24"/>
          <w:szCs w:val="24"/>
        </w:rPr>
      </w:pPr>
      <w:r w:rsidRPr="003F11F7">
        <w:rPr>
          <w:rFonts w:ascii="Book Antiqua" w:hAnsi="Book Antiqua"/>
          <w:sz w:val="24"/>
          <w:szCs w:val="24"/>
        </w:rPr>
        <w:t>The purpose of this research is to discuss the opportunities of science and technology in hadith research</w:t>
      </w:r>
      <w:r w:rsidR="005C168C" w:rsidRPr="00CC6DD4">
        <w:rPr>
          <w:rFonts w:ascii="Book Antiqua" w:hAnsi="Book Antiqua"/>
          <w:sz w:val="24"/>
          <w:szCs w:val="24"/>
        </w:rPr>
        <w:t xml:space="preserve">. </w:t>
      </w:r>
      <w:r w:rsidRPr="003F11F7">
        <w:rPr>
          <w:rFonts w:ascii="Book Antiqua" w:hAnsi="Book Antiqua"/>
          <w:sz w:val="24"/>
          <w:szCs w:val="24"/>
        </w:rPr>
        <w:t>This research method uses qualitative research through literature study with a content analysis approach</w:t>
      </w:r>
      <w:r w:rsidR="00E82DD1" w:rsidRPr="00CC6DD4">
        <w:rPr>
          <w:rFonts w:ascii="Book Antiqua" w:hAnsi="Book Antiqua"/>
          <w:sz w:val="24"/>
          <w:szCs w:val="24"/>
        </w:rPr>
        <w:t>.</w:t>
      </w:r>
      <w:r w:rsidR="00FD1FEE" w:rsidRPr="00CC6DD4">
        <w:rPr>
          <w:rFonts w:ascii="Book Antiqua" w:hAnsi="Book Antiqua"/>
          <w:sz w:val="24"/>
          <w:szCs w:val="24"/>
        </w:rPr>
        <w:t xml:space="preserve"> </w:t>
      </w:r>
      <w:r w:rsidRPr="003F11F7">
        <w:rPr>
          <w:rFonts w:ascii="Book Antiqua" w:hAnsi="Book Antiqua"/>
          <w:sz w:val="24"/>
          <w:szCs w:val="24"/>
        </w:rPr>
        <w:t>The results and discussion of this research include the hadith science methodology</w:t>
      </w:r>
      <w:r w:rsidR="00FD1FEE" w:rsidRPr="00CC6DD4">
        <w:rPr>
          <w:rFonts w:ascii="Book Antiqua" w:hAnsi="Book Antiqua"/>
          <w:sz w:val="24"/>
          <w:szCs w:val="24"/>
        </w:rPr>
        <w:t xml:space="preserve">, </w:t>
      </w:r>
      <w:r w:rsidRPr="003F11F7">
        <w:rPr>
          <w:rFonts w:ascii="Book Antiqua" w:hAnsi="Book Antiqua"/>
          <w:sz w:val="24"/>
          <w:szCs w:val="24"/>
        </w:rPr>
        <w:t>the development of the hadith validity method and the hadith text criticism method with a multidisciplinary and transdisciplinary approach</w:t>
      </w:r>
      <w:r w:rsidR="00FD1FEE" w:rsidRPr="00CC6DD4">
        <w:rPr>
          <w:rFonts w:ascii="Book Antiqua" w:hAnsi="Book Antiqua"/>
          <w:sz w:val="24"/>
          <w:szCs w:val="24"/>
        </w:rPr>
        <w:t xml:space="preserve">, </w:t>
      </w:r>
      <w:r w:rsidRPr="003F11F7">
        <w:rPr>
          <w:rFonts w:ascii="Book Antiqua" w:hAnsi="Book Antiqua"/>
          <w:sz w:val="24"/>
          <w:szCs w:val="24"/>
        </w:rPr>
        <w:t>and scientific and technological opportunities in hadith research for the need for integration of science</w:t>
      </w:r>
      <w:r w:rsidR="00FD1FEE" w:rsidRPr="00CC6DD4">
        <w:rPr>
          <w:rFonts w:ascii="Book Antiqua" w:hAnsi="Book Antiqua"/>
          <w:sz w:val="24"/>
          <w:szCs w:val="24"/>
        </w:rPr>
        <w:t xml:space="preserve">. </w:t>
      </w:r>
      <w:r w:rsidR="00CF5F7C" w:rsidRPr="00CF5F7C">
        <w:rPr>
          <w:rFonts w:ascii="Book Antiqua" w:hAnsi="Book Antiqua"/>
          <w:sz w:val="24"/>
          <w:szCs w:val="24"/>
        </w:rPr>
        <w:t>The conclusion of this study is that research on hadith with a transdisciplinary approach opens wide opportunities for science and technology that are currently developing for the realization of the integration of science</w:t>
      </w:r>
      <w:r w:rsidR="00EF5F65" w:rsidRPr="00CC6DD4">
        <w:rPr>
          <w:rFonts w:ascii="Book Antiqua" w:hAnsi="Book Antiqua"/>
          <w:sz w:val="24"/>
          <w:szCs w:val="24"/>
        </w:rPr>
        <w:t xml:space="preserve">. </w:t>
      </w:r>
      <w:r w:rsidR="00CF5F7C" w:rsidRPr="00CF5F7C">
        <w:rPr>
          <w:rFonts w:ascii="Book Antiqua" w:hAnsi="Book Antiqua"/>
          <w:sz w:val="24"/>
          <w:szCs w:val="24"/>
        </w:rPr>
        <w:t>This study recommends the importance of applying a transdisciplinary approach to science and technology opportunities in the development of hadith research in Islamic higher education</w:t>
      </w:r>
      <w:r w:rsidR="00EF5F65" w:rsidRPr="00CC6DD4">
        <w:rPr>
          <w:rFonts w:ascii="Book Antiqua" w:hAnsi="Book Antiqua"/>
          <w:sz w:val="24"/>
          <w:szCs w:val="24"/>
        </w:rPr>
        <w:t>.</w:t>
      </w:r>
    </w:p>
    <w:p w14:paraId="5AB59B81" w14:textId="77777777" w:rsidR="005C168C" w:rsidRPr="00CC6DD4" w:rsidRDefault="005C168C" w:rsidP="005C168C">
      <w:pPr>
        <w:spacing w:after="0" w:line="240" w:lineRule="auto"/>
        <w:ind w:firstLine="567"/>
        <w:jc w:val="both"/>
        <w:rPr>
          <w:rFonts w:ascii="Book Antiqua" w:hAnsi="Book Antiqua"/>
          <w:sz w:val="24"/>
          <w:szCs w:val="24"/>
        </w:rPr>
      </w:pPr>
    </w:p>
    <w:p w14:paraId="1DEA0FB9" w14:textId="55B415FB" w:rsidR="00901E68" w:rsidRPr="00CC6DD4" w:rsidRDefault="0072372F" w:rsidP="001327FD">
      <w:pPr>
        <w:spacing w:after="0" w:line="240" w:lineRule="auto"/>
        <w:rPr>
          <w:rFonts w:ascii="Book Antiqua" w:hAnsi="Book Antiqua"/>
          <w:color w:val="FF0000"/>
          <w:sz w:val="24"/>
          <w:szCs w:val="24"/>
        </w:rPr>
      </w:pPr>
      <w:r w:rsidRPr="0072372F">
        <w:rPr>
          <w:rFonts w:ascii="Book Antiqua" w:hAnsi="Book Antiqua"/>
          <w:sz w:val="24"/>
          <w:szCs w:val="24"/>
        </w:rPr>
        <w:t>Keywords: science integration, research collaboration, hadith research, science and technology</w:t>
      </w:r>
    </w:p>
    <w:p w14:paraId="57D44422" w14:textId="3C138DC7" w:rsidR="00CE1EDF" w:rsidRPr="00CC6DD4" w:rsidRDefault="00CE1EDF" w:rsidP="001327FD">
      <w:pPr>
        <w:spacing w:after="0" w:line="240" w:lineRule="auto"/>
        <w:rPr>
          <w:rFonts w:ascii="Book Antiqua" w:hAnsi="Book Antiqua"/>
          <w:sz w:val="24"/>
          <w:szCs w:val="24"/>
        </w:rPr>
      </w:pPr>
    </w:p>
    <w:p w14:paraId="7CB538B8" w14:textId="37A4E280" w:rsidR="00A76065" w:rsidRPr="00CC6DD4" w:rsidRDefault="0072372F" w:rsidP="001327FD">
      <w:pPr>
        <w:spacing w:after="0" w:line="240" w:lineRule="auto"/>
        <w:jc w:val="both"/>
        <w:rPr>
          <w:rFonts w:ascii="Book Antiqua" w:hAnsi="Book Antiqua"/>
          <w:b/>
          <w:bCs/>
          <w:sz w:val="24"/>
          <w:szCs w:val="24"/>
        </w:rPr>
      </w:pPr>
      <w:r>
        <w:rPr>
          <w:rFonts w:ascii="Book Antiqua" w:hAnsi="Book Antiqua"/>
          <w:b/>
          <w:bCs/>
          <w:sz w:val="24"/>
          <w:szCs w:val="24"/>
        </w:rPr>
        <w:t>Introduction</w:t>
      </w:r>
    </w:p>
    <w:p w14:paraId="7B27AF4E" w14:textId="3F924D22" w:rsidR="00B377BD" w:rsidRPr="00CC6DD4" w:rsidRDefault="0072372F" w:rsidP="00671016">
      <w:pPr>
        <w:spacing w:after="0" w:line="240" w:lineRule="auto"/>
        <w:ind w:firstLine="567"/>
        <w:jc w:val="both"/>
        <w:rPr>
          <w:rFonts w:ascii="Book Antiqua" w:hAnsi="Book Antiqua"/>
          <w:sz w:val="24"/>
          <w:szCs w:val="24"/>
        </w:rPr>
      </w:pPr>
      <w:r w:rsidRPr="0072372F">
        <w:rPr>
          <w:rFonts w:ascii="Book Antiqua" w:hAnsi="Book Antiqua"/>
          <w:sz w:val="24"/>
          <w:szCs w:val="24"/>
        </w:rPr>
        <w:t>There are scientific and technological opportunities in hadith research</w:t>
      </w:r>
      <w:r w:rsidR="00A00CA4" w:rsidRPr="00CC6DD4">
        <w:rPr>
          <w:rFonts w:ascii="Book Antiqua" w:hAnsi="Book Antiqua"/>
          <w:sz w:val="24"/>
          <w:szCs w:val="24"/>
        </w:rPr>
        <w:t xml:space="preserve">. </w:t>
      </w:r>
      <w:r w:rsidRPr="0072372F">
        <w:rPr>
          <w:rFonts w:ascii="Book Antiqua" w:hAnsi="Book Antiqua"/>
          <w:sz w:val="24"/>
          <w:szCs w:val="24"/>
        </w:rPr>
        <w:t xml:space="preserve">Since the modern Western century </w:t>
      </w:r>
      <w:r w:rsidR="00932C56"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2-9447", "author" : [ { "dropping-particle" : "", "family" : "Hardiyati", "given" : "Mikyal", "non-dropping-particle" : "", "parse-names" : false, "suffix" : "" } ], "container-title" : "Prosiding Konferensi Integrasi Interkoneksi Islam dan Sains", "id" : "ITEM-1", "issued" : { "date-parts" : [ [ "2020" ] ] }, "page" : "11-16", "title" : "Sejarah Perkembangan Ilmu Dunia Barat", "type" : "article-journal", "volume" : "2" }, "uris" : [ "http://www.mendeley.com/documents/?uuid=f7101355-b01b-40b0-ad3a-88714b3c4cdc", "http://www.mendeley.com/documents/?uuid=6c0d32b7-da60-4445-a93f-fd9bf0f91fa9" ] } ], "mendeley" : { "formattedCitation" : "(Hardiyati, 2020)", "plainTextFormattedCitation" : "(Hardiyati, 2020)", "previouslyFormattedCitation" : "(Hardiyati, 2020)" }, "properties" : { "noteIndex" : 0 }, "schema" : "https://github.com/citation-style-language/schema/raw/master/csl-citation.json" }</w:instrText>
      </w:r>
      <w:r w:rsidR="00932C56" w:rsidRPr="00CC6DD4">
        <w:rPr>
          <w:rFonts w:ascii="Book Antiqua" w:hAnsi="Book Antiqua"/>
          <w:sz w:val="24"/>
          <w:szCs w:val="24"/>
        </w:rPr>
        <w:fldChar w:fldCharType="separate"/>
      </w:r>
      <w:r w:rsidR="00932C56" w:rsidRPr="00CC6DD4">
        <w:rPr>
          <w:rFonts w:ascii="Book Antiqua" w:hAnsi="Book Antiqua"/>
          <w:noProof/>
          <w:sz w:val="24"/>
          <w:szCs w:val="24"/>
        </w:rPr>
        <w:t>(Hardiyati, 2020)</w:t>
      </w:r>
      <w:r w:rsidR="00932C56" w:rsidRPr="00CC6DD4">
        <w:rPr>
          <w:rFonts w:ascii="Book Antiqua" w:hAnsi="Book Antiqua"/>
          <w:sz w:val="24"/>
          <w:szCs w:val="24"/>
        </w:rPr>
        <w:fldChar w:fldCharType="end"/>
      </w:r>
      <w:r w:rsidR="00A00CA4" w:rsidRPr="00CC6DD4">
        <w:rPr>
          <w:rFonts w:ascii="Book Antiqua" w:hAnsi="Book Antiqua"/>
          <w:sz w:val="24"/>
          <w:szCs w:val="24"/>
        </w:rPr>
        <w:t xml:space="preserve">, </w:t>
      </w:r>
      <w:r w:rsidRPr="0072372F">
        <w:rPr>
          <w:rFonts w:ascii="Book Antiqua" w:hAnsi="Book Antiqua"/>
          <w:sz w:val="24"/>
          <w:szCs w:val="24"/>
        </w:rPr>
        <w:t xml:space="preserve">science and technology have progressed in human civilization </w:t>
      </w:r>
      <w:r w:rsidR="00A00CA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riyanto", "given" : "Dwi Adhi Sugeng", "non-dropping-particle" : "", "parse-names" : false, "suffix" : "" } ], "container-title" : "Seminar Nasional Pendidikan Teknik Otomotif", "id" : "ITEM-1", "issued" : { "date-parts" : [ [ "2018" ] ] }, "title" : "Sains dan teknologi dalam perkembangan peradaban manusia", "type" : "paper-conference" }, "uris" : [ "http://www.mendeley.com/documents/?uuid=e37ddac8-5794-46c6-b83e-9526ba144bed", "http://www.mendeley.com/documents/?uuid=56bbfb19-2d3d-485f-b3b6-81a8ad549fda" ] } ], "mendeley" : { "formattedCitation" : "(Ariyanto, 2018)", "plainTextFormattedCitation" : "(Ariyanto, 2018)", "previouslyFormattedCitation" : "(Ariyanto, 2018)" }, "properties" : { "noteIndex" : 0 }, "schema" : "https://github.com/citation-style-language/schema/raw/master/csl-citation.json" }</w:instrText>
      </w:r>
      <w:r w:rsidR="00A00CA4" w:rsidRPr="00CC6DD4">
        <w:rPr>
          <w:rFonts w:ascii="Book Antiqua" w:hAnsi="Book Antiqua"/>
          <w:sz w:val="24"/>
          <w:szCs w:val="24"/>
        </w:rPr>
        <w:fldChar w:fldCharType="separate"/>
      </w:r>
      <w:r w:rsidR="00A00CA4" w:rsidRPr="00CC6DD4">
        <w:rPr>
          <w:rFonts w:ascii="Book Antiqua" w:hAnsi="Book Antiqua"/>
          <w:noProof/>
          <w:sz w:val="24"/>
          <w:szCs w:val="24"/>
        </w:rPr>
        <w:t>(Ariyanto, 2018)</w:t>
      </w:r>
      <w:r w:rsidR="00A00CA4" w:rsidRPr="00CC6DD4">
        <w:rPr>
          <w:rFonts w:ascii="Book Antiqua" w:hAnsi="Book Antiqua"/>
          <w:sz w:val="24"/>
          <w:szCs w:val="24"/>
        </w:rPr>
        <w:fldChar w:fldCharType="end"/>
      </w:r>
      <w:r w:rsidR="00A00CA4" w:rsidRPr="00CC6DD4">
        <w:rPr>
          <w:rFonts w:ascii="Book Antiqua" w:hAnsi="Book Antiqua"/>
          <w:sz w:val="24"/>
          <w:szCs w:val="24"/>
        </w:rPr>
        <w:t>.</w:t>
      </w:r>
      <w:r w:rsidR="00DB7C23" w:rsidRPr="00CC6DD4">
        <w:rPr>
          <w:rFonts w:ascii="Book Antiqua" w:hAnsi="Book Antiqua"/>
          <w:sz w:val="24"/>
          <w:szCs w:val="24"/>
        </w:rPr>
        <w:t xml:space="preserve"> </w:t>
      </w:r>
      <w:r w:rsidRPr="0072372F">
        <w:rPr>
          <w:rFonts w:ascii="Book Antiqua" w:hAnsi="Book Antiqua"/>
          <w:sz w:val="24"/>
          <w:szCs w:val="24"/>
        </w:rPr>
        <w:t>In line with the advancement of Western science</w:t>
      </w:r>
      <w:r w:rsidRPr="0072372F">
        <w:rPr>
          <w:rStyle w:val="FootnoteReference"/>
          <w:rFonts w:ascii="Book Antiqua" w:hAnsi="Book Antiqua"/>
          <w:sz w:val="24"/>
          <w:szCs w:val="24"/>
          <w:vertAlign w:val="baseline"/>
        </w:rPr>
        <w:t xml:space="preserve"> </w:t>
      </w:r>
      <w:r w:rsidR="00DB7C23"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Brown", "given" : "Daniel W", "non-dropping-particle" : "", "parse-names" : false, "suffix" : "" } ], "container-title" : "The Wiley Blackwell Concise Companion to the Hadith", "id" : "ITEM-1", "issued" : { "date-parts" : [ [ "2020" ] ] }, "page" : "39-56", "publisher" : "Wiley Online Library", "title" : "Western Hadith Studies", "type" : "article-journal" }, "uris" : [ "http://www.mendeley.com/documents/?uuid=3cb30961-e9b1-481d-a6f8-df8068e65b87", "http://www.mendeley.com/documents/?uuid=71e4ed98-fd07-4494-9f03-40e9b94bbdbe" ] } ], "mendeley" : { "formattedCitation" : "(Brown, 2020)", "plainTextFormattedCitation" : "(Brown, 2020)", "previouslyFormattedCitation" : "(Brown, 2020)" }, "properties" : { "noteIndex" : 0 }, "schema" : "https://github.com/citation-style-language/schema/raw/master/csl-citation.json" }</w:instrText>
      </w:r>
      <w:r w:rsidR="00DB7C23" w:rsidRPr="00CC6DD4">
        <w:rPr>
          <w:rStyle w:val="FootnoteReference"/>
          <w:rFonts w:ascii="Book Antiqua" w:hAnsi="Book Antiqua"/>
          <w:sz w:val="24"/>
          <w:szCs w:val="24"/>
        </w:rPr>
        <w:fldChar w:fldCharType="separate"/>
      </w:r>
      <w:r w:rsidR="00DB7C23" w:rsidRPr="00CC6DD4">
        <w:rPr>
          <w:rFonts w:ascii="Book Antiqua" w:hAnsi="Book Antiqua"/>
          <w:bCs/>
          <w:noProof/>
          <w:sz w:val="24"/>
          <w:szCs w:val="24"/>
          <w:lang w:val="en-US"/>
        </w:rPr>
        <w:t>(Brown, 2020)</w:t>
      </w:r>
      <w:r w:rsidR="00DB7C23" w:rsidRPr="00CC6DD4">
        <w:rPr>
          <w:rStyle w:val="FootnoteReference"/>
          <w:rFonts w:ascii="Book Antiqua" w:hAnsi="Book Antiqua"/>
          <w:sz w:val="24"/>
          <w:szCs w:val="24"/>
        </w:rPr>
        <w:fldChar w:fldCharType="end"/>
      </w:r>
      <w:r w:rsidR="00DB7C23" w:rsidRPr="00CC6DD4">
        <w:rPr>
          <w:rFonts w:ascii="Book Antiqua" w:hAnsi="Book Antiqua"/>
          <w:sz w:val="24"/>
          <w:szCs w:val="24"/>
        </w:rPr>
        <w:t xml:space="preserve">, </w:t>
      </w:r>
      <w:r w:rsidRPr="0072372F">
        <w:rPr>
          <w:rFonts w:ascii="Book Antiqua" w:hAnsi="Book Antiqua"/>
          <w:sz w:val="24"/>
          <w:szCs w:val="24"/>
        </w:rPr>
        <w:t>hadith is studied from a modernist perspective</w:t>
      </w:r>
      <w:r w:rsidR="00DB7C23" w:rsidRPr="00CC6DD4">
        <w:rPr>
          <w:rFonts w:ascii="Book Antiqua" w:hAnsi="Book Antiqua"/>
          <w:sz w:val="24"/>
          <w:szCs w:val="24"/>
        </w:rPr>
        <w:t xml:space="preserve"> </w:t>
      </w:r>
      <w:r w:rsidR="00DB7C23"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85-6050", "author" : [ { "dropping-particle" : "", "family" : "Idris", "given" : "Mhd", "non-dropping-particle" : "", "parse-names" : false, "suffix" : "" } ], "container-title" : "Jurnal Ulunnuha", "id" : "ITEM-1", "issue" : "1", "issued" : { "date-parts" : [ [ "2018" ] ] }, "page" : "29-39", "title" : "Metode Pemahaman Hadis Modernis", "type" : "article-journal", "volume" : "7" }, "uris" : [ "http://www.mendeley.com/documents/?uuid=9ecb3283-ba8f-42ef-aee2-52ed0b3e26f1", "http://www.mendeley.com/documents/?uuid=14fcebc8-af2e-4a5a-b347-fb5451f1b9cd" ] } ], "mendeley" : { "formattedCitation" : "(Idris, 2018)", "plainTextFormattedCitation" : "(Idris, 2018)", "previouslyFormattedCitation" : "(Idris, 2018)" }, "properties" : { "noteIndex" : 0 }, "schema" : "https://github.com/citation-style-language/schema/raw/master/csl-citation.json" }</w:instrText>
      </w:r>
      <w:r w:rsidR="00DB7C23" w:rsidRPr="00CC6DD4">
        <w:rPr>
          <w:rStyle w:val="FootnoteReference"/>
          <w:rFonts w:ascii="Book Antiqua" w:hAnsi="Book Antiqua"/>
          <w:sz w:val="24"/>
          <w:szCs w:val="24"/>
        </w:rPr>
        <w:fldChar w:fldCharType="separate"/>
      </w:r>
      <w:r w:rsidR="00DB7C23" w:rsidRPr="00CC6DD4">
        <w:rPr>
          <w:rFonts w:ascii="Book Antiqua" w:hAnsi="Book Antiqua"/>
          <w:bCs/>
          <w:noProof/>
          <w:sz w:val="24"/>
          <w:szCs w:val="24"/>
          <w:lang w:val="en-US"/>
        </w:rPr>
        <w:t>(Idris, 2018)</w:t>
      </w:r>
      <w:r w:rsidR="00DB7C23" w:rsidRPr="00CC6DD4">
        <w:rPr>
          <w:rStyle w:val="FootnoteReference"/>
          <w:rFonts w:ascii="Book Antiqua" w:hAnsi="Book Antiqua"/>
          <w:sz w:val="24"/>
          <w:szCs w:val="24"/>
        </w:rPr>
        <w:fldChar w:fldCharType="end"/>
      </w:r>
      <w:r w:rsidR="00774B05" w:rsidRPr="00CC6DD4">
        <w:rPr>
          <w:rFonts w:ascii="Book Antiqua" w:hAnsi="Book Antiqua"/>
          <w:sz w:val="24"/>
          <w:szCs w:val="24"/>
        </w:rPr>
        <w:t xml:space="preserve">. </w:t>
      </w:r>
      <w:r w:rsidRPr="0072372F">
        <w:rPr>
          <w:rFonts w:ascii="Book Antiqua" w:hAnsi="Book Antiqua"/>
          <w:sz w:val="24"/>
          <w:szCs w:val="24"/>
        </w:rPr>
        <w:t>The motivation for the development of science from the hadith perspective is also examined</w:t>
      </w:r>
      <w:r w:rsidR="00774B05" w:rsidRPr="00CC6DD4">
        <w:rPr>
          <w:rFonts w:ascii="Book Antiqua" w:hAnsi="Book Antiqua"/>
          <w:sz w:val="24"/>
          <w:szCs w:val="24"/>
        </w:rPr>
        <w:t xml:space="preserve"> </w:t>
      </w:r>
      <w:r w:rsidR="00774B05"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442-5605", "author" : [ { "dropping-particle" : "", "family" : "Darlis", "given" : "Ahmad", "non-dropping-particle" : "", "parse-names" : false, "suffix" : "" } ], "container-title" : "POTENSIA: Jurnal Kependidikan Islam", "id" : "ITEM-1", "issue" : "1", "issued" : { "date-parts" : [ [ "2017" ] ] }, "page" : "1-28", "title" : "Motivasi Pengembangan Ilmu Pengetahuan Dalam Perspektif Hadis Nabi", "type" : "article-journal", "volume" : "3" }, "uris" : [ "http://www.mendeley.com/documents/?uuid=605683a0-d99f-4059-ba3b-1f3f05f74384", "http://www.mendeley.com/documents/?uuid=59007b2c-9853-41b1-9303-0d572bd469cc" ] } ], "mendeley" : { "formattedCitation" : "(Darlis, 2017)", "plainTextFormattedCitation" : "(Darlis, 2017)", "previouslyFormattedCitation" : "(Darlis, 2017)" }, "properties" : { "noteIndex" : 0 }, "schema" : "https://github.com/citation-style-language/schema/raw/master/csl-citation.json" }</w:instrText>
      </w:r>
      <w:r w:rsidR="00774B05" w:rsidRPr="00CC6DD4">
        <w:rPr>
          <w:rStyle w:val="FootnoteReference"/>
          <w:rFonts w:ascii="Book Antiqua" w:hAnsi="Book Antiqua"/>
          <w:sz w:val="24"/>
          <w:szCs w:val="24"/>
        </w:rPr>
        <w:fldChar w:fldCharType="separate"/>
      </w:r>
      <w:r w:rsidR="00774B05" w:rsidRPr="00CC6DD4">
        <w:rPr>
          <w:rFonts w:ascii="Book Antiqua" w:hAnsi="Book Antiqua"/>
          <w:bCs/>
          <w:noProof/>
          <w:sz w:val="24"/>
          <w:szCs w:val="24"/>
          <w:lang w:val="en-US"/>
        </w:rPr>
        <w:t>(Darlis, 2017)</w:t>
      </w:r>
      <w:r w:rsidR="00774B05" w:rsidRPr="00CC6DD4">
        <w:rPr>
          <w:rStyle w:val="FootnoteReference"/>
          <w:rFonts w:ascii="Book Antiqua" w:hAnsi="Book Antiqua"/>
          <w:sz w:val="24"/>
          <w:szCs w:val="24"/>
        </w:rPr>
        <w:fldChar w:fldCharType="end"/>
      </w:r>
      <w:r w:rsidR="00774B05" w:rsidRPr="00CC6DD4">
        <w:rPr>
          <w:rFonts w:ascii="Book Antiqua" w:hAnsi="Book Antiqua"/>
          <w:sz w:val="24"/>
          <w:szCs w:val="24"/>
        </w:rPr>
        <w:t>.</w:t>
      </w:r>
      <w:r w:rsidR="00146612" w:rsidRPr="00CC6DD4">
        <w:rPr>
          <w:rFonts w:ascii="Book Antiqua" w:hAnsi="Book Antiqua"/>
          <w:sz w:val="24"/>
          <w:szCs w:val="24"/>
        </w:rPr>
        <w:t xml:space="preserve"> </w:t>
      </w:r>
      <w:r w:rsidRPr="0072372F">
        <w:rPr>
          <w:rFonts w:ascii="Book Antiqua" w:hAnsi="Book Antiqua"/>
          <w:sz w:val="24"/>
          <w:szCs w:val="24"/>
        </w:rPr>
        <w:t>Hadith research with modern science has become a new discourse</w:t>
      </w:r>
      <w:r w:rsidRPr="0072372F">
        <w:rPr>
          <w:rStyle w:val="FootnoteReference"/>
          <w:rFonts w:ascii="Book Antiqua" w:hAnsi="Book Antiqua"/>
          <w:sz w:val="24"/>
          <w:szCs w:val="24"/>
          <w:vertAlign w:val="baseline"/>
        </w:rPr>
        <w:t xml:space="preserve"> </w:t>
      </w:r>
      <w:r w:rsidR="00774B05"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6026109315", "author" : [ { "dropping-particle" : "", "family" : "Akmaluddin", "given" : "Muhammad", "non-dropping-particle" : "", "parse-names" : false, "suffix" : "" } ], "container-title" : "Seminar Nasional Hasil Penelitian dan Pengabdian Masyarakat UNIMUS 2017", "id" : "ITEM-1", "issued" : { "date-parts" : [ [ "2020" ] ] }, "publisher" : "Muhammadiyah University Semarang", "title" : "Diskursus Penelitian Al-quran dan Hadis dengan Ilmu Pengetahuan Modern", "type" : "paper-conference" }, "uris" : [ "http://www.mendeley.com/documents/?uuid=4be94c73-7385-4c89-bd52-3d98e2d43d01", "http://www.mendeley.com/documents/?uuid=ca87325a-9ddc-4fbd-94d7-033238a0dc52" ] } ], "mendeley" : { "formattedCitation" : "(Akmaluddin, 2020)", "plainTextFormattedCitation" : "(Akmaluddin, 2020)", "previouslyFormattedCitation" : "(Akmaluddin, 2020)" }, "properties" : { "noteIndex" : 0 }, "schema" : "https://github.com/citation-style-language/schema/raw/master/csl-citation.json" }</w:instrText>
      </w:r>
      <w:r w:rsidR="00774B05" w:rsidRPr="00CC6DD4">
        <w:rPr>
          <w:rStyle w:val="FootnoteReference"/>
          <w:rFonts w:ascii="Book Antiqua" w:hAnsi="Book Antiqua"/>
          <w:sz w:val="24"/>
          <w:szCs w:val="24"/>
        </w:rPr>
        <w:fldChar w:fldCharType="separate"/>
      </w:r>
      <w:r w:rsidR="00774B05" w:rsidRPr="00CC6DD4">
        <w:rPr>
          <w:rFonts w:ascii="Book Antiqua" w:hAnsi="Book Antiqua"/>
          <w:noProof/>
          <w:sz w:val="24"/>
          <w:szCs w:val="24"/>
        </w:rPr>
        <w:t>(Akmaluddin, 2020)</w:t>
      </w:r>
      <w:r w:rsidR="00774B05" w:rsidRPr="00CC6DD4">
        <w:rPr>
          <w:rStyle w:val="FootnoteReference"/>
          <w:rFonts w:ascii="Book Antiqua" w:hAnsi="Book Antiqua"/>
          <w:sz w:val="24"/>
          <w:szCs w:val="24"/>
        </w:rPr>
        <w:fldChar w:fldCharType="end"/>
      </w:r>
      <w:r w:rsidR="00146612" w:rsidRPr="00CC6DD4">
        <w:rPr>
          <w:rFonts w:ascii="Book Antiqua" w:hAnsi="Book Antiqua"/>
          <w:sz w:val="24"/>
          <w:szCs w:val="24"/>
        </w:rPr>
        <w:t>.</w:t>
      </w:r>
      <w:r w:rsidR="00932C56" w:rsidRPr="00CC6DD4">
        <w:rPr>
          <w:rFonts w:ascii="Book Antiqua" w:hAnsi="Book Antiqua"/>
          <w:sz w:val="24"/>
          <w:szCs w:val="24"/>
        </w:rPr>
        <w:t xml:space="preserve"> </w:t>
      </w:r>
      <w:r w:rsidR="009D3194" w:rsidRPr="009D3194">
        <w:rPr>
          <w:rFonts w:ascii="Book Antiqua" w:hAnsi="Book Antiqua"/>
          <w:sz w:val="24"/>
          <w:szCs w:val="24"/>
        </w:rPr>
        <w:t>This hadith research discourse includes directions for the integration of science with social and natural sciences</w:t>
      </w:r>
      <w:r w:rsidR="009D3194" w:rsidRPr="009D3194">
        <w:rPr>
          <w:rFonts w:ascii="Book Antiqua" w:hAnsi="Book Antiqua"/>
          <w:sz w:val="24"/>
          <w:szCs w:val="24"/>
        </w:rPr>
        <w:t xml:space="preserve"> </w:t>
      </w:r>
      <w:r w:rsidR="00B377B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0853-3857", "author" : [ { "dropping-particle" : "", "family" : "Afwadzi", "given" : "Benny", "non-dropping-particle" : "", "parse-names" : false, "suffix" : "" } ], "container-title" : "Theologia", "id" : "ITEM-1", "issue" : "2", "issued" : { "date-parts" : [ [ "2017" ] ] }, "page" : "351-390", "publisher" : "UIN Walisongo Semarang", "title" : "Integrasi ilmu-ilmu alam dan ilmu-ilmu sosial dengan pemahaman hadis Nabi: Telaah atas konsepsi, aplikasi, dan implikasi", "type" : "article-journal", "volume" : "28" }, "uris" : [ "http://www.mendeley.com/documents/?uuid=c2297c5a-53b1-4844-890f-3a270a5d7f50", "http://www.mendeley.com/documents/?uuid=c35acc87-80e8-4d25-bbc4-fe7855896a43" ] } ], "mendeley" : { "formattedCitation" : "(Afwadzi, 2017)", "plainTextFormattedCitation" : "(Afwadzi, 2017)", "previouslyFormattedCitation" : "(Afwadzi, 2017)" }, "properties" : { "noteIndex" : 0 }, "schema" : "https://github.com/citation-style-language/schema/raw/master/csl-citation.json" }</w:instrText>
      </w:r>
      <w:r w:rsidR="00B377BD" w:rsidRPr="00CC6DD4">
        <w:rPr>
          <w:rFonts w:ascii="Book Antiqua" w:hAnsi="Book Antiqua"/>
          <w:sz w:val="24"/>
          <w:szCs w:val="24"/>
        </w:rPr>
        <w:fldChar w:fldCharType="separate"/>
      </w:r>
      <w:r w:rsidR="00B377BD" w:rsidRPr="00CC6DD4">
        <w:rPr>
          <w:rFonts w:ascii="Book Antiqua" w:hAnsi="Book Antiqua"/>
          <w:noProof/>
          <w:sz w:val="24"/>
          <w:szCs w:val="24"/>
        </w:rPr>
        <w:t>(Afwadzi, 2017)</w:t>
      </w:r>
      <w:r w:rsidR="00B377BD" w:rsidRPr="00CC6DD4">
        <w:rPr>
          <w:rFonts w:ascii="Book Antiqua" w:hAnsi="Book Antiqua"/>
          <w:sz w:val="24"/>
          <w:szCs w:val="24"/>
        </w:rPr>
        <w:fldChar w:fldCharType="end"/>
      </w:r>
      <w:r w:rsidR="0064003A" w:rsidRPr="00CC6DD4">
        <w:rPr>
          <w:rFonts w:ascii="Book Antiqua" w:hAnsi="Book Antiqua"/>
          <w:sz w:val="24"/>
          <w:szCs w:val="24"/>
        </w:rPr>
        <w:t xml:space="preserve">. </w:t>
      </w:r>
      <w:r w:rsidR="009D3194" w:rsidRPr="009D3194">
        <w:rPr>
          <w:rFonts w:ascii="Book Antiqua" w:hAnsi="Book Antiqua"/>
          <w:sz w:val="24"/>
          <w:szCs w:val="24"/>
        </w:rPr>
        <w:t>The opportunity for science and technology in hadith research has begun with the design of various applications of the validity of hadith</w:t>
      </w:r>
      <w:r w:rsidR="009D3194" w:rsidRPr="009D3194">
        <w:rPr>
          <w:rStyle w:val="FootnoteReference"/>
          <w:rFonts w:ascii="Book Antiqua" w:hAnsi="Book Antiqua"/>
          <w:sz w:val="24"/>
          <w:szCs w:val="24"/>
          <w:vertAlign w:val="baseline"/>
        </w:rPr>
        <w:t xml:space="preserve"> </w:t>
      </w:r>
      <w:r w:rsidR="0067101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693-6930", "author" : [ { "dropping-particle" : "", "family" : "Darmalaksana", "given" : "Wahyudin", "non-dropping-particle" : "", "parse-names" : false, "suffix" : "" }, { "dropping-particle" : "", "family" : "Slamet", "given" : "Cepy", "non-dropping-particle" : "", "parse-names" : false, "suffix" : "" }, { "dropping-particle" : "", "family" : "Zulfikar", "given" : "Wildan Budiawan", "non-dropping-particle" : "", "parse-names" : false, "suffix" : "" }, { "dropping-particle" : "", "family" : "Fadillah", "given" : "Imam Fahmi", "non-dropping-particle" : "", "parse-names" : false, "suffix" : "" }, { "dropping-particle" : "", "family" : "Maylawati", "given" : "Dian Sa'adillah", "non-dropping-particle" : "", "parse-names" : false, "suffix" : "" }, { "dropping-particle" : "", "family" : "Ali", "given" : "Hapid", "non-dropping-particle" : "", "parse-names" : false, "suffix" : "" } ], "container-title" : "Telkomnika", "id" : "ITEM-1", "issue" : "1", "issued" : { "date-parts" : [ [ "2020" ] ] }, "title" : "Latent semantic analysis and cosine similarity for hadith search engine.", "type" : "article-journal", "volume" : "18" }, "uris" : [ "http://www.mendeley.com/documents/?uuid=f15e2501-8392-4e19-81af-a43fe6af086e", "http://www.mendeley.com/documents/?uuid=08fcca4d-c6df-49a3-845c-ab5f7580eed3" ] } ], "mendeley" : { "formattedCitation" : "(Darmalaksana et al., 2020)", "plainTextFormattedCitation" : "(Darmalaksana et al., 2020)", "previouslyFormattedCitation" : "(Darmalaksana et al., 2020)" }, "properties" : { "noteIndex" : 0 }, "schema" : "https://github.com/citation-style-language/schema/raw/master/csl-citation.json" }</w:instrText>
      </w:r>
      <w:r w:rsidR="00671016" w:rsidRPr="00CC6DD4">
        <w:rPr>
          <w:rStyle w:val="FootnoteReference"/>
          <w:rFonts w:ascii="Book Antiqua" w:hAnsi="Book Antiqua"/>
          <w:sz w:val="24"/>
          <w:szCs w:val="24"/>
        </w:rPr>
        <w:fldChar w:fldCharType="separate"/>
      </w:r>
      <w:r w:rsidR="00671016" w:rsidRPr="00CC6DD4">
        <w:rPr>
          <w:rFonts w:ascii="Book Antiqua" w:hAnsi="Book Antiqua"/>
          <w:bCs/>
          <w:noProof/>
          <w:sz w:val="24"/>
          <w:szCs w:val="24"/>
          <w:lang w:val="en-US"/>
        </w:rPr>
        <w:t>(Darmalaksana et al., 2020)</w:t>
      </w:r>
      <w:r w:rsidR="00671016" w:rsidRPr="00CC6DD4">
        <w:rPr>
          <w:rStyle w:val="FootnoteReference"/>
          <w:rFonts w:ascii="Book Antiqua" w:hAnsi="Book Antiqua"/>
          <w:sz w:val="24"/>
          <w:szCs w:val="24"/>
        </w:rPr>
        <w:fldChar w:fldCharType="end"/>
      </w:r>
      <w:r w:rsidR="00671016" w:rsidRPr="00CC6DD4">
        <w:rPr>
          <w:rFonts w:ascii="Book Antiqua" w:hAnsi="Book Antiqua"/>
          <w:sz w:val="24"/>
          <w:szCs w:val="24"/>
        </w:rPr>
        <w:t xml:space="preserve"> </w:t>
      </w:r>
      <w:r w:rsidR="009D3194" w:rsidRPr="009D3194">
        <w:rPr>
          <w:rFonts w:ascii="Book Antiqua" w:hAnsi="Book Antiqua"/>
          <w:sz w:val="24"/>
          <w:szCs w:val="24"/>
        </w:rPr>
        <w:t>and also began research on the relation of hadith and science</w:t>
      </w:r>
      <w:r w:rsidR="009D3194" w:rsidRPr="009D3194">
        <w:rPr>
          <w:rStyle w:val="FootnoteReference"/>
          <w:rFonts w:ascii="Book Antiqua" w:hAnsi="Book Antiqua"/>
          <w:sz w:val="24"/>
          <w:szCs w:val="24"/>
          <w:vertAlign w:val="baseline"/>
        </w:rPr>
        <w:t xml:space="preserve"> </w:t>
      </w:r>
      <w:r w:rsidR="0067101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714-6103", "author" : [ { "dropping-particle" : "", "family" : "Fudhail", "given" : "Ahmad", "non-dropping-particle" : "", "parse-names" : false, "suffix" : "" } ], "container-title" : "Refleksi", "id" : "ITEM-1", "issue" : "1", "issued" : { "date-parts" : [ [ "2020" ] ] }, "title" : "Menjawab Keraguan Maurice Bucaille tentang Kesesuaian Hadis dan Sains", "type" : "article-journal", "volume" : "19" }, "uris" : [ "http://www.mendeley.com/documents/?uuid=b937bd17-6414-4c57-8bae-b635b968afa7", "http://www.mendeley.com/documents/?uuid=23afe350-61ac-4038-ac0e-0da9a32dc36a" ] } ], "mendeley" : { "formattedCitation" : "(Fudhail, 2020)", "plainTextFormattedCitation" : "(Fudhail, 2020)", "previouslyFormattedCitation" : "(Fudhail, 2020)" }, "properties" : { "noteIndex" : 0 }, "schema" : "https://github.com/citation-style-language/schema/raw/master/csl-citation.json" }</w:instrText>
      </w:r>
      <w:r w:rsidR="00671016" w:rsidRPr="00CC6DD4">
        <w:rPr>
          <w:rStyle w:val="FootnoteReference"/>
          <w:rFonts w:ascii="Book Antiqua" w:hAnsi="Book Antiqua"/>
          <w:sz w:val="24"/>
          <w:szCs w:val="24"/>
        </w:rPr>
        <w:fldChar w:fldCharType="separate"/>
      </w:r>
      <w:r w:rsidR="00671016" w:rsidRPr="00CC6DD4">
        <w:rPr>
          <w:rFonts w:ascii="Book Antiqua" w:hAnsi="Book Antiqua"/>
          <w:bCs/>
          <w:noProof/>
          <w:sz w:val="24"/>
          <w:szCs w:val="24"/>
          <w:lang w:val="en-US"/>
        </w:rPr>
        <w:t>(Fudhail, 2020)</w:t>
      </w:r>
      <w:r w:rsidR="00671016" w:rsidRPr="00CC6DD4">
        <w:rPr>
          <w:rStyle w:val="FootnoteReference"/>
          <w:rFonts w:ascii="Book Antiqua" w:hAnsi="Book Antiqua"/>
          <w:sz w:val="24"/>
          <w:szCs w:val="24"/>
        </w:rPr>
        <w:fldChar w:fldCharType="end"/>
      </w:r>
      <w:r w:rsidR="00671016" w:rsidRPr="00CC6DD4">
        <w:rPr>
          <w:rFonts w:ascii="Book Antiqua" w:hAnsi="Book Antiqua"/>
          <w:sz w:val="24"/>
          <w:szCs w:val="24"/>
        </w:rPr>
        <w:t xml:space="preserve">. </w:t>
      </w:r>
      <w:r w:rsidR="009D3194" w:rsidRPr="009D3194">
        <w:rPr>
          <w:rFonts w:ascii="Book Antiqua" w:hAnsi="Book Antiqua"/>
          <w:sz w:val="24"/>
          <w:szCs w:val="24"/>
        </w:rPr>
        <w:t>This study highlights the opportunities of science and technology in hadith research in order to erode the dichotomy of science</w:t>
      </w:r>
      <w:r w:rsidR="00671016" w:rsidRPr="00CC6DD4">
        <w:rPr>
          <w:rFonts w:ascii="Book Antiqua" w:hAnsi="Book Antiqua"/>
          <w:sz w:val="24"/>
          <w:szCs w:val="24"/>
        </w:rPr>
        <w:t xml:space="preserve"> </w:t>
      </w:r>
      <w:r w:rsidR="00B377B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0-3057", "author" : [ { "dropping-particle" : "", "family" : "Istikomah", "given" : "Istikomah", "non-dropping-particle" : "", "parse-names" : false, "suffix" : "" } ], "container-title" : "Tadrisuna: Jurnal Pendidikan Islam dan Kajian Keislaman", "id" : "ITEM-1", "issue" : "1", "issued" : { "date-parts" : [ [ "2019" ] ] }, "page" : "66-78", "title" : "Integrasi Sains dan Agama Di Perguruan Tinggi Sebagai Upaya Mengikis Dikotomi Ilmu", "type" : "article-journal", "volume" : "2" }, "uris" : [ "http://www.mendeley.com/documents/?uuid=cfd55858-be6a-4621-83ac-46d9300205a4", "http://www.mendeley.com/documents/?uuid=cea9af52-bd28-48a3-91ed-14f4ba599512" ] } ], "mendeley" : { "formattedCitation" : "(Istikomah, 2019)", "plainTextFormattedCitation" : "(Istikomah, 2019)", "previouslyFormattedCitation" : "(Istikomah, 2019)" }, "properties" : { "noteIndex" : 0 }, "schema" : "https://github.com/citation-style-language/schema/raw/master/csl-citation.json" }</w:instrText>
      </w:r>
      <w:r w:rsidR="00B377BD" w:rsidRPr="00CC6DD4">
        <w:rPr>
          <w:rFonts w:ascii="Book Antiqua" w:hAnsi="Book Antiqua"/>
          <w:sz w:val="24"/>
          <w:szCs w:val="24"/>
        </w:rPr>
        <w:fldChar w:fldCharType="separate"/>
      </w:r>
      <w:r w:rsidR="00B377BD" w:rsidRPr="00CC6DD4">
        <w:rPr>
          <w:rFonts w:ascii="Book Antiqua" w:hAnsi="Book Antiqua"/>
          <w:noProof/>
          <w:sz w:val="24"/>
          <w:szCs w:val="24"/>
        </w:rPr>
        <w:t>(Istikomah, 2019)</w:t>
      </w:r>
      <w:r w:rsidR="00B377BD" w:rsidRPr="00CC6DD4">
        <w:rPr>
          <w:rFonts w:ascii="Book Antiqua" w:hAnsi="Book Antiqua"/>
          <w:sz w:val="24"/>
          <w:szCs w:val="24"/>
        </w:rPr>
        <w:fldChar w:fldCharType="end"/>
      </w:r>
      <w:r w:rsidR="00671016" w:rsidRPr="00CC6DD4">
        <w:rPr>
          <w:rFonts w:ascii="Book Antiqua" w:hAnsi="Book Antiqua"/>
          <w:sz w:val="24"/>
          <w:szCs w:val="24"/>
        </w:rPr>
        <w:t>.</w:t>
      </w:r>
    </w:p>
    <w:p w14:paraId="436042D8" w14:textId="6BCD1B96" w:rsidR="00AA0E9C" w:rsidRPr="00CC6DD4" w:rsidRDefault="009D3194" w:rsidP="001327FD">
      <w:pPr>
        <w:spacing w:after="0" w:line="240" w:lineRule="auto"/>
        <w:ind w:firstLine="567"/>
        <w:jc w:val="both"/>
        <w:rPr>
          <w:rFonts w:ascii="Book Antiqua" w:hAnsi="Book Antiqua"/>
          <w:sz w:val="24"/>
          <w:szCs w:val="24"/>
        </w:rPr>
      </w:pPr>
      <w:r w:rsidRPr="009D3194">
        <w:rPr>
          <w:rFonts w:ascii="Book Antiqua" w:hAnsi="Book Antiqua"/>
          <w:sz w:val="24"/>
          <w:szCs w:val="24"/>
        </w:rPr>
        <w:lastRenderedPageBreak/>
        <w:t>A number of previous studies have become a literature review of this research</w:t>
      </w:r>
      <w:r w:rsidR="003C596C" w:rsidRPr="00CC6DD4">
        <w:rPr>
          <w:rFonts w:ascii="Book Antiqua" w:hAnsi="Book Antiqua"/>
          <w:sz w:val="24"/>
          <w:szCs w:val="24"/>
        </w:rPr>
        <w:t xml:space="preserve">. </w:t>
      </w:r>
      <w:r w:rsidRPr="009D3194">
        <w:rPr>
          <w:rFonts w:ascii="Book Antiqua" w:hAnsi="Book Antiqua"/>
          <w:sz w:val="24"/>
          <w:szCs w:val="24"/>
        </w:rPr>
        <w:t>Researchers have discussed the relationship between science and religion</w:t>
      </w:r>
      <w:r w:rsidRPr="009D3194">
        <w:rPr>
          <w:rFonts w:ascii="Book Antiqua" w:hAnsi="Book Antiqua"/>
          <w:sz w:val="24"/>
          <w:szCs w:val="24"/>
        </w:rPr>
        <w:t xml:space="preserve"> </w:t>
      </w:r>
      <w:r w:rsidR="00E6618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Yahya", "given" : "Megat Mohd Hazwan", "non-dropping-particle" : "", "parse-names" : false, "suffix" : "" }, { "dropping-particle" : "", "family" : "Abidin", "given" : "Zainal", "non-dropping-particle" : "", "parse-names" : false, "suffix" : "" }, { "dropping-particle" : "", "family" : "Zaman", "given" : "Khairul", "non-dropping-particle" : "", "parse-names" : false, "suffix" : "" }, { "dropping-particle" : "", "family" : "Basiron", "given" : "Bushrah", "non-dropping-particle" : "", "parse-names" : false, "suffix" : "" } ], "id" : "ITEM-1", "issued" : { "date-parts" : [ [ "2018" ] ] }, "publisher" : "Kertas Kerja Dibentangkan Di Seminar Tamadun Islam", "title" : "Hubungan Sains dan Agama", "type" : "paper-conference" }, "uris" : [ "http://www.mendeley.com/documents/?uuid=bca83236-bab8-4126-9ac6-1895292962e1", "http://www.mendeley.com/documents/?uuid=991e5792-eb2b-4fa9-a1ea-d3eba325b45a" ] } ], "mendeley" : { "formattedCitation" : "(Yahya et al., 2018)", "plainTextFormattedCitation" : "(Yahya et al., 2018)", "previouslyFormattedCitation" : "(Yahya et al., 2018)" }, "properties" : { "noteIndex" : 0 }, "schema" : "https://github.com/citation-style-language/schema/raw/master/csl-citation.json" }</w:instrText>
      </w:r>
      <w:r w:rsidR="00E66185" w:rsidRPr="00CC6DD4">
        <w:rPr>
          <w:rFonts w:ascii="Book Antiqua" w:hAnsi="Book Antiqua"/>
          <w:sz w:val="24"/>
          <w:szCs w:val="24"/>
        </w:rPr>
        <w:fldChar w:fldCharType="separate"/>
      </w:r>
      <w:r w:rsidR="00E66185" w:rsidRPr="00CC6DD4">
        <w:rPr>
          <w:rFonts w:ascii="Book Antiqua" w:hAnsi="Book Antiqua"/>
          <w:noProof/>
          <w:sz w:val="24"/>
          <w:szCs w:val="24"/>
        </w:rPr>
        <w:t>(Yahya et al., 2018)</w:t>
      </w:r>
      <w:r w:rsidR="00E66185" w:rsidRPr="00CC6DD4">
        <w:rPr>
          <w:rFonts w:ascii="Book Antiqua" w:hAnsi="Book Antiqua"/>
          <w:sz w:val="24"/>
          <w:szCs w:val="24"/>
        </w:rPr>
        <w:fldChar w:fldCharType="end"/>
      </w:r>
      <w:r w:rsidR="003C596C" w:rsidRPr="00CC6DD4">
        <w:rPr>
          <w:rFonts w:ascii="Book Antiqua" w:hAnsi="Book Antiqua"/>
          <w:sz w:val="24"/>
          <w:szCs w:val="24"/>
        </w:rPr>
        <w:t>,</w:t>
      </w:r>
      <w:r w:rsidR="00E66185" w:rsidRPr="00CC6DD4">
        <w:rPr>
          <w:rFonts w:ascii="Book Antiqua" w:hAnsi="Book Antiqua"/>
          <w:sz w:val="24"/>
          <w:szCs w:val="24"/>
        </w:rPr>
        <w:t xml:space="preserve"> </w:t>
      </w:r>
      <w:r w:rsidRPr="009D3194">
        <w:rPr>
          <w:rFonts w:ascii="Book Antiqua" w:hAnsi="Book Antiqua"/>
          <w:sz w:val="24"/>
          <w:szCs w:val="24"/>
        </w:rPr>
        <w:t>the relation between science and Islam</w:t>
      </w:r>
      <w:r w:rsidRPr="009D3194">
        <w:rPr>
          <w:rFonts w:ascii="Book Antiqua" w:hAnsi="Book Antiqua"/>
          <w:sz w:val="24"/>
          <w:szCs w:val="24"/>
        </w:rPr>
        <w:t xml:space="preserve"> </w:t>
      </w:r>
      <w:r w:rsidR="00E6618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hlan", "given" : "Moh", "non-dropping-particle" : "", "parse-names" : false, "suffix" : "" } ], "container-title" : "Jurnal Salam", "id" : "ITEM-1", "issue" : "2", "issued" : { "date-parts" : [ [ "2011" ] ] }, "title" : "Relasi Sains Modern dan Sains Islam Suatu Upaya Pencarian Paradigma Baru", "type" : "article-journal", "volume" : "12" }, "uris" : [ "http://www.mendeley.com/documents/?uuid=71463497-45ff-40c2-adf9-f7af928d4fb6", "http://www.mendeley.com/documents/?uuid=7b8dba39-75d7-469e-b387-9df114707bf9" ] } ], "mendeley" : { "formattedCitation" : "(Dahlan, 2011)", "plainTextFormattedCitation" : "(Dahlan, 2011)", "previouslyFormattedCitation" : "(Dahlan, 2011)" }, "properties" : { "noteIndex" : 0 }, "schema" : "https://github.com/citation-style-language/schema/raw/master/csl-citation.json" }</w:instrText>
      </w:r>
      <w:r w:rsidR="00E66185" w:rsidRPr="00CC6DD4">
        <w:rPr>
          <w:rFonts w:ascii="Book Antiqua" w:hAnsi="Book Antiqua"/>
          <w:sz w:val="24"/>
          <w:szCs w:val="24"/>
        </w:rPr>
        <w:fldChar w:fldCharType="separate"/>
      </w:r>
      <w:r w:rsidR="00E66185" w:rsidRPr="00CC6DD4">
        <w:rPr>
          <w:rFonts w:ascii="Book Antiqua" w:hAnsi="Book Antiqua"/>
          <w:noProof/>
          <w:sz w:val="24"/>
          <w:szCs w:val="24"/>
        </w:rPr>
        <w:t>(Dahlan, 2011)</w:t>
      </w:r>
      <w:r w:rsidR="00E66185" w:rsidRPr="00CC6DD4">
        <w:rPr>
          <w:rFonts w:ascii="Book Antiqua" w:hAnsi="Book Antiqua"/>
          <w:sz w:val="24"/>
          <w:szCs w:val="24"/>
        </w:rPr>
        <w:fldChar w:fldCharType="end"/>
      </w:r>
      <w:r w:rsidR="003C596C" w:rsidRPr="00CC6DD4">
        <w:rPr>
          <w:rFonts w:ascii="Book Antiqua" w:hAnsi="Book Antiqua"/>
          <w:sz w:val="24"/>
          <w:szCs w:val="24"/>
        </w:rPr>
        <w:t xml:space="preserve">. </w:t>
      </w:r>
      <w:r w:rsidRPr="009D3194">
        <w:rPr>
          <w:rFonts w:ascii="Book Antiqua" w:hAnsi="Book Antiqua"/>
          <w:sz w:val="24"/>
          <w:szCs w:val="24"/>
        </w:rPr>
        <w:t xml:space="preserve">In the 1990s, there was a growing issue </w:t>
      </w:r>
      <w:r w:rsidR="00900E0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812-1098", "author" : [ { "dropping-particle" : "", "family" : "Sookhdeo", "given" : "Patrick", "non-dropping-particle" : "", "parse-names" : false, "suffix" : "" } ], "container-title" : "Connections", "id" : "ITEM-1", "issue" : "3", "issued" : { "date-parts" : [ [ "2006" ] ] }, "page" : "57-82", "publisher" : "JSTOR", "title" : "Issues of interpreting the Koran and Hadith", "type" : "article-journal", "volume" : "5" }, "uris" : [ "http://www.mendeley.com/documents/?uuid=52de4ad9-1a08-4a00-a974-34aedc367efe", "http://www.mendeley.com/documents/?uuid=96ba8c9a-2d8b-4557-80f8-8a53179cff10" ] } ], "mendeley" : { "formattedCitation" : "(Sookhdeo, 2006)", "plainTextFormattedCitation" : "(Sookhdeo, 2006)", "previouslyFormattedCitation" : "(Sookhdeo, 2006)" }, "properties" : { "noteIndex" : 0 }, "schema" : "https://github.com/citation-style-language/schema/raw/master/csl-citation.json" }</w:instrText>
      </w:r>
      <w:r w:rsidR="00900E04" w:rsidRPr="00CC6DD4">
        <w:rPr>
          <w:rStyle w:val="FootnoteReference"/>
          <w:rFonts w:ascii="Book Antiqua" w:hAnsi="Book Antiqua"/>
          <w:sz w:val="24"/>
          <w:szCs w:val="24"/>
        </w:rPr>
        <w:fldChar w:fldCharType="separate"/>
      </w:r>
      <w:r w:rsidR="00900E04" w:rsidRPr="00CC6DD4">
        <w:rPr>
          <w:rFonts w:ascii="Book Antiqua" w:hAnsi="Book Antiqua"/>
          <w:bCs/>
          <w:noProof/>
          <w:sz w:val="24"/>
          <w:szCs w:val="24"/>
          <w:lang w:val="en-US"/>
        </w:rPr>
        <w:t>(Sookhdeo, 2006)</w:t>
      </w:r>
      <w:r w:rsidR="00900E04" w:rsidRPr="00CC6DD4">
        <w:rPr>
          <w:rStyle w:val="FootnoteReference"/>
          <w:rFonts w:ascii="Book Antiqua" w:hAnsi="Book Antiqua"/>
          <w:sz w:val="24"/>
          <w:szCs w:val="24"/>
        </w:rPr>
        <w:fldChar w:fldCharType="end"/>
      </w:r>
      <w:r w:rsidR="00D13F30" w:rsidRPr="00CC6DD4">
        <w:rPr>
          <w:rFonts w:ascii="Book Antiqua" w:hAnsi="Book Antiqua"/>
          <w:sz w:val="24"/>
          <w:szCs w:val="24"/>
        </w:rPr>
        <w:t xml:space="preserve"> </w:t>
      </w:r>
      <w:r w:rsidR="007A0761" w:rsidRPr="007A0761">
        <w:rPr>
          <w:rFonts w:ascii="Book Antiqua" w:hAnsi="Book Antiqua"/>
          <w:sz w:val="24"/>
          <w:szCs w:val="24"/>
        </w:rPr>
        <w:t>of the Islamization of knowledge based on the Qur'an and hadith</w:t>
      </w:r>
      <w:r w:rsidR="007A0761" w:rsidRPr="007A0761">
        <w:rPr>
          <w:rStyle w:val="FootnoteReference"/>
          <w:rFonts w:ascii="Book Antiqua" w:hAnsi="Book Antiqua"/>
          <w:sz w:val="24"/>
          <w:szCs w:val="24"/>
          <w:vertAlign w:val="baseline"/>
        </w:rPr>
        <w:t xml:space="preserve"> </w:t>
      </w:r>
      <w:r w:rsidR="0029294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99-2619", "author" : [ { "dropping-particle" : "", "family" : "Majid", "given" : "Abd", "non-dropping-particle" : "", "parse-names" : false, "suffix" : "" } ], "container-title" : "Jurnal Ilmiah Al-Mu'ashirah", "id" : "ITEM-1", "issue" : "1", "issued" : { "date-parts" : [ [ "2018" ] ] }, "page" : "28-39", "title" : "Islamisasi Ilmu Dan Relevansi Sains-Agama Dalam Al-Qur\u2019an Dan Hadis", "type" : "article-journal", "volume" : "15" }, "uris" : [ "http://www.mendeley.com/documents/?uuid=df3e7000-dd90-497f-b176-7760a6800858", "http://www.mendeley.com/documents/?uuid=b7185b44-0716-4dd7-9f4d-3383f9b4ed03" ] } ], "mendeley" : { "formattedCitation" : "(Majid, 2018)", "plainTextFormattedCitation" : "(Majid, 2018)", "previouslyFormattedCitation" : "(Majid, 2018)" }, "properties" : { "noteIndex" : 0 }, "schema" : "https://github.com/citation-style-language/schema/raw/master/csl-citation.json" }</w:instrText>
      </w:r>
      <w:r w:rsidR="00292944" w:rsidRPr="00CC6DD4">
        <w:rPr>
          <w:rStyle w:val="FootnoteReference"/>
          <w:rFonts w:ascii="Book Antiqua" w:hAnsi="Book Antiqua"/>
          <w:sz w:val="24"/>
          <w:szCs w:val="24"/>
        </w:rPr>
        <w:fldChar w:fldCharType="separate"/>
      </w:r>
      <w:r w:rsidR="00292944" w:rsidRPr="00CC6DD4">
        <w:rPr>
          <w:rFonts w:ascii="Book Antiqua" w:hAnsi="Book Antiqua"/>
          <w:bCs/>
          <w:noProof/>
          <w:sz w:val="24"/>
          <w:szCs w:val="24"/>
          <w:lang w:val="en-US"/>
        </w:rPr>
        <w:t>(Majid, 2018)</w:t>
      </w:r>
      <w:r w:rsidR="00292944" w:rsidRPr="00CC6DD4">
        <w:rPr>
          <w:rStyle w:val="FootnoteReference"/>
          <w:rFonts w:ascii="Book Antiqua" w:hAnsi="Book Antiqua"/>
          <w:sz w:val="24"/>
          <w:szCs w:val="24"/>
        </w:rPr>
        <w:fldChar w:fldCharType="end"/>
      </w:r>
      <w:r w:rsidR="00D13F30" w:rsidRPr="00CC6DD4">
        <w:rPr>
          <w:rFonts w:ascii="Book Antiqua" w:hAnsi="Book Antiqua"/>
          <w:sz w:val="24"/>
          <w:szCs w:val="24"/>
        </w:rPr>
        <w:t>.</w:t>
      </w:r>
      <w:r w:rsidR="00962715" w:rsidRPr="00CC6DD4">
        <w:rPr>
          <w:rFonts w:ascii="Book Antiqua" w:hAnsi="Book Antiqua"/>
          <w:sz w:val="24"/>
          <w:szCs w:val="24"/>
        </w:rPr>
        <w:t xml:space="preserve"> </w:t>
      </w:r>
      <w:r w:rsidR="007A0761" w:rsidRPr="007A0761">
        <w:rPr>
          <w:rFonts w:ascii="Book Antiqua" w:hAnsi="Book Antiqua"/>
          <w:sz w:val="24"/>
          <w:szCs w:val="24"/>
        </w:rPr>
        <w:t>Ontologically</w:t>
      </w:r>
      <w:r w:rsidR="00172301" w:rsidRPr="00CC6DD4">
        <w:rPr>
          <w:rFonts w:ascii="Book Antiqua" w:hAnsi="Book Antiqua"/>
          <w:sz w:val="24"/>
          <w:szCs w:val="24"/>
        </w:rPr>
        <w:t xml:space="preserve"> </w:t>
      </w:r>
      <w:r w:rsidR="00172301"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936-6612", "author" : [ { "dropping-particle" : "", "family" : "Junaidi", "given" : "Juliyana", "non-dropping-particle" : "", "parse-names" : false, "suffix" : "" }, { "dropping-particle" : "", "family" : "Jamal", "given" : "Ikmal Hafiz", "non-dropping-particle" : "", "parse-names" : false, "suffix" : "" }, { "dropping-particle" : "", "family" : "Ghazali", "given" : "Norzulaili Mohd", "non-dropping-particle" : "", "parse-names" : false, "suffix" : "" }, { "dropping-particle" : "", "family" : "Ahmad", "given" : "Hishomudin", "non-dropping-particle" : "", "parse-names" : false, "suffix" : "" }, { "dropping-particle" : "", "family" : "Salam", "given" : "Rosalina Abdul", "non-dropping-particle" : "", "parse-names" : false, "suffix" : "" } ], "container-title" : "Advanced Science Letters", "id" : "ITEM-1", "issue" : "5", "issued" : { "date-parts" : [ [ "2017" ] ] }, "page" : "4611-4614", "publisher" : "American Scientific Publishers", "title" : "Expanding hadith understanding using ontology", "type" : "article-journal", "volume" : "23" }, "uris" : [ "http://www.mendeley.com/documents/?uuid=46114a10-c0c5-4712-9608-7ef3b2d980a2", "http://www.mendeley.com/documents/?uuid=04ddb1d2-11c0-477f-be4f-1161e605de31" ] } ], "mendeley" : { "formattedCitation" : "(Junaidi et al., 2017)", "plainTextFormattedCitation" : "(Junaidi et al., 2017)", "previouslyFormattedCitation" : "(Junaidi et al., 2017)" }, "properties" : { "noteIndex" : 0 }, "schema" : "https://github.com/citation-style-language/schema/raw/master/csl-citation.json" }</w:instrText>
      </w:r>
      <w:r w:rsidR="00172301" w:rsidRPr="00CC6DD4">
        <w:rPr>
          <w:rStyle w:val="FootnoteReference"/>
          <w:rFonts w:ascii="Book Antiqua" w:hAnsi="Book Antiqua"/>
          <w:sz w:val="24"/>
          <w:szCs w:val="24"/>
        </w:rPr>
        <w:fldChar w:fldCharType="separate"/>
      </w:r>
      <w:r w:rsidR="00172301" w:rsidRPr="00CC6DD4">
        <w:rPr>
          <w:rFonts w:ascii="Book Antiqua" w:hAnsi="Book Antiqua"/>
          <w:bCs/>
          <w:noProof/>
          <w:sz w:val="24"/>
          <w:szCs w:val="24"/>
          <w:lang w:val="en-US"/>
        </w:rPr>
        <w:t>(Junaidi et al., 2017)</w:t>
      </w:r>
      <w:r w:rsidR="00172301" w:rsidRPr="00CC6DD4">
        <w:rPr>
          <w:rStyle w:val="FootnoteReference"/>
          <w:rFonts w:ascii="Book Antiqua" w:hAnsi="Book Antiqua"/>
          <w:sz w:val="24"/>
          <w:szCs w:val="24"/>
        </w:rPr>
        <w:fldChar w:fldCharType="end"/>
      </w:r>
      <w:r w:rsidR="00172301" w:rsidRPr="00CC6DD4">
        <w:rPr>
          <w:rFonts w:ascii="Book Antiqua" w:hAnsi="Book Antiqua"/>
          <w:sz w:val="24"/>
          <w:szCs w:val="24"/>
        </w:rPr>
        <w:t xml:space="preserve">, </w:t>
      </w:r>
      <w:r w:rsidR="007A0761" w:rsidRPr="007A0761">
        <w:rPr>
          <w:rFonts w:ascii="Book Antiqua" w:hAnsi="Book Antiqua"/>
          <w:sz w:val="24"/>
          <w:szCs w:val="24"/>
        </w:rPr>
        <w:t>the truth of the contents of the al-Qur'an and hadith is seen as a miracle of Islamic science</w:t>
      </w:r>
      <w:r w:rsidR="007A0761" w:rsidRPr="007A0761">
        <w:rPr>
          <w:rStyle w:val="FootnoteReference"/>
          <w:rFonts w:ascii="Book Antiqua" w:hAnsi="Book Antiqua"/>
          <w:sz w:val="24"/>
          <w:szCs w:val="24"/>
          <w:vertAlign w:val="baseline"/>
        </w:rPr>
        <w:t xml:space="preserve"> </w:t>
      </w:r>
      <w:r w:rsidR="0029294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Ibrahim", "given" : "Lalu", "non-dropping-particle" : "", "parse-names" : false, "suffix" : "" } ], "container-title" : "Yogyakarta: Pinus Book Publisher", "id" : "ITEM-1", "issued" : { "date-parts" : [ [ "2010" ] ] }, "title" : "Keajaiban Sains Islam: Mengungkap Kebenaran Isi Alquran dan Hadis dengan Logika dan Ilmu Pengetahuan", "type" : "book" }, "uris" : [ "http://www.mendeley.com/documents/?uuid=82589d1b-8fdd-4ebd-9414-f5fc733b5a7b", "http://www.mendeley.com/documents/?uuid=5e9abd34-1442-4f84-9d92-9e8cfd1d02c5" ] } ], "mendeley" : { "formattedCitation" : "(L. Ibrahim, 2010)", "plainTextFormattedCitation" : "(L. Ibrahim, 2010)", "previouslyFormattedCitation" : "(L. Ibrahim, 2010)" }, "properties" : { "noteIndex" : 0 }, "schema" : "https://github.com/citation-style-language/schema/raw/master/csl-citation.json" }</w:instrText>
      </w:r>
      <w:r w:rsidR="00292944" w:rsidRPr="00CC6DD4">
        <w:rPr>
          <w:rStyle w:val="FootnoteReference"/>
          <w:rFonts w:ascii="Book Antiqua" w:hAnsi="Book Antiqua"/>
          <w:sz w:val="24"/>
          <w:szCs w:val="24"/>
        </w:rPr>
        <w:fldChar w:fldCharType="separate"/>
      </w:r>
      <w:r w:rsidR="00292944" w:rsidRPr="00CC6DD4">
        <w:rPr>
          <w:rFonts w:ascii="Book Antiqua" w:hAnsi="Book Antiqua"/>
          <w:noProof/>
          <w:sz w:val="24"/>
          <w:szCs w:val="24"/>
        </w:rPr>
        <w:t>(L. Ibrahim, 2010)</w:t>
      </w:r>
      <w:r w:rsidR="00292944" w:rsidRPr="00CC6DD4">
        <w:rPr>
          <w:rStyle w:val="FootnoteReference"/>
          <w:rFonts w:ascii="Book Antiqua" w:hAnsi="Book Antiqua"/>
          <w:sz w:val="24"/>
          <w:szCs w:val="24"/>
        </w:rPr>
        <w:fldChar w:fldCharType="end"/>
      </w:r>
      <w:r w:rsidR="00573CDA" w:rsidRPr="00CC6DD4">
        <w:rPr>
          <w:rFonts w:ascii="Book Antiqua" w:hAnsi="Book Antiqua"/>
          <w:sz w:val="24"/>
          <w:szCs w:val="24"/>
        </w:rPr>
        <w:t xml:space="preserve">, </w:t>
      </w:r>
      <w:r w:rsidR="007A0761" w:rsidRPr="007A0761">
        <w:rPr>
          <w:rFonts w:ascii="Book Antiqua" w:hAnsi="Book Antiqua"/>
          <w:sz w:val="24"/>
          <w:szCs w:val="24"/>
        </w:rPr>
        <w:t>until the science-technology dialectic took place with the Qur'an and hadith</w:t>
      </w:r>
      <w:r w:rsidR="007A0761" w:rsidRPr="007A0761">
        <w:rPr>
          <w:rStyle w:val="FootnoteReference"/>
          <w:rFonts w:ascii="Book Antiqua" w:hAnsi="Book Antiqua"/>
          <w:sz w:val="24"/>
          <w:szCs w:val="24"/>
          <w:vertAlign w:val="baseline"/>
        </w:rPr>
        <w:t xml:space="preserve"> </w:t>
      </w:r>
      <w:r w:rsidR="00962715"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nam", "given" : "Nurul", "non-dropping-particle" : "", "parse-names" : false, "suffix" : "" } ], "container-title" : "dalam Jurnal al-\u2018Adalah", "id" : "ITEM-1", "issue" : "2", "issued" : { "date-parts" : [ [ "2012" ] ] }, "title" : "Al-Qur\u2019an dan Hadis: Dialektika Sains-Teknologi dan Ilmu Agama", "type" : "article-journal", "volume" : "16" }, "uris" : [ "http://www.mendeley.com/documents/?uuid=11ab4119-30c4-4f2a-b5f4-6a9371fc5998", "http://www.mendeley.com/documents/?uuid=c260bb58-2bee-4d73-b630-0131cb2a4b09" ] } ], "mendeley" : { "formattedCitation" : "(Anam, 2012)", "plainTextFormattedCitation" : "(Anam, 2012)", "previouslyFormattedCitation" : "(Anam, 2012)" }, "properties" : { "noteIndex" : 0 }, "schema" : "https://github.com/citation-style-language/schema/raw/master/csl-citation.json" }</w:instrText>
      </w:r>
      <w:r w:rsidR="00962715" w:rsidRPr="00CC6DD4">
        <w:rPr>
          <w:rStyle w:val="FootnoteReference"/>
          <w:rFonts w:ascii="Book Antiqua" w:hAnsi="Book Antiqua"/>
          <w:sz w:val="24"/>
          <w:szCs w:val="24"/>
        </w:rPr>
        <w:fldChar w:fldCharType="separate"/>
      </w:r>
      <w:r w:rsidR="00962715" w:rsidRPr="00CC6DD4">
        <w:rPr>
          <w:rFonts w:ascii="Book Antiqua" w:hAnsi="Book Antiqua"/>
          <w:bCs/>
          <w:noProof/>
          <w:sz w:val="24"/>
          <w:szCs w:val="24"/>
          <w:lang w:val="en-US"/>
        </w:rPr>
        <w:t>(Anam, 2012)</w:t>
      </w:r>
      <w:r w:rsidR="00962715" w:rsidRPr="00CC6DD4">
        <w:rPr>
          <w:rStyle w:val="FootnoteReference"/>
          <w:rFonts w:ascii="Book Antiqua" w:hAnsi="Book Antiqua"/>
          <w:sz w:val="24"/>
          <w:szCs w:val="24"/>
        </w:rPr>
        <w:fldChar w:fldCharType="end"/>
      </w:r>
      <w:r w:rsidR="00172301" w:rsidRPr="00CC6DD4">
        <w:rPr>
          <w:rFonts w:ascii="Book Antiqua" w:hAnsi="Book Antiqua"/>
          <w:sz w:val="24"/>
          <w:szCs w:val="24"/>
        </w:rPr>
        <w:t xml:space="preserve">. </w:t>
      </w:r>
      <w:r w:rsidR="007A0761" w:rsidRPr="007A0761">
        <w:rPr>
          <w:rFonts w:ascii="Book Antiqua" w:hAnsi="Book Antiqua"/>
          <w:sz w:val="24"/>
          <w:szCs w:val="24"/>
        </w:rPr>
        <w:t>Scholars try to dig up science and technology from the Qur'an and hadith</w:t>
      </w:r>
      <w:r w:rsidR="007A0761" w:rsidRPr="007A0761">
        <w:rPr>
          <w:rStyle w:val="FootnoteReference"/>
          <w:rFonts w:ascii="Book Antiqua" w:hAnsi="Book Antiqua"/>
          <w:sz w:val="24"/>
          <w:szCs w:val="24"/>
          <w:vertAlign w:val="baseline"/>
        </w:rPr>
        <w:t xml:space="preserve"> </w:t>
      </w:r>
      <w:r w:rsidR="00573CD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Nairozle", "given" : "Muhammad Imran", "non-dropping-particle" : "", "parse-names" : false, "suffix" : "" }, { "dropping-particle" : "", "family" : "Ibrahim", "given" : "Muhammad Nur Arif", "non-dropping-particle" : "", "parse-names" : false, "suffix" : "" }, { "dropping-particle" : "", "family" : "Jasmi", "given" : "Kamarul Azmi", "non-dropping-particle" : "", "parse-names" : false, "suffix" : "" } ], "id" : "ITEM-1", "issued" : { "date-parts" : [ [ "2018" ] ] }, "publisher" : "Kertas kerja Dibentangkan di Seminar Tamadun Islam", "title" : "Sains-Teknologi dan Ilmu Agama Menurut Bahasa al-Quran dan Hadis", "type" : "paper-conference" }, "uris" : [ "http://www.mendeley.com/documents/?uuid=58ec0b5f-fe35-4be3-8b85-ac9c6a76ff2f", "http://www.mendeley.com/documents/?uuid=34fadb0d-0113-4699-b624-32ae6a70600f" ] } ], "mendeley" : { "formattedCitation" : "(Nairozle et al., 2018)", "plainTextFormattedCitation" : "(Nairozle et al., 2018)", "previouslyFormattedCitation" : "(Nairozle et al., 2018)" }, "properties" : { "noteIndex" : 0 }, "schema" : "https://github.com/citation-style-language/schema/raw/master/csl-citation.json" }</w:instrText>
      </w:r>
      <w:r w:rsidR="00573CDA" w:rsidRPr="00CC6DD4">
        <w:rPr>
          <w:rStyle w:val="FootnoteReference"/>
          <w:rFonts w:ascii="Book Antiqua" w:hAnsi="Book Antiqua"/>
          <w:sz w:val="24"/>
          <w:szCs w:val="24"/>
        </w:rPr>
        <w:fldChar w:fldCharType="separate"/>
      </w:r>
      <w:r w:rsidR="00573CDA" w:rsidRPr="00CC6DD4">
        <w:rPr>
          <w:rFonts w:ascii="Book Antiqua" w:hAnsi="Book Antiqua"/>
          <w:noProof/>
          <w:sz w:val="24"/>
          <w:szCs w:val="24"/>
        </w:rPr>
        <w:t>(Nairozle et al., 2018)</w:t>
      </w:r>
      <w:r w:rsidR="00573CDA" w:rsidRPr="00CC6DD4">
        <w:rPr>
          <w:rStyle w:val="FootnoteReference"/>
          <w:rFonts w:ascii="Book Antiqua" w:hAnsi="Book Antiqua"/>
          <w:sz w:val="24"/>
          <w:szCs w:val="24"/>
        </w:rPr>
        <w:fldChar w:fldCharType="end"/>
      </w:r>
      <w:r w:rsidR="007470B3" w:rsidRPr="00CC6DD4">
        <w:rPr>
          <w:rFonts w:ascii="Book Antiqua" w:hAnsi="Book Antiqua"/>
          <w:sz w:val="24"/>
          <w:szCs w:val="24"/>
        </w:rPr>
        <w:t xml:space="preserve">. </w:t>
      </w:r>
      <w:r w:rsidR="007A0761" w:rsidRPr="007A0761">
        <w:rPr>
          <w:rFonts w:ascii="Book Antiqua" w:hAnsi="Book Antiqua"/>
          <w:sz w:val="24"/>
          <w:szCs w:val="24"/>
        </w:rPr>
        <w:t>Specifically, scientific studies and hadith emerged</w:t>
      </w:r>
      <w:r w:rsidR="007A0761" w:rsidRPr="007A0761">
        <w:rPr>
          <w:rStyle w:val="FootnoteReference"/>
          <w:rFonts w:ascii="Book Antiqua" w:hAnsi="Book Antiqua"/>
          <w:sz w:val="24"/>
          <w:szCs w:val="24"/>
          <w:vertAlign w:val="baseline"/>
        </w:rPr>
        <w:t xml:space="preserve"> </w:t>
      </w:r>
      <w:r w:rsidR="009466E3"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l-Najjar", "given" : "Zaglul", "non-dropping-particle" : "", "parse-names" : false, "suffix" : "" } ], "container-title" : "Mengungkap Fakta Ilmiah dari Kemukjizatan Hadis Nabi, Jakarta: Amzah", "id" : "ITEM-1", "issued" : { "date-parts" : [ [ "2011" ] ] }, "title" : "Sains Dalam Hadis", "type" : "article-journal" }, "uris" : [ "http://www.mendeley.com/documents/?uuid=e3003466-3c5d-4610-8c81-3c5173ffc95d", "http://www.mendeley.com/documents/?uuid=6d4fc586-e4bc-46ea-8b90-44af7b82e6d3" ] } ], "mendeley" : { "formattedCitation" : "(Z. al-Najjar, 2011)", "plainTextFormattedCitation" : "(Z. al-Najjar, 2011)", "previouslyFormattedCitation" : "(Z. al-Najjar, 2011)" }, "properties" : { "noteIndex" : 0 }, "schema" : "https://github.com/citation-style-language/schema/raw/master/csl-citation.json" }</w:instrText>
      </w:r>
      <w:r w:rsidR="009466E3" w:rsidRPr="00CC6DD4">
        <w:rPr>
          <w:rStyle w:val="FootnoteReference"/>
          <w:rFonts w:ascii="Book Antiqua" w:hAnsi="Book Antiqua"/>
          <w:sz w:val="24"/>
          <w:szCs w:val="24"/>
        </w:rPr>
        <w:fldChar w:fldCharType="separate"/>
      </w:r>
      <w:r w:rsidR="009466E3" w:rsidRPr="00CC6DD4">
        <w:rPr>
          <w:rFonts w:ascii="Book Antiqua" w:hAnsi="Book Antiqua"/>
          <w:noProof/>
          <w:sz w:val="24"/>
          <w:szCs w:val="24"/>
        </w:rPr>
        <w:t>(Z. al-Najjar, 2011)</w:t>
      </w:r>
      <w:r w:rsidR="009466E3" w:rsidRPr="00CC6DD4">
        <w:rPr>
          <w:rStyle w:val="FootnoteReference"/>
          <w:rFonts w:ascii="Book Antiqua" w:hAnsi="Book Antiqua"/>
          <w:sz w:val="24"/>
          <w:szCs w:val="24"/>
        </w:rPr>
        <w:fldChar w:fldCharType="end"/>
      </w:r>
      <w:r w:rsidR="00575A3F" w:rsidRPr="00CC6DD4">
        <w:rPr>
          <w:rFonts w:ascii="Book Antiqua" w:hAnsi="Book Antiqua"/>
          <w:sz w:val="24"/>
          <w:szCs w:val="24"/>
        </w:rPr>
        <w:t xml:space="preserve">, </w:t>
      </w:r>
      <w:r w:rsidR="007A0761" w:rsidRPr="007A0761">
        <w:rPr>
          <w:rFonts w:ascii="Book Antiqua" w:hAnsi="Book Antiqua"/>
          <w:sz w:val="24"/>
          <w:szCs w:val="24"/>
        </w:rPr>
        <w:t>published scientific hadith master book</w:t>
      </w:r>
      <w:r w:rsidR="007A0761" w:rsidRPr="007A0761">
        <w:rPr>
          <w:rStyle w:val="FootnoteReference"/>
          <w:rFonts w:ascii="Book Antiqua" w:hAnsi="Book Antiqua"/>
          <w:sz w:val="24"/>
          <w:szCs w:val="24"/>
          <w:vertAlign w:val="baseline"/>
        </w:rPr>
        <w:t xml:space="preserve"> </w:t>
      </w:r>
      <w:r w:rsidR="007470B3"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9790242301", "author" : [ { "dropping-particle" : "", "family" : "al-Najjar", "given" : "Zaghlul Raghib Muhammad", "non-dropping-particle" : "", "parse-names" : false, "suffix" : "" }, { "dropping-particle" : "", "family" : "Indrayadi", "given" : "Yodi", "non-dropping-particle" : "", "parse-names" : false, "suffix" : "" } ], "id" : "ITEM-1", "issued" : { "date-parts" : [ [ "2010" ] ] }, "publisher" : "Penerbit Zaman", "title" : "Buku induk mukjizat ilmiah hadis nabi: menyibak fakta-fakta ilmiah dalam sabda Rasulullah yang kebenarannya baru tersiangkapkan di era kemajuan sains dan teknologi", "type" : "book" }, "uris" : [ "http://www.mendeley.com/documents/?uuid=2143848d-7403-4312-bcd5-e802ed97b556", "http://www.mendeley.com/documents/?uuid=e5b3c546-f613-4aab-9bae-54deba25c63e" ] } ], "mendeley" : { "formattedCitation" : "(Z. R. M. al-Najjar &amp; Indrayadi, 2010)", "plainTextFormattedCitation" : "(Z. R. M. al-Najjar &amp; Indrayadi, 2010)", "previouslyFormattedCitation" : "(Z. R. M. al-Najjar &amp; Indrayadi, 2010)" }, "properties" : { "noteIndex" : 0 }, "schema" : "https://github.com/citation-style-language/schema/raw/master/csl-citation.json" }</w:instrText>
      </w:r>
      <w:r w:rsidR="007470B3" w:rsidRPr="00CC6DD4">
        <w:rPr>
          <w:rStyle w:val="FootnoteReference"/>
          <w:rFonts w:ascii="Book Antiqua" w:hAnsi="Book Antiqua"/>
          <w:sz w:val="24"/>
          <w:szCs w:val="24"/>
        </w:rPr>
        <w:fldChar w:fldCharType="separate"/>
      </w:r>
      <w:r w:rsidR="007470B3" w:rsidRPr="00CC6DD4">
        <w:rPr>
          <w:rFonts w:ascii="Book Antiqua" w:hAnsi="Book Antiqua"/>
          <w:noProof/>
          <w:sz w:val="24"/>
          <w:szCs w:val="24"/>
        </w:rPr>
        <w:t>(Z. R. M. al-Najjar &amp; Indrayadi, 2010)</w:t>
      </w:r>
      <w:r w:rsidR="007470B3" w:rsidRPr="00CC6DD4">
        <w:rPr>
          <w:rStyle w:val="FootnoteReference"/>
          <w:rFonts w:ascii="Book Antiqua" w:hAnsi="Book Antiqua"/>
          <w:sz w:val="24"/>
          <w:szCs w:val="24"/>
        </w:rPr>
        <w:fldChar w:fldCharType="end"/>
      </w:r>
      <w:r w:rsidR="00575A3F" w:rsidRPr="00CC6DD4">
        <w:rPr>
          <w:rFonts w:ascii="Book Antiqua" w:hAnsi="Book Antiqua"/>
          <w:sz w:val="24"/>
          <w:szCs w:val="24"/>
        </w:rPr>
        <w:t xml:space="preserve">, </w:t>
      </w:r>
      <w:r w:rsidR="007A0761" w:rsidRPr="007A0761">
        <w:rPr>
          <w:rFonts w:ascii="Book Antiqua" w:hAnsi="Book Antiqua"/>
          <w:sz w:val="24"/>
          <w:szCs w:val="24"/>
        </w:rPr>
        <w:t>and research on the appropriateness of hadith and science</w:t>
      </w:r>
      <w:r w:rsidR="007A0761" w:rsidRPr="007A0761">
        <w:rPr>
          <w:rStyle w:val="FootnoteReference"/>
          <w:rFonts w:ascii="Book Antiqua" w:hAnsi="Book Antiqua"/>
          <w:sz w:val="24"/>
          <w:szCs w:val="24"/>
          <w:vertAlign w:val="baseline"/>
        </w:rPr>
        <w:t xml:space="preserve"> </w:t>
      </w:r>
      <w:r w:rsidR="0029294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714-6103", "author" : [ { "dropping-particle" : "", "family" : "Fudhail", "given" : "Ahmad", "non-dropping-particle" : "", "parse-names" : false, "suffix" : "" } ], "container-title" : "Refleksi", "id" : "ITEM-1", "issue" : "1", "issued" : { "date-parts" : [ [ "2020" ] ] }, "title" : "Menjawab Keraguan Maurice Bucaille tentang Kesesuaian Hadis dan Sains", "type" : "article-journal", "volume" : "19" }, "uris" : [ "http://www.mendeley.com/documents/?uuid=23afe350-61ac-4038-ac0e-0da9a32dc36a", "http://www.mendeley.com/documents/?uuid=b937bd17-6414-4c57-8bae-b635b968afa7" ] } ], "mendeley" : { "formattedCitation" : "(Fudhail, 2020)", "plainTextFormattedCitation" : "(Fudhail, 2020)", "previouslyFormattedCitation" : "(Fudhail, 2020)" }, "properties" : { "noteIndex" : 0 }, "schema" : "https://github.com/citation-style-language/schema/raw/master/csl-citation.json" }</w:instrText>
      </w:r>
      <w:r w:rsidR="00292944" w:rsidRPr="00CC6DD4">
        <w:rPr>
          <w:rStyle w:val="FootnoteReference"/>
          <w:rFonts w:ascii="Book Antiqua" w:hAnsi="Book Antiqua"/>
          <w:sz w:val="24"/>
          <w:szCs w:val="24"/>
        </w:rPr>
        <w:fldChar w:fldCharType="separate"/>
      </w:r>
      <w:r w:rsidR="00292944" w:rsidRPr="00CC6DD4">
        <w:rPr>
          <w:rFonts w:ascii="Book Antiqua" w:hAnsi="Book Antiqua"/>
          <w:bCs/>
          <w:noProof/>
          <w:sz w:val="24"/>
          <w:szCs w:val="24"/>
          <w:lang w:val="en-US"/>
        </w:rPr>
        <w:t>(Fudhail, 2020)</w:t>
      </w:r>
      <w:r w:rsidR="00292944" w:rsidRPr="00CC6DD4">
        <w:rPr>
          <w:rStyle w:val="FootnoteReference"/>
          <w:rFonts w:ascii="Book Antiqua" w:hAnsi="Book Antiqua"/>
          <w:sz w:val="24"/>
          <w:szCs w:val="24"/>
        </w:rPr>
        <w:fldChar w:fldCharType="end"/>
      </w:r>
      <w:r w:rsidR="009B1F39" w:rsidRPr="00CC6DD4">
        <w:rPr>
          <w:rFonts w:ascii="Book Antiqua" w:hAnsi="Book Antiqua"/>
          <w:sz w:val="24"/>
          <w:szCs w:val="24"/>
        </w:rPr>
        <w:t xml:space="preserve">. </w:t>
      </w:r>
      <w:r w:rsidR="007A0761" w:rsidRPr="007A0761">
        <w:rPr>
          <w:rFonts w:ascii="Book Antiqua" w:hAnsi="Book Antiqua"/>
          <w:sz w:val="24"/>
          <w:szCs w:val="24"/>
        </w:rPr>
        <w:t>In the 2000s, research on hadith versus science</w:t>
      </w:r>
      <w:r w:rsidR="007A0761" w:rsidRPr="007A0761">
        <w:rPr>
          <w:rStyle w:val="FootnoteReference"/>
          <w:rFonts w:ascii="Book Antiqua" w:hAnsi="Book Antiqua"/>
          <w:sz w:val="24"/>
          <w:szCs w:val="24"/>
          <w:vertAlign w:val="baseline"/>
        </w:rPr>
        <w:t xml:space="preserve"> </w:t>
      </w:r>
      <w:r w:rsidR="002B66DE"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li", "given" : "Nizar", "non-dropping-particle" : "", "parse-names" : false, "suffix" : "" } ], "container-title" : "Yogyakarta: Teras", "id" : "ITEM-1", "issued" : { "date-parts" : [ [ "2008" ] ] }, "title" : "Hadis Versus Sains: Memahami Hadis-Hadis Musykil", "type" : "book" }, "uris" : [ "http://www.mendeley.com/documents/?uuid=ffbdf90f-00bf-47b1-ac37-8e7cb73548ae", "http://www.mendeley.com/documents/?uuid=a84124e4-375c-4f08-bc5a-32eb0ae70c31" ] } ], "mendeley" : { "formattedCitation" : "(N. Ali, 2008)", "plainTextFormattedCitation" : "(N. Ali, 2008)", "previouslyFormattedCitation" : "(N. Ali, 2008)" }, "properties" : { "noteIndex" : 0 }, "schema" : "https://github.com/citation-style-language/schema/raw/master/csl-citation.json" }</w:instrText>
      </w:r>
      <w:r w:rsidR="002B66DE" w:rsidRPr="00CC6DD4">
        <w:rPr>
          <w:rStyle w:val="FootnoteReference"/>
          <w:rFonts w:ascii="Book Antiqua" w:hAnsi="Book Antiqua"/>
          <w:sz w:val="24"/>
          <w:szCs w:val="24"/>
        </w:rPr>
        <w:fldChar w:fldCharType="separate"/>
      </w:r>
      <w:r w:rsidR="002B66DE" w:rsidRPr="00CC6DD4">
        <w:rPr>
          <w:rFonts w:ascii="Book Antiqua" w:hAnsi="Book Antiqua"/>
          <w:noProof/>
          <w:sz w:val="24"/>
          <w:szCs w:val="24"/>
        </w:rPr>
        <w:t>(N. Ali, 2008)</w:t>
      </w:r>
      <w:r w:rsidR="002B66DE" w:rsidRPr="00CC6DD4">
        <w:rPr>
          <w:rStyle w:val="FootnoteReference"/>
          <w:rFonts w:ascii="Book Antiqua" w:hAnsi="Book Antiqua"/>
          <w:sz w:val="24"/>
          <w:szCs w:val="24"/>
        </w:rPr>
        <w:fldChar w:fldCharType="end"/>
      </w:r>
      <w:r w:rsidR="002B66DE" w:rsidRPr="00CC6DD4">
        <w:rPr>
          <w:rFonts w:ascii="Book Antiqua" w:hAnsi="Book Antiqua"/>
          <w:sz w:val="24"/>
          <w:szCs w:val="24"/>
        </w:rPr>
        <w:t xml:space="preserve"> </w:t>
      </w:r>
      <w:r w:rsidR="007A0761" w:rsidRPr="007A0761">
        <w:rPr>
          <w:rFonts w:ascii="Book Antiqua" w:hAnsi="Book Antiqua"/>
          <w:sz w:val="24"/>
          <w:szCs w:val="24"/>
        </w:rPr>
        <w:t>led to the convergence of science and Islam</w:t>
      </w:r>
      <w:r w:rsidR="002B66DE" w:rsidRPr="00CC6DD4">
        <w:rPr>
          <w:rFonts w:ascii="Book Antiqua" w:hAnsi="Book Antiqua"/>
          <w:sz w:val="24"/>
          <w:szCs w:val="24"/>
        </w:rPr>
        <w:t xml:space="preserve"> </w:t>
      </w:r>
      <w:r w:rsidR="0029294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0-847X", "author" : [ { "dropping-particle" : "", "family" : "Umar", "given" : "Mustofa", "non-dropping-particle" : "", "parse-names" : false, "suffix" : "" } ], "container-title" : "Jurnal THEOLOGIA", "id" : "ITEM-1", "issue" : "1", "issued" : { "date-parts" : [ [ "2016" ] ] }, "page" : "173-212", "title" : "Konvergensi Agama dan Sains dalam Melacak Basis Ontologi Semesta: Tinjauan Hermeneutika Hadis Penciptaan", "type" : "article-journal", "volume" : "27" }, "uris" : [ "http://www.mendeley.com/documents/?uuid=fedad7fa-0fe1-4049-83ea-ae0c2223d76c", "http://www.mendeley.com/documents/?uuid=a99ca3b9-580f-45ac-aa8a-d828f970bd5a" ] } ], "mendeley" : { "formattedCitation" : "(Umar, 2016)", "plainTextFormattedCitation" : "(Umar, 2016)", "previouslyFormattedCitation" : "(Umar, 2016)" }, "properties" : { "noteIndex" : 0 }, "schema" : "https://github.com/citation-style-language/schema/raw/master/csl-citation.json" }</w:instrText>
      </w:r>
      <w:r w:rsidR="00292944" w:rsidRPr="00CC6DD4">
        <w:rPr>
          <w:rStyle w:val="FootnoteReference"/>
          <w:rFonts w:ascii="Book Antiqua" w:hAnsi="Book Antiqua"/>
          <w:sz w:val="24"/>
          <w:szCs w:val="24"/>
        </w:rPr>
        <w:fldChar w:fldCharType="separate"/>
      </w:r>
      <w:r w:rsidR="00292944" w:rsidRPr="00CC6DD4">
        <w:rPr>
          <w:rFonts w:ascii="Book Antiqua" w:hAnsi="Book Antiqua"/>
          <w:bCs/>
          <w:noProof/>
          <w:sz w:val="24"/>
          <w:szCs w:val="24"/>
          <w:lang w:val="en-US"/>
        </w:rPr>
        <w:t>(Umar, 2016)</w:t>
      </w:r>
      <w:r w:rsidR="00292944" w:rsidRPr="00CC6DD4">
        <w:rPr>
          <w:rStyle w:val="FootnoteReference"/>
          <w:rFonts w:ascii="Book Antiqua" w:hAnsi="Book Antiqua"/>
          <w:sz w:val="24"/>
          <w:szCs w:val="24"/>
        </w:rPr>
        <w:fldChar w:fldCharType="end"/>
      </w:r>
      <w:r w:rsidR="006627DF" w:rsidRPr="00CC6DD4">
        <w:rPr>
          <w:rFonts w:ascii="Book Antiqua" w:hAnsi="Book Antiqua"/>
          <w:sz w:val="24"/>
          <w:szCs w:val="24"/>
        </w:rPr>
        <w:t xml:space="preserve">. </w:t>
      </w:r>
      <w:r w:rsidR="007A0761" w:rsidRPr="007A0761">
        <w:rPr>
          <w:rFonts w:ascii="Book Antiqua" w:hAnsi="Book Antiqua"/>
          <w:sz w:val="24"/>
          <w:szCs w:val="24"/>
        </w:rPr>
        <w:t>Researchers acknowledge the role of modern science in the interaction of hadith texts</w:t>
      </w:r>
      <w:r w:rsidR="007A0761" w:rsidRPr="007A0761">
        <w:rPr>
          <w:rStyle w:val="FootnoteReference"/>
          <w:rFonts w:ascii="Book Antiqua" w:hAnsi="Book Antiqua"/>
          <w:sz w:val="24"/>
          <w:szCs w:val="24"/>
          <w:vertAlign w:val="baseline"/>
        </w:rPr>
        <w:t xml:space="preserve"> </w:t>
      </w:r>
      <w:r w:rsidR="002B66DE"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Ismail", "given" : "Mohd Yusuf", "non-dropping-particle" : "", "parse-names" : false, "suffix" : "" } ], "id" : "ITEM-1", "issued" : { "date-parts" : [ [ "2016" ] ] }, "publisher" : "Universiti Sains Islam Malaysia", "title" : "Peranan Sains Moden dalam Interaksi teks Hadis: Penelitian Terhadap Hadis Berkaitan Penciptaan Janin Manusia", "type" : "article-journal" }, "uris" : [ "http://www.mendeley.com/documents/?uuid=6781f8aa-c695-46d8-a748-dba989e92ff2", "http://www.mendeley.com/documents/?uuid=cc7617da-346f-4a2b-b5c9-4875c57b611e" ] } ], "mendeley" : { "formattedCitation" : "(M. Y. Ismail, 2016)", "plainTextFormattedCitation" : "(M. Y. Ismail, 2016)", "previouslyFormattedCitation" : "(M. Y. Ismail, 2016)" }, "properties" : { "noteIndex" : 0 }, "schema" : "https://github.com/citation-style-language/schema/raw/master/csl-citation.json" }</w:instrText>
      </w:r>
      <w:r w:rsidR="002B66DE" w:rsidRPr="00CC6DD4">
        <w:rPr>
          <w:rStyle w:val="FootnoteReference"/>
          <w:rFonts w:ascii="Book Antiqua" w:hAnsi="Book Antiqua"/>
          <w:sz w:val="24"/>
          <w:szCs w:val="24"/>
        </w:rPr>
        <w:fldChar w:fldCharType="separate"/>
      </w:r>
      <w:r w:rsidR="002B66DE" w:rsidRPr="00CC6DD4">
        <w:rPr>
          <w:rFonts w:ascii="Book Antiqua" w:hAnsi="Book Antiqua"/>
          <w:noProof/>
          <w:sz w:val="24"/>
          <w:szCs w:val="24"/>
        </w:rPr>
        <w:t>(M. Y. Ismail, 2016)</w:t>
      </w:r>
      <w:r w:rsidR="002B66DE" w:rsidRPr="00CC6DD4">
        <w:rPr>
          <w:rStyle w:val="FootnoteReference"/>
          <w:rFonts w:ascii="Book Antiqua" w:hAnsi="Book Antiqua"/>
          <w:sz w:val="24"/>
          <w:szCs w:val="24"/>
        </w:rPr>
        <w:fldChar w:fldCharType="end"/>
      </w:r>
      <w:r w:rsidR="006627DF" w:rsidRPr="00CC6DD4">
        <w:rPr>
          <w:rFonts w:ascii="Book Antiqua" w:hAnsi="Book Antiqua"/>
          <w:sz w:val="24"/>
          <w:szCs w:val="24"/>
        </w:rPr>
        <w:t xml:space="preserve">, </w:t>
      </w:r>
      <w:r w:rsidR="00726996" w:rsidRPr="00726996">
        <w:rPr>
          <w:rFonts w:ascii="Book Antiqua" w:hAnsi="Book Antiqua"/>
          <w:sz w:val="24"/>
          <w:szCs w:val="24"/>
        </w:rPr>
        <w:t>particularly the contribution of science in determining the validity of the hadith</w:t>
      </w:r>
      <w:r w:rsidR="00726996" w:rsidRPr="00726996">
        <w:rPr>
          <w:rStyle w:val="FootnoteReference"/>
          <w:rFonts w:ascii="Book Antiqua" w:hAnsi="Book Antiqua"/>
          <w:sz w:val="24"/>
          <w:szCs w:val="24"/>
          <w:vertAlign w:val="baseline"/>
        </w:rPr>
        <w:t xml:space="preserve"> </w:t>
      </w:r>
      <w:r w:rsidR="0029294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81-0251", "author" : [ { "dropping-particle" : "", "family" : "Hasibuan", "given" : "M Idham Aditia", "non-dropping-particle" : "", "parse-names" : false, "suffix" : "" } ], "container-title" : "EDU-RILIGIA: Jurnal Ilmu Pendidikan Islam dan Keagamaan", "id" : "ITEM-1", "issue" : "3", "issued" : { "date-parts" : [ [ "2017" ] ] }, "title" : "Kontribusi Sains dalam Menentukan Kualitas Hadis", "type" : "article-journal", "volume" : "1" }, "uris" : [ "http://www.mendeley.com/documents/?uuid=b69f0a4f-c727-4765-90ae-e4500bd23a6f", "http://www.mendeley.com/documents/?uuid=ab6aabc3-c384-4806-9cbe-f4f74e586df9" ] } ], "mendeley" : { "formattedCitation" : "(Hasibuan, 2017)", "plainTextFormattedCitation" : "(Hasibuan, 2017)", "previouslyFormattedCitation" : "(Hasibuan, 2017)" }, "properties" : { "noteIndex" : 0 }, "schema" : "https://github.com/citation-style-language/schema/raw/master/csl-citation.json" }</w:instrText>
      </w:r>
      <w:r w:rsidR="00292944" w:rsidRPr="00CC6DD4">
        <w:rPr>
          <w:rStyle w:val="FootnoteReference"/>
          <w:rFonts w:ascii="Book Antiqua" w:hAnsi="Book Antiqua"/>
          <w:sz w:val="24"/>
          <w:szCs w:val="24"/>
        </w:rPr>
        <w:fldChar w:fldCharType="separate"/>
      </w:r>
      <w:r w:rsidR="00292944" w:rsidRPr="00CC6DD4">
        <w:rPr>
          <w:rFonts w:ascii="Book Antiqua" w:hAnsi="Book Antiqua"/>
          <w:bCs/>
          <w:noProof/>
          <w:sz w:val="24"/>
          <w:szCs w:val="24"/>
          <w:lang w:val="en-US"/>
        </w:rPr>
        <w:t>(Hasibuan, 2017)</w:t>
      </w:r>
      <w:r w:rsidR="00292944" w:rsidRPr="00CC6DD4">
        <w:rPr>
          <w:rStyle w:val="FootnoteReference"/>
          <w:rFonts w:ascii="Book Antiqua" w:hAnsi="Book Antiqua"/>
          <w:sz w:val="24"/>
          <w:szCs w:val="24"/>
        </w:rPr>
        <w:fldChar w:fldCharType="end"/>
      </w:r>
      <w:r w:rsidR="006627DF" w:rsidRPr="00CC6DD4">
        <w:rPr>
          <w:rFonts w:ascii="Book Antiqua" w:hAnsi="Book Antiqua"/>
          <w:sz w:val="24"/>
          <w:szCs w:val="24"/>
        </w:rPr>
        <w:t xml:space="preserve">. </w:t>
      </w:r>
      <w:r w:rsidR="00726996" w:rsidRPr="00726996">
        <w:rPr>
          <w:rFonts w:ascii="Book Antiqua" w:hAnsi="Book Antiqua"/>
          <w:sz w:val="24"/>
          <w:szCs w:val="24"/>
        </w:rPr>
        <w:t>In 2015, a number of researches on the integration of science-technology and hadith took place</w:t>
      </w:r>
      <w:r w:rsidR="00726996" w:rsidRPr="00726996">
        <w:rPr>
          <w:rFonts w:ascii="Book Antiqua" w:hAnsi="Book Antiqua"/>
          <w:sz w:val="24"/>
          <w:szCs w:val="24"/>
        </w:rPr>
        <w:t xml:space="preserve"> </w:t>
      </w:r>
      <w:r w:rsidR="002C04B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2-9447", "author" : [ { "dropping-particle" : "", "family" : "Mahmud", "given" : "Moh", "non-dropping-particle" : "", "parse-names" : false, "suffix" : "" }, { "dropping-particle" : "", "family" : "Arafah", "given" : "Ridha Nurul", "non-dropping-particle" : "", "parse-names" : false, "suffix" : "" } ], "container-title" : "Prosiding Konferensi Integrasi Interkoneksi Islam dan Sains", "id" : "ITEM-1", "issued" : { "date-parts" : [ [ "2020" ] ] }, "page" : "219-223", "title" : "Air Zam-zam dalam Perspektif Hadis dan Sains (Upaya Mendamaikan Agama dan Sains)", "type" : "article-journal", "volume" : "2" }, "uris" : [ "http://www.mendeley.com/documents/?uuid=eff2183e-f219-48ce-950e-7ae6a2b85b7b", "http://www.mendeley.com/documents/?uuid=6b14a69d-fc3a-456e-bbee-801da9bd8097" ] } ], "mendeley" : { "formattedCitation" : "(Mahmud &amp; Arafah, 2020)", "plainTextFormattedCitation" : "(Mahmud &amp; Arafah, 2020)", "previouslyFormattedCitation" : "(Mahmud &amp; Arafah, 2020)" }, "properties" : { "noteIndex" : 0 }, "schema" : "https://github.com/citation-style-language/schema/raw/master/csl-citation.json" }</w:instrText>
      </w:r>
      <w:r w:rsidR="002C04BC" w:rsidRPr="00CC6DD4">
        <w:rPr>
          <w:rFonts w:ascii="Book Antiqua" w:hAnsi="Book Antiqua"/>
          <w:sz w:val="24"/>
          <w:szCs w:val="24"/>
        </w:rPr>
        <w:fldChar w:fldCharType="separate"/>
      </w:r>
      <w:r w:rsidR="002C04BC" w:rsidRPr="00CC6DD4">
        <w:rPr>
          <w:rFonts w:ascii="Book Antiqua" w:hAnsi="Book Antiqua"/>
          <w:noProof/>
          <w:sz w:val="24"/>
          <w:szCs w:val="24"/>
        </w:rPr>
        <w:t>(Mahmud &amp; Arafah, 2020)</w:t>
      </w:r>
      <w:r w:rsidR="002C04BC" w:rsidRPr="00CC6DD4">
        <w:rPr>
          <w:rFonts w:ascii="Book Antiqua" w:hAnsi="Book Antiqua"/>
          <w:sz w:val="24"/>
          <w:szCs w:val="24"/>
        </w:rPr>
        <w:fldChar w:fldCharType="end"/>
      </w:r>
      <w:r w:rsidR="002C04BC" w:rsidRPr="00CC6DD4">
        <w:rPr>
          <w:rFonts w:ascii="Book Antiqua" w:hAnsi="Book Antiqua"/>
          <w:sz w:val="24"/>
          <w:szCs w:val="24"/>
        </w:rPr>
        <w:t xml:space="preserve">. </w:t>
      </w:r>
      <w:r w:rsidR="00726996" w:rsidRPr="00726996">
        <w:rPr>
          <w:rFonts w:ascii="Book Antiqua" w:hAnsi="Book Antiqua"/>
          <w:sz w:val="24"/>
          <w:szCs w:val="24"/>
        </w:rPr>
        <w:t>Research around this includes the integration of knowledge in hadith</w:t>
      </w:r>
      <w:r w:rsidR="00726996" w:rsidRPr="00726996">
        <w:rPr>
          <w:rStyle w:val="FootnoteReference"/>
          <w:rFonts w:ascii="Book Antiqua" w:hAnsi="Book Antiqua"/>
          <w:sz w:val="24"/>
          <w:szCs w:val="24"/>
          <w:vertAlign w:val="baseline"/>
        </w:rPr>
        <w:t xml:space="preserve"> </w:t>
      </w:r>
      <w:r w:rsidR="00AA0E9C"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Wahid", "given" : "Ramli Abdul", "non-dropping-particle" : "", "parse-names" : false, "suffix" : "" } ], "container-title" : "PROCEEDING IAIN Batusangkar", "id" : "ITEM-1", "issue" : "1", "issued" : { "date-parts" : [ [ "2017" ] ] }, "page" : "565-584", "title" : "Integrasi Ilmu Dalam Hadis", "type" : "article-journal", "volume" : "1" }, "uris" : [ "http://www.mendeley.com/documents/?uuid=e709d99a-0051-4fcd-a041-458cb85e8e5c", "http://www.mendeley.com/documents/?uuid=bb8b5612-dcd9-4f41-9420-69a426b0fd4d" ] } ], "mendeley" : { "formattedCitation" : "(Wahid, 2017)", "plainTextFormattedCitation" : "(Wahid, 2017)", "previouslyFormattedCitation" : "(Wahid, 2017)" }, "properties" : { "noteIndex" : 0 }, "schema" : "https://github.com/citation-style-language/schema/raw/master/csl-citation.json" }</w:instrText>
      </w:r>
      <w:r w:rsidR="00AA0E9C" w:rsidRPr="00CC6DD4">
        <w:rPr>
          <w:rStyle w:val="FootnoteReference"/>
          <w:rFonts w:ascii="Book Antiqua" w:hAnsi="Book Antiqua"/>
          <w:sz w:val="24"/>
          <w:szCs w:val="24"/>
        </w:rPr>
        <w:fldChar w:fldCharType="separate"/>
      </w:r>
      <w:r w:rsidR="00AA0E9C" w:rsidRPr="00CC6DD4">
        <w:rPr>
          <w:rFonts w:ascii="Book Antiqua" w:hAnsi="Book Antiqua"/>
          <w:bCs/>
          <w:noProof/>
          <w:sz w:val="24"/>
          <w:szCs w:val="24"/>
          <w:lang w:val="en-US"/>
        </w:rPr>
        <w:t>(Wahid, 2017)</w:t>
      </w:r>
      <w:r w:rsidR="00AA0E9C" w:rsidRPr="00CC6DD4">
        <w:rPr>
          <w:rStyle w:val="FootnoteReference"/>
          <w:rFonts w:ascii="Book Antiqua" w:hAnsi="Book Antiqua"/>
          <w:sz w:val="24"/>
          <w:szCs w:val="24"/>
        </w:rPr>
        <w:fldChar w:fldCharType="end"/>
      </w:r>
      <w:r w:rsidR="002C04BC" w:rsidRPr="00CC6DD4">
        <w:rPr>
          <w:rFonts w:ascii="Book Antiqua" w:hAnsi="Book Antiqua"/>
          <w:sz w:val="24"/>
          <w:szCs w:val="24"/>
        </w:rPr>
        <w:t xml:space="preserve">, </w:t>
      </w:r>
      <w:r w:rsidR="00726996" w:rsidRPr="00726996">
        <w:rPr>
          <w:rFonts w:ascii="Book Antiqua" w:hAnsi="Book Antiqua"/>
          <w:sz w:val="24"/>
          <w:szCs w:val="24"/>
        </w:rPr>
        <w:t>integration of social science and hadith</w:t>
      </w:r>
      <w:r w:rsidR="00726996" w:rsidRPr="00726996">
        <w:rPr>
          <w:rFonts w:ascii="Book Antiqua" w:hAnsi="Book Antiqua"/>
          <w:sz w:val="24"/>
          <w:szCs w:val="24"/>
        </w:rPr>
        <w:t xml:space="preserve"> </w:t>
      </w:r>
      <w:r w:rsidR="009A4B39"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8-4761", "author" : [ { "dropping-particle" : "", "family" : "Afwadzi", "given" : "Benny", "non-dropping-particle" : "", "parse-names" : false, "suffix" : "" } ], "container-title" : "Jurnal Living Hadis", "id" : "ITEM-1", "issue" : "1", "issued" : { "date-parts" : [ [ "2016" ] ] }, "page" : "101-128", "title" : "Membangun Integrasi Ilmu-Ilmu Sosial dan Hadis Nabi", "type" : "article-journal", "volume" : "1" }, "uris" : [ "http://www.mendeley.com/documents/?uuid=37c38bac-7042-47ad-827d-30fd5ec7f2ed", "http://www.mendeley.com/documents/?uuid=f8ea106a-42d9-44c4-b025-3a8a82247579" ] } ], "mendeley" : { "formattedCitation" : "(Afwadzi, 2016b)", "plainTextFormattedCitation" : "(Afwadzi, 2016b)", "previouslyFormattedCitation" : "(Afwadzi, 2016b)" }, "properties" : { "noteIndex" : 0 }, "schema" : "https://github.com/citation-style-language/schema/raw/master/csl-citation.json" }</w:instrText>
      </w:r>
      <w:r w:rsidR="009A4B39" w:rsidRPr="00CC6DD4">
        <w:rPr>
          <w:rFonts w:ascii="Book Antiqua" w:hAnsi="Book Antiqua"/>
          <w:sz w:val="24"/>
          <w:szCs w:val="24"/>
        </w:rPr>
        <w:fldChar w:fldCharType="separate"/>
      </w:r>
      <w:r w:rsidR="009A4B39" w:rsidRPr="00CC6DD4">
        <w:rPr>
          <w:rFonts w:ascii="Book Antiqua" w:hAnsi="Book Antiqua"/>
          <w:noProof/>
          <w:sz w:val="24"/>
          <w:szCs w:val="24"/>
        </w:rPr>
        <w:t>(Afwadzi, 2016b)</w:t>
      </w:r>
      <w:r w:rsidR="009A4B39" w:rsidRPr="00CC6DD4">
        <w:rPr>
          <w:rFonts w:ascii="Book Antiqua" w:hAnsi="Book Antiqua"/>
          <w:sz w:val="24"/>
          <w:szCs w:val="24"/>
        </w:rPr>
        <w:fldChar w:fldCharType="end"/>
      </w:r>
      <w:r w:rsidR="009A4B39" w:rsidRPr="00CC6DD4">
        <w:rPr>
          <w:rFonts w:ascii="Book Antiqua" w:hAnsi="Book Antiqua"/>
          <w:sz w:val="24"/>
          <w:szCs w:val="24"/>
        </w:rPr>
        <w:t xml:space="preserve">, </w:t>
      </w:r>
      <w:r w:rsidR="00726996">
        <w:rPr>
          <w:rFonts w:ascii="Book Antiqua" w:hAnsi="Book Antiqua"/>
          <w:sz w:val="24"/>
          <w:szCs w:val="24"/>
        </w:rPr>
        <w:t>h</w:t>
      </w:r>
      <w:r w:rsidR="00726996" w:rsidRPr="00726996">
        <w:rPr>
          <w:rFonts w:ascii="Book Antiqua" w:hAnsi="Book Antiqua"/>
          <w:sz w:val="24"/>
          <w:szCs w:val="24"/>
        </w:rPr>
        <w:t>adith research with a mulidisciplinary approach from the natural sciences</w:t>
      </w:r>
      <w:r w:rsidR="00726996" w:rsidRPr="00726996">
        <w:rPr>
          <w:rStyle w:val="FootnoteReference"/>
          <w:rFonts w:ascii="Book Antiqua" w:hAnsi="Book Antiqua"/>
          <w:sz w:val="24"/>
          <w:szCs w:val="24"/>
          <w:vertAlign w:val="baseline"/>
        </w:rPr>
        <w:t xml:space="preserve"> </w:t>
      </w:r>
      <w:r w:rsidR="009A4B39"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6021190823", "author" : [ { "dropping-particle" : "", "family" : "Afwadzi", "given" : "Benny", "non-dropping-particle" : "", "parse-names" : false, "suffix" : "" } ], "id" : "ITEM-1", "issued" : { "date-parts" : [ [ "2016" ] ] }, "publisher" : "UIN-Maliki Press", "title" : "Memahami Eksistensi Pendekatan Ilmu-ilmu Alam dan Pemahaman Hadis Nabi", "type" : "article-journal" }, "uris" : [ "http://www.mendeley.com/documents/?uuid=016dc497-b4f6-4866-9cce-c2c7832fcb19", "http://www.mendeley.com/documents/?uuid=da77d97c-b116-4d42-825f-52224e2f5fc3" ] } ], "mendeley" : { "formattedCitation" : "(Afwadzi, 2016a)", "plainTextFormattedCitation" : "(Afwadzi, 2016a)", "previouslyFormattedCitation" : "(Afwadzi, 2016a)" }, "properties" : { "noteIndex" : 0 }, "schema" : "https://github.com/citation-style-language/schema/raw/master/csl-citation.json" }</w:instrText>
      </w:r>
      <w:r w:rsidR="009A4B39" w:rsidRPr="00CC6DD4">
        <w:rPr>
          <w:rStyle w:val="FootnoteReference"/>
          <w:rFonts w:ascii="Book Antiqua" w:hAnsi="Book Antiqua"/>
          <w:sz w:val="24"/>
          <w:szCs w:val="24"/>
        </w:rPr>
        <w:fldChar w:fldCharType="separate"/>
      </w:r>
      <w:r w:rsidR="009A4B39" w:rsidRPr="00CC6DD4">
        <w:rPr>
          <w:rFonts w:ascii="Book Antiqua" w:hAnsi="Book Antiqua"/>
          <w:noProof/>
          <w:sz w:val="24"/>
          <w:szCs w:val="24"/>
        </w:rPr>
        <w:t>(Afwadzi, 2016a)</w:t>
      </w:r>
      <w:r w:rsidR="009A4B39" w:rsidRPr="00CC6DD4">
        <w:rPr>
          <w:rStyle w:val="FootnoteReference"/>
          <w:rFonts w:ascii="Book Antiqua" w:hAnsi="Book Antiqua"/>
          <w:sz w:val="24"/>
          <w:szCs w:val="24"/>
        </w:rPr>
        <w:fldChar w:fldCharType="end"/>
      </w:r>
      <w:r w:rsidR="009A4B39" w:rsidRPr="00CC6DD4">
        <w:rPr>
          <w:rFonts w:ascii="Book Antiqua" w:hAnsi="Book Antiqua"/>
          <w:sz w:val="24"/>
          <w:szCs w:val="24"/>
        </w:rPr>
        <w:t xml:space="preserve">, </w:t>
      </w:r>
      <w:r w:rsidR="00726996" w:rsidRPr="00726996">
        <w:rPr>
          <w:rFonts w:ascii="Book Antiqua" w:hAnsi="Book Antiqua"/>
          <w:sz w:val="24"/>
          <w:szCs w:val="24"/>
        </w:rPr>
        <w:t>and application of integration of natural sciences with the understanding of hadith</w:t>
      </w:r>
      <w:r w:rsidR="00AA0E9C" w:rsidRPr="00CC6DD4">
        <w:rPr>
          <w:rFonts w:ascii="Book Antiqua" w:hAnsi="Book Antiqua"/>
          <w:sz w:val="24"/>
          <w:szCs w:val="24"/>
        </w:rPr>
        <w:t xml:space="preserve"> </w:t>
      </w:r>
      <w:r w:rsidR="00AA0E9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0853-3857", "author" : [ { "dropping-particle" : "", "family" : "Afwadzi", "given" : "Benny", "non-dropping-particle" : "", "parse-names" : false, "suffix" : "" } ], "container-title" : "Theologia", "id" : "ITEM-1", "issue" : "2", "issued" : { "date-parts" : [ [ "2017" ] ] }, "page" : "351-390", "publisher" : "UIN Walisongo Semarang", "title" : "Integrasi ilmu-ilmu alam dan ilmu-ilmu sosial dengan pemahaman hadis Nabi: Telaah atas konsepsi, aplikasi, dan implikasi", "type" : "article-journal", "volume" : "28" }, "uris" : [ "http://www.mendeley.com/documents/?uuid=c35acc87-80e8-4d25-bbc4-fe7855896a43", "http://www.mendeley.com/documents/?uuid=c2297c5a-53b1-4844-890f-3a270a5d7f50" ] } ], "mendeley" : { "formattedCitation" : "(Afwadzi, 2017)", "plainTextFormattedCitation" : "(Afwadzi, 2017)", "previouslyFormattedCitation" : "(Afwadzi, 2017)" }, "properties" : { "noteIndex" : 0 }, "schema" : "https://github.com/citation-style-language/schema/raw/master/csl-citation.json" }</w:instrText>
      </w:r>
      <w:r w:rsidR="00AA0E9C" w:rsidRPr="00CC6DD4">
        <w:rPr>
          <w:rFonts w:ascii="Book Antiqua" w:hAnsi="Book Antiqua"/>
          <w:sz w:val="24"/>
          <w:szCs w:val="24"/>
        </w:rPr>
        <w:fldChar w:fldCharType="separate"/>
      </w:r>
      <w:r w:rsidR="00AA0E9C" w:rsidRPr="00CC6DD4">
        <w:rPr>
          <w:rFonts w:ascii="Book Antiqua" w:hAnsi="Book Antiqua"/>
          <w:noProof/>
          <w:sz w:val="24"/>
          <w:szCs w:val="24"/>
        </w:rPr>
        <w:t>(Afwadzi, 2017)</w:t>
      </w:r>
      <w:r w:rsidR="00AA0E9C" w:rsidRPr="00CC6DD4">
        <w:rPr>
          <w:rFonts w:ascii="Book Antiqua" w:hAnsi="Book Antiqua"/>
          <w:sz w:val="24"/>
          <w:szCs w:val="24"/>
        </w:rPr>
        <w:fldChar w:fldCharType="end"/>
      </w:r>
      <w:r w:rsidR="009A4B39" w:rsidRPr="00CC6DD4">
        <w:rPr>
          <w:rFonts w:ascii="Book Antiqua" w:hAnsi="Book Antiqua"/>
          <w:sz w:val="24"/>
          <w:szCs w:val="24"/>
        </w:rPr>
        <w:t xml:space="preserve">. </w:t>
      </w:r>
      <w:r w:rsidR="00726996" w:rsidRPr="00726996">
        <w:rPr>
          <w:rFonts w:ascii="Book Antiqua" w:hAnsi="Book Antiqua"/>
          <w:sz w:val="24"/>
          <w:szCs w:val="24"/>
        </w:rPr>
        <w:t>There is also research on the integration of science in the hadith text criticism</w:t>
      </w:r>
      <w:r w:rsidR="00726996" w:rsidRPr="00726996">
        <w:rPr>
          <w:rFonts w:ascii="Book Antiqua" w:hAnsi="Book Antiqua"/>
          <w:sz w:val="24"/>
          <w:szCs w:val="24"/>
        </w:rPr>
        <w:t xml:space="preserve"> </w:t>
      </w:r>
      <w:r w:rsidR="00AA0E9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1-5018", "author" : [ { "dropping-particle" : "", "family" : "Firdaus", "given" : "Muhammad Taufiq", "non-dropping-particle" : "", "parse-names" : false, "suffix" : "" }, { "dropping-particle" : "", "family" : "Suryadilaga", "given" : "Muhammad Alfatih", "non-dropping-particle" : "", "parse-names" : false, "suffix" : "" } ], "container-title" : "TAJDID: Jurnal Ilmu Ushuluddin", "id" : "ITEM-1", "issue" : "2", "issued" : { "date-parts" : [ [ "2019" ] ] }, "page" : "153-176", "title" : "Integrasi Keilmuan Dalam Kritik Matan Hadis", "type" : "article-journal", "volume" : "18" }, "uris" : [ "http://www.mendeley.com/documents/?uuid=62d0822c-c07d-4d30-a2bf-fc1d3f6f22af", "http://www.mendeley.com/documents/?uuid=c5f55960-9b8d-456a-894e-74ac97985dc3" ] } ], "mendeley" : { "formattedCitation" : "(Firdaus &amp; Suryadilaga, 2019)", "plainTextFormattedCitation" : "(Firdaus &amp; Suryadilaga, 2019)", "previouslyFormattedCitation" : "(Firdaus &amp; Suryadilaga, 2019)" }, "properties" : { "noteIndex" : 0 }, "schema" : "https://github.com/citation-style-language/schema/raw/master/csl-citation.json" }</w:instrText>
      </w:r>
      <w:r w:rsidR="00AA0E9C" w:rsidRPr="00CC6DD4">
        <w:rPr>
          <w:rFonts w:ascii="Book Antiqua" w:hAnsi="Book Antiqua"/>
          <w:sz w:val="24"/>
          <w:szCs w:val="24"/>
        </w:rPr>
        <w:fldChar w:fldCharType="separate"/>
      </w:r>
      <w:r w:rsidR="00AA0E9C" w:rsidRPr="00CC6DD4">
        <w:rPr>
          <w:rFonts w:ascii="Book Antiqua" w:hAnsi="Book Antiqua"/>
          <w:noProof/>
          <w:sz w:val="24"/>
          <w:szCs w:val="24"/>
        </w:rPr>
        <w:t>(Firdaus &amp; Suryadilaga, 2019)</w:t>
      </w:r>
      <w:r w:rsidR="00AA0E9C" w:rsidRPr="00CC6DD4">
        <w:rPr>
          <w:rFonts w:ascii="Book Antiqua" w:hAnsi="Book Antiqua"/>
          <w:sz w:val="24"/>
          <w:szCs w:val="24"/>
        </w:rPr>
        <w:fldChar w:fldCharType="end"/>
      </w:r>
      <w:r w:rsidR="00AA0E9C" w:rsidRPr="00CC6DD4">
        <w:rPr>
          <w:rFonts w:ascii="Book Antiqua" w:hAnsi="Book Antiqua"/>
          <w:sz w:val="24"/>
          <w:szCs w:val="24"/>
        </w:rPr>
        <w:t>.</w:t>
      </w:r>
      <w:r w:rsidR="00A76065" w:rsidRPr="00CC6DD4">
        <w:rPr>
          <w:rFonts w:ascii="Book Antiqua" w:hAnsi="Book Antiqua"/>
          <w:sz w:val="24"/>
          <w:szCs w:val="24"/>
        </w:rPr>
        <w:t xml:space="preserve"> </w:t>
      </w:r>
      <w:r w:rsidR="00726996" w:rsidRPr="00726996">
        <w:rPr>
          <w:rFonts w:ascii="Book Antiqua" w:hAnsi="Book Antiqua"/>
          <w:sz w:val="24"/>
          <w:szCs w:val="24"/>
        </w:rPr>
        <w:t>The integration of knowledge in the study of hadith is found in a number of dissertation studies</w:t>
      </w:r>
      <w:r w:rsidR="00726996" w:rsidRPr="00726996">
        <w:rPr>
          <w:rFonts w:ascii="Book Antiqua" w:hAnsi="Book Antiqua"/>
          <w:sz w:val="24"/>
          <w:szCs w:val="24"/>
        </w:rPr>
        <w:t xml:space="preserve"> </w:t>
      </w:r>
      <w:r w:rsidR="00AA0E9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27-5992", "author" : [ { "dropping-particle" : "", "family" : "Lukman", "given" : "Fadhli", "non-dropping-particle" : "", "parse-names" : false, "suffix" : "" } ], "container-title" : "RELIGIA", "id" : "ITEM-1", "issued" : { "date-parts" : [ [ "2017" ] ] }, "page" : "1-11", "title" : "Integrasi-Interkoneksi dalam Studi Hadis Disertasi Di Uin Sunan Kalijaga Yogyakarta", "type" : "article-journal" }, "uris" : [ "http://www.mendeley.com/documents/?uuid=16b31b87-2792-4e53-ae38-41b616920d0e", "http://www.mendeley.com/documents/?uuid=94a9548f-d4f8-4738-ba2c-8fb4b7b60a31" ] } ], "mendeley" : { "formattedCitation" : "(Lukman, 2017)", "plainTextFormattedCitation" : "(Lukman, 2017)", "previouslyFormattedCitation" : "(Lukman, 2017)" }, "properties" : { "noteIndex" : 0 }, "schema" : "https://github.com/citation-style-language/schema/raw/master/csl-citation.json" }</w:instrText>
      </w:r>
      <w:r w:rsidR="00AA0E9C" w:rsidRPr="00CC6DD4">
        <w:rPr>
          <w:rFonts w:ascii="Book Antiqua" w:hAnsi="Book Antiqua"/>
          <w:sz w:val="24"/>
          <w:szCs w:val="24"/>
        </w:rPr>
        <w:fldChar w:fldCharType="separate"/>
      </w:r>
      <w:r w:rsidR="00AA0E9C" w:rsidRPr="00CC6DD4">
        <w:rPr>
          <w:rFonts w:ascii="Book Antiqua" w:hAnsi="Book Antiqua"/>
          <w:noProof/>
          <w:sz w:val="24"/>
          <w:szCs w:val="24"/>
        </w:rPr>
        <w:t>(Lukman, 2017)</w:t>
      </w:r>
      <w:r w:rsidR="00AA0E9C" w:rsidRPr="00CC6DD4">
        <w:rPr>
          <w:rFonts w:ascii="Book Antiqua" w:hAnsi="Book Antiqua"/>
          <w:sz w:val="24"/>
          <w:szCs w:val="24"/>
        </w:rPr>
        <w:fldChar w:fldCharType="end"/>
      </w:r>
      <w:r w:rsidR="00A76065" w:rsidRPr="00CC6DD4">
        <w:rPr>
          <w:rFonts w:ascii="Book Antiqua" w:hAnsi="Book Antiqua"/>
          <w:sz w:val="24"/>
          <w:szCs w:val="24"/>
        </w:rPr>
        <w:t>.</w:t>
      </w:r>
    </w:p>
    <w:p w14:paraId="3F3DD0ED" w14:textId="2E143DA0" w:rsidR="004E3D42" w:rsidRPr="00CC6DD4" w:rsidRDefault="005B5F88" w:rsidP="000A005A">
      <w:pPr>
        <w:spacing w:after="0" w:line="240" w:lineRule="auto"/>
        <w:ind w:firstLine="567"/>
        <w:jc w:val="both"/>
        <w:rPr>
          <w:rFonts w:ascii="Book Antiqua" w:hAnsi="Book Antiqua"/>
          <w:sz w:val="24"/>
          <w:szCs w:val="24"/>
        </w:rPr>
      </w:pPr>
      <w:r w:rsidRPr="005B5F88">
        <w:rPr>
          <w:rFonts w:ascii="Book Antiqua" w:hAnsi="Book Antiqua"/>
          <w:sz w:val="24"/>
          <w:szCs w:val="24"/>
        </w:rPr>
        <w:t>Literature review of the hadith with respect to science and technology is useful for constructing a frame of mind</w:t>
      </w:r>
      <w:r w:rsidR="00E85DE2" w:rsidRPr="00CC6DD4">
        <w:rPr>
          <w:rFonts w:ascii="Book Antiqua" w:hAnsi="Book Antiqua"/>
          <w:sz w:val="24"/>
          <w:szCs w:val="24"/>
        </w:rPr>
        <w:t xml:space="preserve">. </w:t>
      </w:r>
      <w:r w:rsidRPr="005B5F88">
        <w:rPr>
          <w:rFonts w:ascii="Book Antiqua" w:hAnsi="Book Antiqua"/>
          <w:sz w:val="24"/>
          <w:szCs w:val="24"/>
        </w:rPr>
        <w:t>Hadith is understood as a paradigm</w:t>
      </w:r>
      <w:r w:rsidRPr="005B5F88">
        <w:rPr>
          <w:rFonts w:ascii="Book Antiqua" w:hAnsi="Book Antiqua"/>
          <w:sz w:val="24"/>
          <w:szCs w:val="24"/>
        </w:rPr>
        <w:t xml:space="preserve"> </w:t>
      </w:r>
      <w:r w:rsidR="002F164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Wendry", "given" : "Novizal", "non-dropping-particle" : "", "parse-names" : false, "suffix" : "" }, { "dropping-particle" : "", "family" : "Anshori", "given" : "Muhammad", "non-dropping-particle" : "", "parse-names" : false, "suffix" : "" }, { "dropping-particle" : "", "family" : "Majid", "given" : "Abdul", "non-dropping-particle" : "", "parse-names" : false, "suffix" : "" }, { "dropping-particle" : "", "family" : "M Dalil", "given" : "Fitri Yeni", "non-dropping-particle" : "", "parse-names" : false, "suffix" : "" }, { "dropping-particle" : "", "family" : "Rahman", "given" : "Haidir", "non-dropping-particle" : "", "parse-names" : false, "suffix" : "" } ], "id" : "ITEM-1", "issued" : { "date-parts" : [ [ "2018" ] ] }, "title" : "Paradigma Studi Hadis Kontemporer", "type" : "article-journal" }, "uris" : [ "http://www.mendeley.com/documents/?uuid=542671f9-3cc1-40a9-88d2-ad2d951b9192", "http://www.mendeley.com/documents/?uuid=f99b5d42-ffdb-49cd-8f1b-ee2845b6a9c1" ] } ], "mendeley" : { "formattedCitation" : "(Wendry et al., 2018)", "plainTextFormattedCitation" : "(Wendry et al., 2018)", "previouslyFormattedCitation" : "(Wendry et al., 2018)" }, "properties" : { "noteIndex" : 0 }, "schema" : "https://github.com/citation-style-language/schema/raw/master/csl-citation.json" }</w:instrText>
      </w:r>
      <w:r w:rsidR="002F164C" w:rsidRPr="00CC6DD4">
        <w:rPr>
          <w:rFonts w:ascii="Book Antiqua" w:hAnsi="Book Antiqua"/>
          <w:sz w:val="24"/>
          <w:szCs w:val="24"/>
        </w:rPr>
        <w:fldChar w:fldCharType="separate"/>
      </w:r>
      <w:r w:rsidR="002F164C" w:rsidRPr="00CC6DD4">
        <w:rPr>
          <w:rFonts w:ascii="Book Antiqua" w:hAnsi="Book Antiqua"/>
          <w:noProof/>
          <w:sz w:val="24"/>
          <w:szCs w:val="24"/>
        </w:rPr>
        <w:t>(Wendry et al., 2018)</w:t>
      </w:r>
      <w:r w:rsidR="002F164C" w:rsidRPr="00CC6DD4">
        <w:rPr>
          <w:rFonts w:ascii="Book Antiqua" w:hAnsi="Book Antiqua"/>
          <w:sz w:val="24"/>
          <w:szCs w:val="24"/>
        </w:rPr>
        <w:fldChar w:fldCharType="end"/>
      </w:r>
      <w:r w:rsidR="00B04B4F" w:rsidRPr="00CC6DD4">
        <w:rPr>
          <w:rFonts w:ascii="Book Antiqua" w:hAnsi="Book Antiqua"/>
          <w:sz w:val="24"/>
          <w:szCs w:val="24"/>
        </w:rPr>
        <w:t>.</w:t>
      </w:r>
      <w:r w:rsidR="002F164C" w:rsidRPr="00CC6DD4">
        <w:rPr>
          <w:rFonts w:ascii="Book Antiqua" w:hAnsi="Book Antiqua"/>
          <w:sz w:val="24"/>
          <w:szCs w:val="24"/>
        </w:rPr>
        <w:t xml:space="preserve"> </w:t>
      </w:r>
      <w:r w:rsidRPr="005B5F88">
        <w:rPr>
          <w:rFonts w:ascii="Book Antiqua" w:hAnsi="Book Antiqua"/>
          <w:sz w:val="24"/>
          <w:szCs w:val="24"/>
        </w:rPr>
        <w:t>From a review of the philosophy of science</w:t>
      </w:r>
      <w:r w:rsidRPr="005B5F88">
        <w:rPr>
          <w:rFonts w:ascii="Book Antiqua" w:hAnsi="Book Antiqua"/>
          <w:sz w:val="24"/>
          <w:szCs w:val="24"/>
        </w:rPr>
        <w:t xml:space="preserve"> </w:t>
      </w:r>
      <w:r w:rsidR="00900E0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dib", "given" : "H Mohammad", "non-dropping-particle" : "", "parse-names" : false, "suffix" : "" } ], "id" : "ITEM-1", "issued" : { "date-parts" : [ [ "2011" ] ] }, "publisher" : "Pustaka Pelajar", "title" : "Filsafat Ilmu: Ontologi, Epistemol ogi, Aksiologi, dan Logika Ilmu Pengetahuan", "type" : "article" }, "uris" : [ "http://www.mendeley.com/documents/?uuid=a9f4e31e-5a7e-414f-96d5-d6250f934e96", "http://www.mendeley.com/documents/?uuid=b12217ae-bb1e-42ea-82c4-8e6078bcba5a" ] } ], "mendeley" : { "formattedCitation" : "(Adib, 2011)", "plainTextFormattedCitation" : "(Adib, 2011)", "previouslyFormattedCitation" : "(Adib, 2011)" }, "properties" : { "noteIndex" : 0 }, "schema" : "https://github.com/citation-style-language/schema/raw/master/csl-citation.json" }</w:instrText>
      </w:r>
      <w:r w:rsidR="00900E04" w:rsidRPr="00CC6DD4">
        <w:rPr>
          <w:rFonts w:ascii="Book Antiqua" w:hAnsi="Book Antiqua"/>
          <w:sz w:val="24"/>
          <w:szCs w:val="24"/>
        </w:rPr>
        <w:fldChar w:fldCharType="separate"/>
      </w:r>
      <w:r w:rsidR="00900E04" w:rsidRPr="00CC6DD4">
        <w:rPr>
          <w:rFonts w:ascii="Book Antiqua" w:hAnsi="Book Antiqua"/>
          <w:noProof/>
          <w:sz w:val="24"/>
          <w:szCs w:val="24"/>
        </w:rPr>
        <w:t>(Adib, 2011)</w:t>
      </w:r>
      <w:r w:rsidR="00900E04" w:rsidRPr="00CC6DD4">
        <w:rPr>
          <w:rFonts w:ascii="Book Antiqua" w:hAnsi="Book Antiqua"/>
          <w:sz w:val="24"/>
          <w:szCs w:val="24"/>
        </w:rPr>
        <w:fldChar w:fldCharType="end"/>
      </w:r>
      <w:r w:rsidR="00900E04" w:rsidRPr="00CC6DD4">
        <w:rPr>
          <w:rFonts w:ascii="Book Antiqua" w:hAnsi="Book Antiqua"/>
          <w:sz w:val="24"/>
          <w:szCs w:val="24"/>
        </w:rPr>
        <w:t xml:space="preserve">, </w:t>
      </w:r>
      <w:r w:rsidR="00591EAA">
        <w:rPr>
          <w:rFonts w:ascii="Book Antiqua" w:hAnsi="Book Antiqua"/>
          <w:sz w:val="24"/>
          <w:szCs w:val="24"/>
        </w:rPr>
        <w:t>h</w:t>
      </w:r>
      <w:r w:rsidR="00591EAA" w:rsidRPr="00591EAA">
        <w:rPr>
          <w:rFonts w:ascii="Book Antiqua" w:hAnsi="Book Antiqua"/>
          <w:sz w:val="24"/>
          <w:szCs w:val="24"/>
        </w:rPr>
        <w:t>adith paradigm</w:t>
      </w:r>
      <w:r w:rsidR="002F164C" w:rsidRPr="00CC6DD4">
        <w:rPr>
          <w:rFonts w:ascii="Book Antiqua" w:hAnsi="Book Antiqua"/>
          <w:sz w:val="24"/>
          <w:szCs w:val="24"/>
        </w:rPr>
        <w:t xml:space="preserve"> </w:t>
      </w:r>
      <w:r w:rsidR="00EC38B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Jurnal Aqidah dan Filsafat Islam", "id" : "ITEM-1", "issue" : "1", "issued" : { "date-parts" : [ [ "2018" ] ] }, "page" : "95-106", "publisher" : "Prodi Aqdah dan Filsafat Islam Fakultas Ushuluddin UIN Sunan Gunung Djati\u00a0\u2026", "title" : "Paradigma Pemikiran Hadis", "type" : "article-journal", "volume" : "2" }, "uris" : [ "http://www.mendeley.com/documents/?uuid=fc505d80-5f8c-4512-95ce-49b4260a425e", "http://www.mendeley.com/documents/?uuid=87c84fe3-80ea-4f40-b454-6d3489673edd" ] } ], "mendeley" : { "formattedCitation" : "(Darmalaksana, 2018)", "plainTextFormattedCitation" : "(Darmalaksana, 2018)", "previouslyFormattedCitation" : "(Darmalaksana, 2018)" }, "properties" : { "noteIndex" : 0 }, "schema" : "https://github.com/citation-style-language/schema/raw/master/csl-citation.json" }</w:instrText>
      </w:r>
      <w:r w:rsidR="00EC38B5" w:rsidRPr="00CC6DD4">
        <w:rPr>
          <w:rFonts w:ascii="Book Antiqua" w:hAnsi="Book Antiqua"/>
          <w:sz w:val="24"/>
          <w:szCs w:val="24"/>
        </w:rPr>
        <w:fldChar w:fldCharType="separate"/>
      </w:r>
      <w:r w:rsidR="00EC38B5" w:rsidRPr="00CC6DD4">
        <w:rPr>
          <w:rFonts w:ascii="Book Antiqua" w:hAnsi="Book Antiqua"/>
          <w:noProof/>
          <w:sz w:val="24"/>
          <w:szCs w:val="24"/>
        </w:rPr>
        <w:t>(Darmalaksana, 2018)</w:t>
      </w:r>
      <w:r w:rsidR="00EC38B5" w:rsidRPr="00CC6DD4">
        <w:rPr>
          <w:rFonts w:ascii="Book Antiqua" w:hAnsi="Book Antiqua"/>
          <w:sz w:val="24"/>
          <w:szCs w:val="24"/>
        </w:rPr>
        <w:fldChar w:fldCharType="end"/>
      </w:r>
      <w:r w:rsidR="00900E04" w:rsidRPr="00CC6DD4">
        <w:rPr>
          <w:rFonts w:ascii="Book Antiqua" w:hAnsi="Book Antiqua"/>
          <w:sz w:val="24"/>
          <w:szCs w:val="24"/>
        </w:rPr>
        <w:t xml:space="preserve"> </w:t>
      </w:r>
      <w:r w:rsidR="00591EAA" w:rsidRPr="00591EAA">
        <w:rPr>
          <w:rFonts w:ascii="Book Antiqua" w:hAnsi="Book Antiqua"/>
          <w:sz w:val="24"/>
          <w:szCs w:val="24"/>
        </w:rPr>
        <w:t>includes ontology</w:t>
      </w:r>
      <w:r w:rsidR="00974AA8" w:rsidRPr="00CC6DD4">
        <w:rPr>
          <w:rFonts w:ascii="Book Antiqua" w:hAnsi="Book Antiqua"/>
          <w:sz w:val="24"/>
          <w:szCs w:val="24"/>
        </w:rPr>
        <w:t xml:space="preserve"> </w:t>
      </w:r>
      <w:r w:rsidR="00974AA8"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936-6612", "author" : [ { "dropping-particle" : "", "family" : "Junaidi", "given" : "Juliyana", "non-dropping-particle" : "", "parse-names" : false, "suffix" : "" }, { "dropping-particle" : "", "family" : "Jamal", "given" : "Ikmal Hafiz", "non-dropping-particle" : "", "parse-names" : false, "suffix" : "" }, { "dropping-particle" : "", "family" : "Ghazali", "given" : "Norzulaili Mohd", "non-dropping-particle" : "", "parse-names" : false, "suffix" : "" }, { "dropping-particle" : "", "family" : "Ahmad", "given" : "Hishomudin", "non-dropping-particle" : "", "parse-names" : false, "suffix" : "" }, { "dropping-particle" : "", "family" : "Salam", "given" : "Rosalina Abdul", "non-dropping-particle" : "", "parse-names" : false, "suffix" : "" } ], "container-title" : "Advanced Science Letters", "id" : "ITEM-1", "issue" : "5", "issued" : { "date-parts" : [ [ "2017" ] ] }, "page" : "4611-4614", "publisher" : "American Scientific Publishers", "title" : "Expanding hadith understanding using ontology", "type" : "article-journal", "volume" : "23" }, "uris" : [ "http://www.mendeley.com/documents/?uuid=04ddb1d2-11c0-477f-be4f-1161e605de31", "http://www.mendeley.com/documents/?uuid=46114a10-c0c5-4712-9608-7ef3b2d980a2" ] } ], "mendeley" : { "formattedCitation" : "(Junaidi et al., 2017)", "plainTextFormattedCitation" : "(Junaidi et al., 2017)", "previouslyFormattedCitation" : "(Junaidi et al., 2017)" }, "properties" : { "noteIndex" : 0 }, "schema" : "https://github.com/citation-style-language/schema/raw/master/csl-citation.json" }</w:instrText>
      </w:r>
      <w:r w:rsidR="00974AA8" w:rsidRPr="00CC6DD4">
        <w:rPr>
          <w:rStyle w:val="FootnoteReference"/>
          <w:rFonts w:ascii="Book Antiqua" w:hAnsi="Book Antiqua"/>
          <w:sz w:val="24"/>
          <w:szCs w:val="24"/>
        </w:rPr>
        <w:fldChar w:fldCharType="separate"/>
      </w:r>
      <w:r w:rsidR="00974AA8" w:rsidRPr="00CC6DD4">
        <w:rPr>
          <w:rFonts w:ascii="Book Antiqua" w:hAnsi="Book Antiqua"/>
          <w:bCs/>
          <w:noProof/>
          <w:sz w:val="24"/>
          <w:szCs w:val="24"/>
          <w:lang w:val="en-US"/>
        </w:rPr>
        <w:t>(Junaidi et al., 2017)</w:t>
      </w:r>
      <w:r w:rsidR="00974AA8" w:rsidRPr="00CC6DD4">
        <w:rPr>
          <w:rStyle w:val="FootnoteReference"/>
          <w:rFonts w:ascii="Book Antiqua" w:hAnsi="Book Antiqua"/>
          <w:sz w:val="24"/>
          <w:szCs w:val="24"/>
        </w:rPr>
        <w:fldChar w:fldCharType="end"/>
      </w:r>
      <w:r w:rsidR="00E85DE2" w:rsidRPr="00CC6DD4">
        <w:rPr>
          <w:rFonts w:ascii="Book Antiqua" w:hAnsi="Book Antiqua"/>
          <w:sz w:val="24"/>
          <w:szCs w:val="24"/>
        </w:rPr>
        <w:t xml:space="preserve">, </w:t>
      </w:r>
      <w:r w:rsidR="00591EAA" w:rsidRPr="00591EAA">
        <w:rPr>
          <w:rFonts w:ascii="Book Antiqua" w:hAnsi="Book Antiqua"/>
          <w:sz w:val="24"/>
          <w:szCs w:val="24"/>
        </w:rPr>
        <w:t>epistemology</w:t>
      </w:r>
      <w:r w:rsidR="00B04B4F" w:rsidRPr="00CC6DD4">
        <w:rPr>
          <w:rFonts w:ascii="Book Antiqua" w:hAnsi="Book Antiqua"/>
          <w:sz w:val="24"/>
          <w:szCs w:val="24"/>
        </w:rPr>
        <w:t xml:space="preserve"> </w:t>
      </w:r>
      <w:r w:rsidR="00B04B4F"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27-5992", "author" : [ { "dropping-particle" : "", "family" : "Atabik", "given" : "Ahmad", "non-dropping-particle" : "", "parse-names" : false, "suffix" : "" } ], "container-title" : "RELIGIA", "id" : "ITEM-1", "issued" : { "date-parts" : [ [ "2017" ] ] }, "title" : "Epistemologi Hadis: Melacak Sumber Otentitas Hadis", "type" : "article-journal" }, "uris" : [ "http://www.mendeley.com/documents/?uuid=2a6a1941-cb84-4cf9-8124-8d00c977faeb", "http://www.mendeley.com/documents/?uuid=9d17dedb-0df2-4ea8-90c9-36e4be073737" ] } ], "mendeley" : { "formattedCitation" : "(Atabik, 2017)", "plainTextFormattedCitation" : "(Atabik, 2017)", "previouslyFormattedCitation" : "(Atabik, 2017)" }, "properties" : { "noteIndex" : 0 }, "schema" : "https://github.com/citation-style-language/schema/raw/master/csl-citation.json" }</w:instrText>
      </w:r>
      <w:r w:rsidR="00B04B4F" w:rsidRPr="00CC6DD4">
        <w:rPr>
          <w:rFonts w:ascii="Book Antiqua" w:hAnsi="Book Antiqua"/>
          <w:sz w:val="24"/>
          <w:szCs w:val="24"/>
        </w:rPr>
        <w:fldChar w:fldCharType="separate"/>
      </w:r>
      <w:r w:rsidR="00B04B4F" w:rsidRPr="00CC6DD4">
        <w:rPr>
          <w:rFonts w:ascii="Book Antiqua" w:hAnsi="Book Antiqua"/>
          <w:noProof/>
          <w:sz w:val="24"/>
          <w:szCs w:val="24"/>
        </w:rPr>
        <w:t>(Atabik, 2017)</w:t>
      </w:r>
      <w:r w:rsidR="00B04B4F" w:rsidRPr="00CC6DD4">
        <w:rPr>
          <w:rFonts w:ascii="Book Antiqua" w:hAnsi="Book Antiqua"/>
          <w:sz w:val="24"/>
          <w:szCs w:val="24"/>
        </w:rPr>
        <w:fldChar w:fldCharType="end"/>
      </w:r>
      <w:r w:rsidR="00E85DE2" w:rsidRPr="00CC6DD4">
        <w:rPr>
          <w:rFonts w:ascii="Book Antiqua" w:hAnsi="Book Antiqua"/>
          <w:sz w:val="24"/>
          <w:szCs w:val="24"/>
        </w:rPr>
        <w:t xml:space="preserve">, </w:t>
      </w:r>
      <w:r w:rsidR="00591EAA" w:rsidRPr="00591EAA">
        <w:rPr>
          <w:rFonts w:ascii="Book Antiqua" w:hAnsi="Book Antiqua"/>
          <w:sz w:val="24"/>
          <w:szCs w:val="24"/>
        </w:rPr>
        <w:t>and axiology</w:t>
      </w:r>
      <w:r w:rsidR="00591EAA">
        <w:rPr>
          <w:rFonts w:ascii="Book Antiqua" w:hAnsi="Book Antiqua"/>
          <w:sz w:val="24"/>
          <w:szCs w:val="24"/>
        </w:rPr>
        <w:t xml:space="preserve"> </w:t>
      </w:r>
      <w:r w:rsidR="00287A36"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0-9069", "author" : [ { "dropping-particle" : "", "family" : "Solihin", "given" : "Solihin", "non-dropping-particle" : "", "parse-names" : false, "suffix" : "" } ], "container-title" : "Diroyah: Jurnal Studi Ilmu Hadis", "id" : "ITEM-1", "issue" : "1", "issued" : { "date-parts" : [ [ "2016" ] ] }, "page" : "61-69", "title" : "Penelitian Hadis: Ontologi, Epistemologi dan Aksiologi", "type" : "article-journal", "volume" : "1" }, "uris" : [ "http://www.mendeley.com/documents/?uuid=f3070ce3-9cfb-4af3-bcf7-bd161adcd626", "http://www.mendeley.com/documents/?uuid=78215fb7-6629-489c-bc41-dca6d232fbff" ] } ], "mendeley" : { "formattedCitation" : "(Solihin, 2016)", "plainTextFormattedCitation" : "(Solihin, 2016)", "previouslyFormattedCitation" : "(Solihin, 2016)" }, "properties" : { "noteIndex" : 0 }, "schema" : "https://github.com/citation-style-language/schema/raw/master/csl-citation.json" }</w:instrText>
      </w:r>
      <w:r w:rsidR="00287A36" w:rsidRPr="00CC6DD4">
        <w:rPr>
          <w:rFonts w:ascii="Book Antiqua" w:hAnsi="Book Antiqua"/>
          <w:sz w:val="24"/>
          <w:szCs w:val="24"/>
        </w:rPr>
        <w:fldChar w:fldCharType="separate"/>
      </w:r>
      <w:r w:rsidR="00287A36" w:rsidRPr="00CC6DD4">
        <w:rPr>
          <w:rFonts w:ascii="Book Antiqua" w:hAnsi="Book Antiqua"/>
          <w:noProof/>
          <w:sz w:val="24"/>
          <w:szCs w:val="24"/>
        </w:rPr>
        <w:t>(Solihin, 2016)</w:t>
      </w:r>
      <w:r w:rsidR="00287A36" w:rsidRPr="00CC6DD4">
        <w:rPr>
          <w:rFonts w:ascii="Book Antiqua" w:hAnsi="Book Antiqua"/>
          <w:sz w:val="24"/>
          <w:szCs w:val="24"/>
        </w:rPr>
        <w:fldChar w:fldCharType="end"/>
      </w:r>
      <w:r w:rsidR="00E85DE2" w:rsidRPr="00CC6DD4">
        <w:rPr>
          <w:rFonts w:ascii="Book Antiqua" w:hAnsi="Book Antiqua"/>
          <w:sz w:val="24"/>
          <w:szCs w:val="24"/>
        </w:rPr>
        <w:t>.</w:t>
      </w:r>
      <w:r w:rsidR="005A0FCC" w:rsidRPr="00CC6DD4">
        <w:rPr>
          <w:rFonts w:ascii="Book Antiqua" w:hAnsi="Book Antiqua"/>
          <w:sz w:val="24"/>
          <w:szCs w:val="24"/>
        </w:rPr>
        <w:t xml:space="preserve"> </w:t>
      </w:r>
      <w:r w:rsidR="00591EAA" w:rsidRPr="00591EAA">
        <w:rPr>
          <w:rFonts w:ascii="Book Antiqua" w:hAnsi="Book Antiqua"/>
          <w:sz w:val="24"/>
          <w:szCs w:val="24"/>
        </w:rPr>
        <w:t>Ontologically, the hadith is the source of Islam</w:t>
      </w:r>
      <w:r w:rsidR="00591EAA" w:rsidRPr="00591EAA">
        <w:rPr>
          <w:rFonts w:ascii="Book Antiqua" w:hAnsi="Book Antiqua"/>
          <w:sz w:val="24"/>
          <w:szCs w:val="24"/>
        </w:rPr>
        <w:t xml:space="preserve"> </w:t>
      </w:r>
      <w:r w:rsidR="00287A36"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14-0527", "author" : [ { "dropping-particle" : "", "family" : "Fageh", "given" : "Ahmad", "non-dropping-particle" : "", "parse-names" : false, "suffix" : "" } ], "container-title" : "TARBIYA ISLAMIA: Jurnal Pendidikan dan Keislaman", "id" : "ITEM-1", "issue" : "2", "issued" : { "date-parts" : [ [ "2019" ] ] }, "page" : "134-148", "title" : "Analisa Ontologi dan Epistemologi Hadis Perspektif Ibn Taimiyah", "type" : "article-journal", "volume" : "8" }, "uris" : [ "http://www.mendeley.com/documents/?uuid=91122852-a46e-463d-aebf-30d142dae76a", "http://www.mendeley.com/documents/?uuid=3018cc72-597e-45ad-9f85-567c48e91293" ] } ], "mendeley" : { "formattedCitation" : "(Fageh, 2019)", "plainTextFormattedCitation" : "(Fageh, 2019)", "previouslyFormattedCitation" : "(Fageh, 2019)" }, "properties" : { "noteIndex" : 0 }, "schema" : "https://github.com/citation-style-language/schema/raw/master/csl-citation.json" }</w:instrText>
      </w:r>
      <w:r w:rsidR="00287A36" w:rsidRPr="00CC6DD4">
        <w:rPr>
          <w:rFonts w:ascii="Book Antiqua" w:hAnsi="Book Antiqua"/>
          <w:sz w:val="24"/>
          <w:szCs w:val="24"/>
        </w:rPr>
        <w:fldChar w:fldCharType="separate"/>
      </w:r>
      <w:r w:rsidR="00287A36" w:rsidRPr="00CC6DD4">
        <w:rPr>
          <w:rFonts w:ascii="Book Antiqua" w:hAnsi="Book Antiqua"/>
          <w:noProof/>
          <w:sz w:val="24"/>
          <w:szCs w:val="24"/>
        </w:rPr>
        <w:t>(Fageh, 2019)</w:t>
      </w:r>
      <w:r w:rsidR="00287A36"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 xml:space="preserve">Epistemologically </w:t>
      </w:r>
      <w:r w:rsidR="002F164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907-6355", "author" : [ { "dropping-particle" : "", "family" : "Amaliya", "given" : "Niila Khoiru", "non-dropping-particle" : "", "parse-names" : false, "suffix" : "" } ], "container-title" : "QALAMUNA-Jurnal Pendidikan, Sosial, dan Agama", "id" : "ITEM-1", "issue" : "1", "issued" : { "date-parts" : [ [ "2015" ] ] }, "page" : "107-119", "title" : "Epistemologi Hadis", "type" : "article-journal", "volume" : "7" }, "uris" : [ "http://www.mendeley.com/documents/?uuid=cb754edb-d053-4d7e-afa1-36ce56092c47", "http://www.mendeley.com/documents/?uuid=0c142ec8-cb54-400e-bb37-feca037bf8d9" ] } ], "mendeley" : { "formattedCitation" : "(Amaliya, 2015)", "plainTextFormattedCitation" : "(Amaliya, 2015)", "previouslyFormattedCitation" : "(Amaliya, 2015)" }, "properties" : { "noteIndex" : 0 }, "schema" : "https://github.com/citation-style-language/schema/raw/master/csl-citation.json" }</w:instrText>
      </w:r>
      <w:r w:rsidR="002F164C" w:rsidRPr="00CC6DD4">
        <w:rPr>
          <w:rFonts w:ascii="Book Antiqua" w:hAnsi="Book Antiqua"/>
          <w:sz w:val="24"/>
          <w:szCs w:val="24"/>
        </w:rPr>
        <w:fldChar w:fldCharType="separate"/>
      </w:r>
      <w:r w:rsidR="002F164C" w:rsidRPr="00CC6DD4">
        <w:rPr>
          <w:rFonts w:ascii="Book Antiqua" w:hAnsi="Book Antiqua"/>
          <w:noProof/>
          <w:sz w:val="24"/>
          <w:szCs w:val="24"/>
        </w:rPr>
        <w:t>(Amaliya, 2015)</w:t>
      </w:r>
      <w:r w:rsidR="002F164C"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hadith is a collection of hadith science methodology</w:t>
      </w:r>
      <w:r w:rsidR="00591EAA" w:rsidRPr="00591EAA">
        <w:rPr>
          <w:rFonts w:ascii="Book Antiqua" w:hAnsi="Book Antiqua"/>
          <w:sz w:val="24"/>
          <w:szCs w:val="24"/>
        </w:rPr>
        <w:t xml:space="preserve"> </w:t>
      </w:r>
      <w:r w:rsidR="00287A36"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9-4260", "author" : [ { "dropping-particle" : "", "family" : "Nadhiran", "given" : "Hedhri", "non-dropping-particle" : "", "parse-names" : false, "suffix" : "" } ], "container-title" : "Jurnal Ilmu Agama: Mengkaji Doktrin, Pemikiran, dan Fenomena Agama", "id" : "ITEM-1", "issue" : "2", "issued" : { "date-parts" : [ [ "2017" ] ] }, "title" : "Epistemologi Kritik Hadis", "type" : "article-journal", "volume" : "18" }, "uris" : [ "http://www.mendeley.com/documents/?uuid=1034f03c-2967-408a-9c41-8e77d4ab8298", "http://www.mendeley.com/documents/?uuid=389e8837-2f5c-4259-8955-ca0843e5fc7c" ] } ], "mendeley" : { "formattedCitation" : "(Nadhiran, 2017)", "plainTextFormattedCitation" : "(Nadhiran, 2017)", "previouslyFormattedCitation" : "(Nadhiran, 2017)" }, "properties" : { "noteIndex" : 0 }, "schema" : "https://github.com/citation-style-language/schema/raw/master/csl-citation.json" }</w:instrText>
      </w:r>
      <w:r w:rsidR="00287A36" w:rsidRPr="00CC6DD4">
        <w:rPr>
          <w:rFonts w:ascii="Book Antiqua" w:hAnsi="Book Antiqua"/>
          <w:sz w:val="24"/>
          <w:szCs w:val="24"/>
        </w:rPr>
        <w:fldChar w:fldCharType="separate"/>
      </w:r>
      <w:r w:rsidR="00287A36" w:rsidRPr="00CC6DD4">
        <w:rPr>
          <w:rFonts w:ascii="Book Antiqua" w:hAnsi="Book Antiqua"/>
          <w:noProof/>
          <w:sz w:val="24"/>
          <w:szCs w:val="24"/>
        </w:rPr>
        <w:t>(Nadhiran, 2017)</w:t>
      </w:r>
      <w:r w:rsidR="00287A36"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Axiologically</w:t>
      </w:r>
      <w:r w:rsidR="002F164C" w:rsidRPr="00CC6DD4">
        <w:rPr>
          <w:rFonts w:ascii="Book Antiqua" w:hAnsi="Book Antiqua"/>
          <w:sz w:val="24"/>
          <w:szCs w:val="24"/>
        </w:rPr>
        <w:t xml:space="preserve"> </w:t>
      </w:r>
      <w:r w:rsidR="002F164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9-1873", "author" : [ { "dropping-particle" : "", "family" : "Basid", "given" : "Abdul", "non-dropping-particle" : "", "parse-names" : false, "suffix" : "" } ], "container-title" : "Taf\u00e1qquh: Jurnal Penelitian Dan Kajian Keislaman", "id" : "ITEM-1", "issue" : "1", "issued" : { "date-parts" : [ [ "2016" ] ] }, "page" : "78-91", "title" : "Takhr\u00eej al-H\u0323ad\u00eeth dalam Perspektif Kajian Ontologi dan Aksiologi Ilmu Hadis", "type" : "article-journal", "volume" : "4" }, "uris" : [ "http://www.mendeley.com/documents/?uuid=4fefe0c0-be11-4eac-bc35-3ec215d5742d", "http://www.mendeley.com/documents/?uuid=b118381b-3a0a-439b-9ca0-099fe4f3b56d" ] } ], "mendeley" : { "formattedCitation" : "(Basid, 2016)", "plainTextFormattedCitation" : "(Basid, 2016)", "previouslyFormattedCitation" : "(Basid, 2016)" }, "properties" : { "noteIndex" : 0 }, "schema" : "https://github.com/citation-style-language/schema/raw/master/csl-citation.json" }</w:instrText>
      </w:r>
      <w:r w:rsidR="002F164C" w:rsidRPr="00CC6DD4">
        <w:rPr>
          <w:rFonts w:ascii="Book Antiqua" w:hAnsi="Book Antiqua"/>
          <w:sz w:val="24"/>
          <w:szCs w:val="24"/>
        </w:rPr>
        <w:fldChar w:fldCharType="separate"/>
      </w:r>
      <w:r w:rsidR="002F164C" w:rsidRPr="00CC6DD4">
        <w:rPr>
          <w:rFonts w:ascii="Book Antiqua" w:hAnsi="Book Antiqua"/>
          <w:noProof/>
          <w:sz w:val="24"/>
          <w:szCs w:val="24"/>
        </w:rPr>
        <w:t>(Basid, 2016)</w:t>
      </w:r>
      <w:r w:rsidR="002F164C"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hadith is the main value of the application of Islam</w:t>
      </w:r>
      <w:r w:rsidR="00591EAA" w:rsidRPr="00591EAA">
        <w:rPr>
          <w:rFonts w:ascii="Book Antiqua" w:hAnsi="Book Antiqua"/>
          <w:sz w:val="24"/>
          <w:szCs w:val="24"/>
        </w:rPr>
        <w:t xml:space="preserve"> </w:t>
      </w:r>
      <w:r w:rsidR="002F164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Hasbillah", "given" : "Ahmad\u2018Ubaydi", "non-dropping-particle" : "", "parse-names" : false, "suffix" : "" } ], "container-title" : "Tangerang: Maktabah Darus-sunnah", "id" : "ITEM-1", "issued" : { "date-parts" : [ [ "2019" ] ] }, "title" : "Ilmu Living Qur\u2019an-hadis: Ontologi, Epistemologi, dan Aksiologi", "type" : "article-journal" }, "uris" : [ "http://www.mendeley.com/documents/?uuid=9d7513ff-c6e3-4697-829a-a013be090ea1", "http://www.mendeley.com/documents/?uuid=f581c944-2f42-4b1a-bd77-e45722e19baa" ] } ], "mendeley" : { "formattedCitation" : "(Hasbillah, 2019)", "plainTextFormattedCitation" : "(Hasbillah, 2019)", "previouslyFormattedCitation" : "(Hasbillah, 2019)" }, "properties" : { "noteIndex" : 0 }, "schema" : "https://github.com/citation-style-language/schema/raw/master/csl-citation.json" }</w:instrText>
      </w:r>
      <w:r w:rsidR="002F164C" w:rsidRPr="00CC6DD4">
        <w:rPr>
          <w:rFonts w:ascii="Book Antiqua" w:hAnsi="Book Antiqua"/>
          <w:sz w:val="24"/>
          <w:szCs w:val="24"/>
        </w:rPr>
        <w:fldChar w:fldCharType="separate"/>
      </w:r>
      <w:r w:rsidR="002F164C" w:rsidRPr="00CC6DD4">
        <w:rPr>
          <w:rFonts w:ascii="Book Antiqua" w:hAnsi="Book Antiqua"/>
          <w:noProof/>
          <w:sz w:val="24"/>
          <w:szCs w:val="24"/>
        </w:rPr>
        <w:t>(Hasbillah, 2019)</w:t>
      </w:r>
      <w:r w:rsidR="002F164C"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It is known that the science of hadith has developed in history</w:t>
      </w:r>
      <w:r w:rsidR="00117F6D" w:rsidRPr="00CC6DD4">
        <w:rPr>
          <w:rFonts w:ascii="Book Antiqua" w:hAnsi="Book Antiqua"/>
          <w:sz w:val="24"/>
          <w:szCs w:val="24"/>
        </w:rPr>
        <w:t xml:space="preserve"> </w:t>
      </w:r>
      <w:r w:rsidR="00117F6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442-5249", "author" : [ { "dropping-particle" : "", "family" : "Zuhri", "given" : "Muh", "non-dropping-particle" : "", "parse-names" : false, "suffix" : "" } ], "container-title" : "ULUL ALBAB Jurnal Studi Islam", "id" : "ITEM-1", "issue" : "2", "issued" : { "date-parts" : [ [ "2015" ] ] }, "page" : "215-234", "title" : "Perkembangan Kajian Hadis Kesarjanaan Barat", "type" : "article-journal", "volume" : "16" }, "uris" : [ "http://www.mendeley.com/documents/?uuid=4d0ba302-a65d-4ff2-9c93-13813e08ea84", "http://www.mendeley.com/documents/?uuid=06000e06-8dc5-4288-85b4-3a06424026f8" ] } ], "mendeley" : { "formattedCitation" : "(Zuhri, 2015)", "plainTextFormattedCitation" : "(Zuhri, 2015)", "previouslyFormattedCitation" : "(Zuhri, 2015)" }, "properties" : { "noteIndex" : 0 }, "schema" : "https://github.com/citation-style-language/schema/raw/master/csl-citation.json" }</w:instrText>
      </w:r>
      <w:r w:rsidR="00117F6D" w:rsidRPr="00CC6DD4">
        <w:rPr>
          <w:rFonts w:ascii="Book Antiqua" w:hAnsi="Book Antiqua"/>
          <w:sz w:val="24"/>
          <w:szCs w:val="24"/>
        </w:rPr>
        <w:fldChar w:fldCharType="separate"/>
      </w:r>
      <w:r w:rsidR="00117F6D" w:rsidRPr="00CC6DD4">
        <w:rPr>
          <w:rFonts w:ascii="Book Antiqua" w:hAnsi="Book Antiqua"/>
          <w:noProof/>
          <w:sz w:val="24"/>
          <w:szCs w:val="24"/>
        </w:rPr>
        <w:t>(Zuhri, 2015)</w:t>
      </w:r>
      <w:r w:rsidR="00117F6D"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along with the advancement of science in the Western world</w:t>
      </w:r>
      <w:r w:rsidR="00591EAA" w:rsidRPr="00591EAA">
        <w:rPr>
          <w:rFonts w:ascii="Book Antiqua" w:hAnsi="Book Antiqua"/>
          <w:sz w:val="24"/>
          <w:szCs w:val="24"/>
        </w:rPr>
        <w:t xml:space="preserve"> </w:t>
      </w:r>
      <w:r w:rsidR="00117F6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2-9447", "author" : [ { "dropping-particle" : "", "family" : "Hardiyati", "given" : "Mikyal", "non-dropping-particle" : "", "parse-names" : false, "suffix" : "" } ], "container-title" : "Prosiding Konferensi Integrasi Interkoneksi Islam dan Sains", "id" : "ITEM-1", "issued" : { "date-parts" : [ [ "2020" ] ] }, "page" : "11-16", "title" : "Sejarah Perkembangan Ilmu Dunia Barat", "type" : "article-journal", "volume" : "2" }, "uris" : [ "http://www.mendeley.com/documents/?uuid=6c0d32b7-da60-4445-a93f-fd9bf0f91fa9", "http://www.mendeley.com/documents/?uuid=f7101355-b01b-40b0-ad3a-88714b3c4cdc" ] } ], "mendeley" : { "formattedCitation" : "(Hardiyati, 2020)", "plainTextFormattedCitation" : "(Hardiyati, 2020)", "previouslyFormattedCitation" : "(Hardiyati, 2020)" }, "properties" : { "noteIndex" : 0 }, "schema" : "https://github.com/citation-style-language/schema/raw/master/csl-citation.json" }</w:instrText>
      </w:r>
      <w:r w:rsidR="00117F6D" w:rsidRPr="00CC6DD4">
        <w:rPr>
          <w:rFonts w:ascii="Book Antiqua" w:hAnsi="Book Antiqua"/>
          <w:sz w:val="24"/>
          <w:szCs w:val="24"/>
        </w:rPr>
        <w:fldChar w:fldCharType="separate"/>
      </w:r>
      <w:r w:rsidR="00117F6D" w:rsidRPr="00CC6DD4">
        <w:rPr>
          <w:rFonts w:ascii="Book Antiqua" w:hAnsi="Book Antiqua"/>
          <w:noProof/>
          <w:sz w:val="24"/>
          <w:szCs w:val="24"/>
        </w:rPr>
        <w:t>(Hardiyati, 2020)</w:t>
      </w:r>
      <w:r w:rsidR="00117F6D" w:rsidRPr="00CC6DD4">
        <w:rPr>
          <w:rFonts w:ascii="Book Antiqua" w:hAnsi="Book Antiqua"/>
          <w:sz w:val="24"/>
          <w:szCs w:val="24"/>
        </w:rPr>
        <w:fldChar w:fldCharType="end"/>
      </w:r>
      <w:r w:rsidR="005A0FCC" w:rsidRPr="00CC6DD4">
        <w:rPr>
          <w:rFonts w:ascii="Book Antiqua" w:hAnsi="Book Antiqua"/>
          <w:sz w:val="24"/>
          <w:szCs w:val="24"/>
        </w:rPr>
        <w:t xml:space="preserve">. </w:t>
      </w:r>
      <w:r w:rsidR="00591EAA" w:rsidRPr="00591EAA">
        <w:rPr>
          <w:rFonts w:ascii="Book Antiqua" w:hAnsi="Book Antiqua"/>
          <w:sz w:val="24"/>
          <w:szCs w:val="24"/>
        </w:rPr>
        <w:t>In classical times</w:t>
      </w:r>
      <w:r w:rsidR="00591EAA">
        <w:rPr>
          <w:rFonts w:ascii="Book Antiqua" w:hAnsi="Book Antiqua"/>
          <w:sz w:val="24"/>
          <w:szCs w:val="24"/>
        </w:rPr>
        <w:t xml:space="preserve"> </w:t>
      </w:r>
      <w:r w:rsidR="00117F6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Fauzi", "given" : "Irfan", "non-dropping-particle" : "", "parse-names" : false, "suffix" : "" } ], "container-title" : "Riwayah: Jurnal Stud Hadits", "id" : "ITEM-1", "issue" : "1", "issued" : { "date-parts" : [ [ "2020" ] ] }, "title" : "Hadits dari Klasik Literal ke Portable Digital: Telaah Aplikas Smartphone Mausu\u2019ah al-Hadits al-Syarif Islamweb", "type" : "article-journal", "volume" : "6" }, "uris" : [ "http://www.mendeley.com/documents/?uuid=400095b9-cdbc-40c0-8c90-add4be03e87e", "http://www.mendeley.com/documents/?uuid=1cf98535-ca52-4bec-ae35-ba8f10c43530" ] } ], "mendeley" : { "formattedCitation" : "(I. Fauzi, 2020)", "plainTextFormattedCitation" : "(I. Fauzi, 2020)", "previouslyFormattedCitation" : "(I. Fauzi, 2020)" }, "properties" : { "noteIndex" : 0 }, "schema" : "https://github.com/citation-style-language/schema/raw/master/csl-citation.json" }</w:instrText>
      </w:r>
      <w:r w:rsidR="00117F6D" w:rsidRPr="00CC6DD4">
        <w:rPr>
          <w:rFonts w:ascii="Book Antiqua" w:hAnsi="Book Antiqua"/>
          <w:sz w:val="24"/>
          <w:szCs w:val="24"/>
        </w:rPr>
        <w:fldChar w:fldCharType="separate"/>
      </w:r>
      <w:r w:rsidR="00117F6D" w:rsidRPr="00CC6DD4">
        <w:rPr>
          <w:rFonts w:ascii="Book Antiqua" w:hAnsi="Book Antiqua"/>
          <w:noProof/>
          <w:sz w:val="24"/>
          <w:szCs w:val="24"/>
        </w:rPr>
        <w:t>(I. Fauzi, 2020)</w:t>
      </w:r>
      <w:r w:rsidR="00117F6D" w:rsidRPr="00CC6DD4">
        <w:rPr>
          <w:rFonts w:ascii="Book Antiqua" w:hAnsi="Book Antiqua"/>
          <w:sz w:val="24"/>
          <w:szCs w:val="24"/>
        </w:rPr>
        <w:fldChar w:fldCharType="end"/>
      </w:r>
      <w:r w:rsidR="00E40B01" w:rsidRPr="00CC6DD4">
        <w:rPr>
          <w:rFonts w:ascii="Book Antiqua" w:hAnsi="Book Antiqua"/>
          <w:sz w:val="24"/>
          <w:szCs w:val="24"/>
        </w:rPr>
        <w:t xml:space="preserve">, </w:t>
      </w:r>
      <w:r w:rsidR="00E40CBA" w:rsidRPr="00E40CBA">
        <w:rPr>
          <w:rFonts w:ascii="Book Antiqua" w:hAnsi="Book Antiqua"/>
          <w:sz w:val="24"/>
          <w:szCs w:val="24"/>
        </w:rPr>
        <w:t>hadith research applies the approach of Islamic sciences</w:t>
      </w:r>
      <w:r w:rsidR="00117F6D" w:rsidRPr="00CC6DD4">
        <w:rPr>
          <w:rFonts w:ascii="Book Antiqua" w:hAnsi="Book Antiqua"/>
          <w:sz w:val="24"/>
          <w:szCs w:val="24"/>
        </w:rPr>
        <w:t xml:space="preserve"> </w:t>
      </w:r>
      <w:r w:rsidR="00117F6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99-2171", "author" : [ { "dropping-particle" : "", "family" : "Kurniati", "given" : "Yunita", "non-dropping-particle" : "", "parse-names" : false, "suffix" : "" } ], "container-title" : "Islam Transformatif: Journal of Islamic Studies", "id" : "ITEM-1", "issue" : "1", "issued" : { "date-parts" : [ [ "2020" ] ] }, "page" : "46-56", "title" : "Rekonstruksi Metodologi Keilmuan Syarah Hadis Klasik", "type" : "article-journal", "volume" : "4" }, "uris" : [ "http://www.mendeley.com/documents/?uuid=af6b7a80-6f7d-406f-a337-a7bfa8869cef", "http://www.mendeley.com/documents/?uuid=7e6a4b4c-8e70-4ee3-ac04-e9cce3bf23b7" ] } ], "mendeley" : { "formattedCitation" : "(Kurniati, 2020)", "plainTextFormattedCitation" : "(Kurniati, 2020)", "previouslyFormattedCitation" : "(Kurniati, 2020)" }, "properties" : { "noteIndex" : 0 }, "schema" : "https://github.com/citation-style-language/schema/raw/master/csl-citation.json" }</w:instrText>
      </w:r>
      <w:r w:rsidR="00117F6D" w:rsidRPr="00CC6DD4">
        <w:rPr>
          <w:rFonts w:ascii="Book Antiqua" w:hAnsi="Book Antiqua"/>
          <w:sz w:val="24"/>
          <w:szCs w:val="24"/>
        </w:rPr>
        <w:fldChar w:fldCharType="separate"/>
      </w:r>
      <w:r w:rsidR="00117F6D" w:rsidRPr="00CC6DD4">
        <w:rPr>
          <w:rFonts w:ascii="Book Antiqua" w:hAnsi="Book Antiqua"/>
          <w:noProof/>
          <w:sz w:val="24"/>
          <w:szCs w:val="24"/>
        </w:rPr>
        <w:t>(Kurniati, 2020)</w:t>
      </w:r>
      <w:r w:rsidR="00117F6D" w:rsidRPr="00CC6DD4">
        <w:rPr>
          <w:rFonts w:ascii="Book Antiqua" w:hAnsi="Book Antiqua"/>
          <w:sz w:val="24"/>
          <w:szCs w:val="24"/>
        </w:rPr>
        <w:fldChar w:fldCharType="end"/>
      </w:r>
      <w:r w:rsidR="00E40B01" w:rsidRPr="00CC6DD4">
        <w:rPr>
          <w:rFonts w:ascii="Book Antiqua" w:hAnsi="Book Antiqua"/>
          <w:sz w:val="24"/>
          <w:szCs w:val="24"/>
        </w:rPr>
        <w:t xml:space="preserve">. </w:t>
      </w:r>
      <w:r w:rsidR="00E40CBA" w:rsidRPr="00E40CBA">
        <w:rPr>
          <w:rFonts w:ascii="Book Antiqua" w:hAnsi="Book Antiqua"/>
          <w:sz w:val="24"/>
          <w:szCs w:val="24"/>
        </w:rPr>
        <w:t>In modern times</w:t>
      </w:r>
      <w:r w:rsidR="00E40CBA" w:rsidRPr="00E40CBA">
        <w:rPr>
          <w:rFonts w:ascii="Book Antiqua" w:hAnsi="Book Antiqua"/>
          <w:sz w:val="24"/>
          <w:szCs w:val="24"/>
        </w:rPr>
        <w:t xml:space="preserve"> </w:t>
      </w:r>
      <w:r w:rsidR="00A00A7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407-8247", "author" : [ { "dropping-particle" : "", "family" : "Saifullah", "given" : "Saifullah", "non-dropping-particle" : "", "parse-names" : false, "suffix" : "" } ], "container-title" : "Jurnal Ushuluddin", "id" : "ITEM-1", "issue" : "2", "issued" : { "date-parts" : [ [ "2014" ] ] }, "page" : "133-144", "title" : "Renaissance dan Humanisme Sebagai Jembatan Lahirnya Filsafat Modern", "type" : "article-journal", "volume" : "22" }, "uris" : [ "http://www.mendeley.com/documents/?uuid=1601814a-55d2-471a-aa52-c141b3fc6014", "http://www.mendeley.com/documents/?uuid=a995c378-a5ec-491d-a09b-2be186fe9a38" ] } ], "mendeley" : { "formattedCitation" : "(Saifullah, 2014)", "plainTextFormattedCitation" : "(Saifullah, 2014)", "previouslyFormattedCitation" : "(Saifullah, 2014)" }, "properties" : { "noteIndex" : 0 }, "schema" : "https://github.com/citation-style-language/schema/raw/master/csl-citation.json" }</w:instrText>
      </w:r>
      <w:r w:rsidR="00A00A7D" w:rsidRPr="00CC6DD4">
        <w:rPr>
          <w:rFonts w:ascii="Book Antiqua" w:hAnsi="Book Antiqua"/>
          <w:sz w:val="24"/>
          <w:szCs w:val="24"/>
        </w:rPr>
        <w:fldChar w:fldCharType="separate"/>
      </w:r>
      <w:r w:rsidR="00A00A7D" w:rsidRPr="00CC6DD4">
        <w:rPr>
          <w:rFonts w:ascii="Book Antiqua" w:hAnsi="Book Antiqua"/>
          <w:noProof/>
          <w:sz w:val="24"/>
          <w:szCs w:val="24"/>
        </w:rPr>
        <w:t>(Saifullah, 2014)</w:t>
      </w:r>
      <w:r w:rsidR="00A00A7D" w:rsidRPr="00CC6DD4">
        <w:rPr>
          <w:rFonts w:ascii="Book Antiqua" w:hAnsi="Book Antiqua"/>
          <w:sz w:val="24"/>
          <w:szCs w:val="24"/>
        </w:rPr>
        <w:fldChar w:fldCharType="end"/>
      </w:r>
      <w:r w:rsidR="00E40B01" w:rsidRPr="00CC6DD4">
        <w:rPr>
          <w:rFonts w:ascii="Book Antiqua" w:hAnsi="Book Antiqua"/>
          <w:sz w:val="24"/>
          <w:szCs w:val="24"/>
        </w:rPr>
        <w:t xml:space="preserve">, </w:t>
      </w:r>
      <w:r w:rsidR="00E40CBA" w:rsidRPr="00E40CBA">
        <w:rPr>
          <w:rFonts w:ascii="Book Antiqua" w:hAnsi="Book Antiqua"/>
          <w:sz w:val="24"/>
          <w:szCs w:val="24"/>
        </w:rPr>
        <w:t>hadith research has begun to apply a multidisciplinary approach</w:t>
      </w:r>
      <w:r w:rsidR="00A00A7D" w:rsidRPr="00CC6DD4">
        <w:rPr>
          <w:rFonts w:ascii="Book Antiqua" w:hAnsi="Book Antiqua"/>
          <w:sz w:val="24"/>
          <w:szCs w:val="24"/>
        </w:rPr>
        <w:t xml:space="preserve"> </w:t>
      </w:r>
      <w:r w:rsidR="00A00A7D"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85-3574", "author" : [ { "dropping-particle" : "", "family" : "Rohmatika", "given" : "Ratu Vina", "non-dropping-particle" : "", "parse-names" : false, "suffix" : "" } ], "container-title" : "Al-Adyan: Jurnal Studi Lintas Agama", "id" : "ITEM-1", "issue" : "1", "issued" : { "date-parts" : [ [ "2019" ] ] }, "page" : "115-132", "title" : "Pendekatan Interdisipliner dan Multidisipliner Dalam Studi Islam", "type" : "article-journal", "volume" : "14" }, "uris" : [ "http://www.mendeley.com/documents/?uuid=a5ebbf02-129b-4ce9-8061-1e041ecbc2fb", "http://www.mendeley.com/documents/?uuid=099bc535-1e33-4440-9c35-fbaa7b04d54e" ] } ], "mendeley" : { "formattedCitation" : "(Rohmatika, 2019)", "plainTextFormattedCitation" : "(Rohmatika, 2019)", "previouslyFormattedCitation" : "(Rohmatika, 2019)" }, "properties" : { "noteIndex" : 0 }, "schema" : "https://github.com/citation-style-language/schema/raw/master/csl-citation.json" }</w:instrText>
      </w:r>
      <w:r w:rsidR="00A00A7D" w:rsidRPr="00CC6DD4">
        <w:rPr>
          <w:rFonts w:ascii="Book Antiqua" w:hAnsi="Book Antiqua"/>
          <w:sz w:val="24"/>
          <w:szCs w:val="24"/>
        </w:rPr>
        <w:fldChar w:fldCharType="separate"/>
      </w:r>
      <w:r w:rsidR="00A00A7D" w:rsidRPr="00CC6DD4">
        <w:rPr>
          <w:rFonts w:ascii="Book Antiqua" w:hAnsi="Book Antiqua"/>
          <w:noProof/>
          <w:sz w:val="24"/>
          <w:szCs w:val="24"/>
        </w:rPr>
        <w:t>(Rohmatika, 2019)</w:t>
      </w:r>
      <w:r w:rsidR="00A00A7D" w:rsidRPr="00CC6DD4">
        <w:rPr>
          <w:rFonts w:ascii="Book Antiqua" w:hAnsi="Book Antiqua"/>
          <w:sz w:val="24"/>
          <w:szCs w:val="24"/>
        </w:rPr>
        <w:fldChar w:fldCharType="end"/>
      </w:r>
      <w:r w:rsidR="00E40B01" w:rsidRPr="00CC6DD4">
        <w:rPr>
          <w:rFonts w:ascii="Book Antiqua" w:hAnsi="Book Antiqua"/>
          <w:sz w:val="24"/>
          <w:szCs w:val="24"/>
        </w:rPr>
        <w:t xml:space="preserve">. </w:t>
      </w:r>
      <w:r w:rsidR="00B41DF6" w:rsidRPr="00B41DF6">
        <w:rPr>
          <w:rFonts w:ascii="Book Antiqua" w:hAnsi="Book Antiqua"/>
          <w:sz w:val="24"/>
          <w:szCs w:val="24"/>
        </w:rPr>
        <w:t>This is an opportunity for science and technology in hadith research</w:t>
      </w:r>
      <w:r w:rsidR="000A005A" w:rsidRPr="00CC6DD4">
        <w:rPr>
          <w:rFonts w:ascii="Book Antiqua" w:hAnsi="Book Antiqua"/>
          <w:sz w:val="24"/>
          <w:szCs w:val="24"/>
        </w:rPr>
        <w:t xml:space="preserve"> </w:t>
      </w:r>
      <w:r w:rsidR="000A005A"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ditoni", "given" : "Agus", "non-dropping-particle" : "", "parse-names" : false, "suffix" : "" } ], "container-title" : "PROCEEDING IAIN Batusangkar", "id" : "ITEM-1", "issue" : "1", "issued" : { "date-parts" : [ [ "2019" ] ] }, "page" : "5-16", "title" : "Studi Islam di Indonesia: Peluang dan Tantangan", "type" : "article-journal", "volume" : "4" }, "uris" : [ "http://www.mendeley.com/documents/?uuid=822923f0-7f72-4c5e-87e2-575f3fe02089", "http://www.mendeley.com/documents/?uuid=a9fe37b1-ada4-49f2-bbbb-35e4a804dd22" ] } ], "mendeley" : { "formattedCitation" : "(Aditoni, 2019)", "plainTextFormattedCitation" : "(Aditoni, 2019)", "previouslyFormattedCitation" : "(Aditoni, 2019)" }, "properties" : { "noteIndex" : 0 }, "schema" : "https://github.com/citation-style-language/schema/raw/master/csl-citation.json" }</w:instrText>
      </w:r>
      <w:r w:rsidR="000A005A" w:rsidRPr="00CC6DD4">
        <w:rPr>
          <w:rFonts w:ascii="Book Antiqua" w:hAnsi="Book Antiqua"/>
          <w:sz w:val="24"/>
          <w:szCs w:val="24"/>
        </w:rPr>
        <w:fldChar w:fldCharType="separate"/>
      </w:r>
      <w:r w:rsidR="000A005A" w:rsidRPr="00CC6DD4">
        <w:rPr>
          <w:rFonts w:ascii="Book Antiqua" w:hAnsi="Book Antiqua"/>
          <w:noProof/>
          <w:sz w:val="24"/>
          <w:szCs w:val="24"/>
        </w:rPr>
        <w:t>(Aditoni, 2019)</w:t>
      </w:r>
      <w:r w:rsidR="000A005A" w:rsidRPr="00CC6DD4">
        <w:rPr>
          <w:rFonts w:ascii="Book Antiqua" w:hAnsi="Book Antiqua"/>
          <w:sz w:val="24"/>
          <w:szCs w:val="24"/>
        </w:rPr>
        <w:fldChar w:fldCharType="end"/>
      </w:r>
      <w:r w:rsidR="00E40B01" w:rsidRPr="00CC6DD4">
        <w:rPr>
          <w:rFonts w:ascii="Book Antiqua" w:hAnsi="Book Antiqua"/>
          <w:sz w:val="24"/>
          <w:szCs w:val="24"/>
        </w:rPr>
        <w:t xml:space="preserve">. </w:t>
      </w:r>
      <w:r w:rsidR="00B41DF6" w:rsidRPr="00B41DF6">
        <w:rPr>
          <w:rFonts w:ascii="Book Antiqua" w:hAnsi="Book Antiqua"/>
          <w:sz w:val="24"/>
          <w:szCs w:val="24"/>
        </w:rPr>
        <w:t>Advances in information technology can be used for validity testing</w:t>
      </w:r>
      <w:r w:rsidR="00B41DF6" w:rsidRPr="00B41DF6">
        <w:rPr>
          <w:rStyle w:val="FootnoteReference"/>
          <w:rFonts w:ascii="Book Antiqua" w:hAnsi="Book Antiqua"/>
          <w:sz w:val="24"/>
          <w:szCs w:val="24"/>
          <w:vertAlign w:val="baseline"/>
        </w:rPr>
        <w:t xml:space="preserve"> </w:t>
      </w:r>
      <w:r w:rsidR="000A005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Baraka", "given" : "Rebhi S", "non-dropping-particle" : "", "parse-names" : false, "suffix" : "" }, { "dropping-particle" : "", "family" : "Dalloul", "given" : "Y", "non-dropping-particle" : "", "parse-names" : false, "suffix" : "" } ], "container-title" : "Building Hadith ontology to support the authenticity of Isnad", "id" : "ITEM-1", "issue" : "1", "issued" : { "date-parts" : [ [ "2014" ] ] }, "title" : "Building Hadith ontology to support the authenticity of Isnad", "type" : "article-journal", "volume" : "2" }, "uris" : [ "http://www.mendeley.com/documents/?uuid=b5dfe25a-27e4-4631-8a5e-e5082d1b63c2", "http://www.mendeley.com/documents/?uuid=3fbfca65-468b-41d8-92e3-dbeb5743cac9" ] } ], "mendeley" : { "formattedCitation" : "(Baraka &amp; Dalloul, 2014)", "plainTextFormattedCitation" : "(Baraka &amp; Dalloul, 2014)", "previouslyFormattedCitation" : "(Baraka &amp; Dalloul, 2014)" }, "properties" : { "noteIndex" : 0 }, "schema" : "https://github.com/citation-style-language/schema/raw/master/csl-citation.json" }</w:instrText>
      </w:r>
      <w:r w:rsidR="000A005A" w:rsidRPr="00CC6DD4">
        <w:rPr>
          <w:rStyle w:val="FootnoteReference"/>
          <w:rFonts w:ascii="Book Antiqua" w:hAnsi="Book Antiqua"/>
          <w:sz w:val="24"/>
          <w:szCs w:val="24"/>
        </w:rPr>
        <w:fldChar w:fldCharType="separate"/>
      </w:r>
      <w:r w:rsidR="000A005A" w:rsidRPr="00CC6DD4">
        <w:rPr>
          <w:rFonts w:ascii="Book Antiqua" w:hAnsi="Book Antiqua"/>
          <w:bCs/>
          <w:noProof/>
          <w:sz w:val="24"/>
          <w:szCs w:val="24"/>
          <w:lang w:val="en-US"/>
        </w:rPr>
        <w:t>(Baraka &amp; Dalloul, 2014)</w:t>
      </w:r>
      <w:r w:rsidR="000A005A" w:rsidRPr="00CC6DD4">
        <w:rPr>
          <w:rStyle w:val="FootnoteReference"/>
          <w:rFonts w:ascii="Book Antiqua" w:hAnsi="Book Antiqua"/>
          <w:sz w:val="24"/>
          <w:szCs w:val="24"/>
        </w:rPr>
        <w:fldChar w:fldCharType="end"/>
      </w:r>
      <w:r w:rsidR="00E40B01" w:rsidRPr="00CC6DD4">
        <w:rPr>
          <w:rFonts w:ascii="Book Antiqua" w:hAnsi="Book Antiqua"/>
          <w:sz w:val="24"/>
          <w:szCs w:val="24"/>
        </w:rPr>
        <w:t xml:space="preserve">. </w:t>
      </w:r>
      <w:r w:rsidR="00B41DF6" w:rsidRPr="00B41DF6">
        <w:rPr>
          <w:rFonts w:ascii="Book Antiqua" w:hAnsi="Book Antiqua"/>
          <w:sz w:val="24"/>
          <w:szCs w:val="24"/>
        </w:rPr>
        <w:t>Hadith can be an inspiration for the development of science and technology</w:t>
      </w:r>
      <w:r w:rsidR="00B41DF6" w:rsidRPr="00B41DF6">
        <w:rPr>
          <w:rStyle w:val="FootnoteReference"/>
          <w:rFonts w:ascii="Book Antiqua" w:hAnsi="Book Antiqua"/>
          <w:sz w:val="24"/>
          <w:szCs w:val="24"/>
          <w:vertAlign w:val="baseline"/>
        </w:rPr>
        <w:t xml:space="preserve"> </w:t>
      </w:r>
      <w:r w:rsidR="00B8485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Mustami", "given" : "Muhammad Khalifah", "non-dropping-particle" : "", "parse-names" : false, "suffix" : "" }, { "dropping-particle" : "", "family" : "Masri", "given" : "Mashuri", "non-dropping-particle" : "", "parse-names" : false, "suffix" : "" } ], "id" : "ITEM-1", "issued" : { "date-parts" : [ [ "2017" ] ] }, "publisher" : "Fakultas Sains dan Teknologi", "title" : "Produksi Anti Bakteri dari Sayap Berbagai Jenis lalat yang terilhami dari Hadis Bukhary tentang Lalat (Penelitian multiyears Terintegrasi Sains dan Agama", "type" : "article-journal" }, "uris" : [ "http://www.mendeley.com/documents/?uuid=c4f019f5-d23b-4c42-a28b-040b228ef085", "http://www.mendeley.com/documents/?uuid=821e1762-7017-44e2-9458-097899060481" ] } ], "mendeley" : { "formattedCitation" : "(Mustami &amp; Masri, 2017)", "plainTextFormattedCitation" : "(Mustami &amp; Masri, 2017)", "previouslyFormattedCitation" : "(Mustami &amp; Masri, 2017)" }, "properties" : { "noteIndex" : 0 }, "schema" : "https://github.com/citation-style-language/schema/raw/master/csl-citation.json" }</w:instrText>
      </w:r>
      <w:r w:rsidR="00B84856" w:rsidRPr="00CC6DD4">
        <w:rPr>
          <w:rStyle w:val="FootnoteReference"/>
          <w:rFonts w:ascii="Book Antiqua" w:hAnsi="Book Antiqua"/>
          <w:sz w:val="24"/>
          <w:szCs w:val="24"/>
        </w:rPr>
        <w:fldChar w:fldCharType="separate"/>
      </w:r>
      <w:r w:rsidR="00B84856" w:rsidRPr="00CC6DD4">
        <w:rPr>
          <w:rFonts w:ascii="Book Antiqua" w:hAnsi="Book Antiqua"/>
          <w:noProof/>
          <w:sz w:val="24"/>
          <w:szCs w:val="24"/>
        </w:rPr>
        <w:t>(Mustami &amp; Masri, 2017)</w:t>
      </w:r>
      <w:r w:rsidR="00B84856" w:rsidRPr="00CC6DD4">
        <w:rPr>
          <w:rStyle w:val="FootnoteReference"/>
          <w:rFonts w:ascii="Book Antiqua" w:hAnsi="Book Antiqua"/>
          <w:sz w:val="24"/>
          <w:szCs w:val="24"/>
        </w:rPr>
        <w:fldChar w:fldCharType="end"/>
      </w:r>
      <w:r w:rsidR="00E40B01" w:rsidRPr="00CC6DD4">
        <w:rPr>
          <w:rFonts w:ascii="Book Antiqua" w:hAnsi="Book Antiqua"/>
          <w:sz w:val="24"/>
          <w:szCs w:val="24"/>
        </w:rPr>
        <w:t>.</w:t>
      </w:r>
      <w:r w:rsidR="001C022F" w:rsidRPr="00CC6DD4">
        <w:rPr>
          <w:rFonts w:ascii="Book Antiqua" w:hAnsi="Book Antiqua"/>
          <w:sz w:val="24"/>
          <w:szCs w:val="24"/>
        </w:rPr>
        <w:t xml:space="preserve"> </w:t>
      </w:r>
      <w:r w:rsidR="00B41DF6" w:rsidRPr="00B41DF6">
        <w:rPr>
          <w:rFonts w:ascii="Book Antiqua" w:hAnsi="Book Antiqua"/>
          <w:sz w:val="24"/>
          <w:szCs w:val="24"/>
        </w:rPr>
        <w:t>Hadith research through a science and technology approach is needed to realize the integration of science</w:t>
      </w:r>
      <w:r w:rsidR="00B41DF6" w:rsidRPr="00B41DF6">
        <w:rPr>
          <w:rFonts w:ascii="Book Antiqua" w:hAnsi="Book Antiqua"/>
          <w:sz w:val="24"/>
          <w:szCs w:val="24"/>
        </w:rPr>
        <w:t xml:space="preserve"> </w:t>
      </w:r>
      <w:r w:rsidR="00DC051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Wahid", "given" : "Ramli Abdul", "non-dropping-particle" : "", "parse-names" : false, "suffix" : "" } ], "container-title" : "PROCEEDING IAIN Batusangkar", "id" : "ITEM-1", "issue" : "1", "issued" : { "date-parts" : [ [ "2017" ] ] }, "page" : "565-584", "title" : "Integrasi Ilmu Dalam Hadis", "type" : "article-journal", "volume" : "1" }, "uris" : [ "http://www.mendeley.com/documents/?uuid=bb8b5612-dcd9-4f41-9420-69a426b0fd4d", "http://www.mendeley.com/documents/?uuid=e709d99a-0051-4fcd-a041-458cb85e8e5c" ] } ], "mendeley" : { "formattedCitation" : "(Wahid, 2017)", "plainTextFormattedCitation" : "(Wahid, 2017)", "previouslyFormattedCitation" : "(Wahid, 2017)" }, "properties" : { "noteIndex" : 0 }, "schema" : "https://github.com/citation-style-language/schema/raw/master/csl-citation.json" }</w:instrText>
      </w:r>
      <w:r w:rsidR="00DC0514" w:rsidRPr="00CC6DD4">
        <w:rPr>
          <w:rFonts w:ascii="Book Antiqua" w:hAnsi="Book Antiqua"/>
          <w:sz w:val="24"/>
          <w:szCs w:val="24"/>
        </w:rPr>
        <w:fldChar w:fldCharType="separate"/>
      </w:r>
      <w:r w:rsidR="00DC0514" w:rsidRPr="00CC6DD4">
        <w:rPr>
          <w:rFonts w:ascii="Book Antiqua" w:hAnsi="Book Antiqua"/>
          <w:noProof/>
          <w:sz w:val="24"/>
          <w:szCs w:val="24"/>
        </w:rPr>
        <w:t>(Wahid, 2017)</w:t>
      </w:r>
      <w:r w:rsidR="00DC0514" w:rsidRPr="00CC6DD4">
        <w:rPr>
          <w:rFonts w:ascii="Book Antiqua" w:hAnsi="Book Antiqua"/>
          <w:sz w:val="24"/>
          <w:szCs w:val="24"/>
        </w:rPr>
        <w:fldChar w:fldCharType="end"/>
      </w:r>
      <w:r w:rsidR="001C022F" w:rsidRPr="00CC6DD4">
        <w:rPr>
          <w:rFonts w:ascii="Book Antiqua" w:hAnsi="Book Antiqua"/>
          <w:sz w:val="24"/>
          <w:szCs w:val="24"/>
        </w:rPr>
        <w:t>.</w:t>
      </w:r>
    </w:p>
    <w:p w14:paraId="1C645BFA" w14:textId="1051DBEE" w:rsidR="0012139C" w:rsidRPr="00CC6DD4" w:rsidRDefault="00B41DF6" w:rsidP="001327FD">
      <w:pPr>
        <w:spacing w:after="0" w:line="240" w:lineRule="auto"/>
        <w:ind w:firstLine="567"/>
        <w:jc w:val="both"/>
        <w:rPr>
          <w:rFonts w:ascii="Book Antiqua" w:hAnsi="Book Antiqua"/>
          <w:sz w:val="24"/>
          <w:szCs w:val="24"/>
        </w:rPr>
      </w:pPr>
      <w:r w:rsidRPr="00B41DF6">
        <w:rPr>
          <w:rFonts w:ascii="Book Antiqua" w:hAnsi="Book Antiqua"/>
          <w:sz w:val="24"/>
          <w:szCs w:val="24"/>
        </w:rPr>
        <w:t>Based on the explanation above, a research formula is prepared, namely the formulation of the problem, research questions, and research objectives</w:t>
      </w:r>
      <w:r w:rsidRPr="00B41DF6">
        <w:rPr>
          <w:rFonts w:ascii="Book Antiqua" w:hAnsi="Book Antiqua"/>
          <w:sz w:val="24"/>
          <w:szCs w:val="24"/>
        </w:rPr>
        <w:t xml:space="preserve"> </w:t>
      </w:r>
      <w:r w:rsidR="00412C0A" w:rsidRPr="00CC6DD4">
        <w:rPr>
          <w:rFonts w:ascii="Book Antiqua" w:hAnsi="Book Antiqua"/>
          <w:sz w:val="24"/>
          <w:szCs w:val="24"/>
        </w:rPr>
        <w:lastRenderedPageBreak/>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Jurnal Kelas Menulis UIN Sunan Gunung Djati Bandung", "id" : "ITEM-1", "issued" : { "date-parts" : [ [ "2020" ] ] }, "title" : "Formula Penelitian Pengalaman Kelas Menulis", "type" : "article-journal" }, "uris" : [ "http://www.mendeley.com/documents/?uuid=ea64fb4e-5d38-4c6b-93e9-28b18ccb9ef7", "http://www.mendeley.com/documents/?uuid=2260330e-1e9f-47fd-9be9-83e79bee80f2" ] } ], "mendeley" : { "formattedCitation" : "(Darmalaksana, 2020b)", "plainTextFormattedCitation" : "(Darmalaksana, 2020b)", "previouslyFormattedCitation" : "(Darmalaksana, 2020b)" }, "properties" : { "noteIndex" : 0 }, "schema" : "https://github.com/citation-style-language/schema/raw/master/csl-citation.json" }</w:instrText>
      </w:r>
      <w:r w:rsidR="00412C0A" w:rsidRPr="00CC6DD4">
        <w:rPr>
          <w:rFonts w:ascii="Book Antiqua" w:hAnsi="Book Antiqua"/>
          <w:sz w:val="24"/>
          <w:szCs w:val="24"/>
        </w:rPr>
        <w:fldChar w:fldCharType="separate"/>
      </w:r>
      <w:r w:rsidR="00DE56E5" w:rsidRPr="00CC6DD4">
        <w:rPr>
          <w:rFonts w:ascii="Book Antiqua" w:hAnsi="Book Antiqua"/>
          <w:noProof/>
          <w:sz w:val="24"/>
          <w:szCs w:val="24"/>
        </w:rPr>
        <w:t>(Darmalaksana, 2020b)</w:t>
      </w:r>
      <w:r w:rsidR="00412C0A" w:rsidRPr="00CC6DD4">
        <w:rPr>
          <w:rFonts w:ascii="Book Antiqua" w:hAnsi="Book Antiqua"/>
          <w:sz w:val="24"/>
          <w:szCs w:val="24"/>
        </w:rPr>
        <w:fldChar w:fldCharType="end"/>
      </w:r>
      <w:r w:rsidR="004E3D42" w:rsidRPr="00CC6DD4">
        <w:rPr>
          <w:rFonts w:ascii="Book Antiqua" w:hAnsi="Book Antiqua"/>
          <w:sz w:val="24"/>
          <w:szCs w:val="24"/>
        </w:rPr>
        <w:t xml:space="preserve">. </w:t>
      </w:r>
      <w:r w:rsidRPr="00B41DF6">
        <w:rPr>
          <w:rFonts w:ascii="Book Antiqua" w:hAnsi="Book Antiqua"/>
          <w:sz w:val="24"/>
          <w:szCs w:val="24"/>
        </w:rPr>
        <w:t>The formulation of the research problem is that there are opportunities for science and technology in hadith research</w:t>
      </w:r>
      <w:r w:rsidR="004E3D42" w:rsidRPr="00CC6DD4">
        <w:rPr>
          <w:rFonts w:ascii="Book Antiqua" w:hAnsi="Book Antiqua"/>
          <w:sz w:val="24"/>
          <w:szCs w:val="24"/>
        </w:rPr>
        <w:t xml:space="preserve">. </w:t>
      </w:r>
      <w:r w:rsidRPr="00B41DF6">
        <w:rPr>
          <w:rFonts w:ascii="Book Antiqua" w:hAnsi="Book Antiqua"/>
          <w:sz w:val="24"/>
          <w:szCs w:val="24"/>
        </w:rPr>
        <w:t>This research question is how the opportunities of science and technology in hadith research</w:t>
      </w:r>
      <w:r w:rsidR="004E3D42" w:rsidRPr="00CC6DD4">
        <w:rPr>
          <w:rFonts w:ascii="Book Antiqua" w:hAnsi="Book Antiqua"/>
          <w:sz w:val="24"/>
          <w:szCs w:val="24"/>
        </w:rPr>
        <w:t xml:space="preserve">. </w:t>
      </w:r>
      <w:r w:rsidRPr="00B41DF6">
        <w:rPr>
          <w:rFonts w:ascii="Book Antiqua" w:hAnsi="Book Antiqua"/>
          <w:sz w:val="24"/>
          <w:szCs w:val="24"/>
        </w:rPr>
        <w:t>The purpose of this research is to discuss the opportunities of science and technology in hadith research</w:t>
      </w:r>
      <w:r w:rsidR="004E3D42" w:rsidRPr="00CC6DD4">
        <w:rPr>
          <w:rFonts w:ascii="Book Antiqua" w:hAnsi="Book Antiqua"/>
          <w:sz w:val="24"/>
          <w:szCs w:val="24"/>
        </w:rPr>
        <w:t>.</w:t>
      </w:r>
      <w:r w:rsidR="0012139C" w:rsidRPr="00CC6DD4">
        <w:rPr>
          <w:rFonts w:ascii="Book Antiqua" w:hAnsi="Book Antiqua"/>
          <w:sz w:val="24"/>
          <w:szCs w:val="24"/>
        </w:rPr>
        <w:t xml:space="preserve"> </w:t>
      </w:r>
      <w:r w:rsidRPr="00B41DF6">
        <w:rPr>
          <w:rFonts w:ascii="Book Antiqua" w:hAnsi="Book Antiqua"/>
          <w:sz w:val="24"/>
          <w:szCs w:val="24"/>
        </w:rPr>
        <w:t>This research is expected to be useful for the development of hadith research in the era of globalization of information</w:t>
      </w:r>
      <w:r w:rsidRPr="00B41DF6">
        <w:rPr>
          <w:rFonts w:ascii="Book Antiqua" w:hAnsi="Book Antiqua"/>
          <w:sz w:val="24"/>
          <w:szCs w:val="24"/>
        </w:rPr>
        <w:t xml:space="preserve"> </w:t>
      </w:r>
      <w:r w:rsidR="0012139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uryadilaga", "given" : "Muhammad Alfatih", "non-dropping-particle" : "", "parse-names" : false, "suffix" : "" } ], "container-title" : "Jurnal Esensia", "id" : "ITEM-1", "issue" : "2", "issued" : { "date-parts" : [ [ "2014" ] ] }, "title" : "Kajian Hadis Di Era Global", "type" : "article-journal", "volume" : "15" }, "uris" : [ "http://www.mendeley.com/documents/?uuid=dd4ba077-f6ed-4bd9-8071-9ce8cdc8cc67", "http://www.mendeley.com/documents/?uuid=98eae1d5-b034-443e-8ba5-826cc2e06f05" ] } ], "mendeley" : { "formattedCitation" : "(Suryadilaga, 2014)", "plainTextFormattedCitation" : "(Suryadilaga, 2014)", "previouslyFormattedCitation" : "(Suryadilaga, 2014)" }, "properties" : { "noteIndex" : 0 }, "schema" : "https://github.com/citation-style-language/schema/raw/master/csl-citation.json" }</w:instrText>
      </w:r>
      <w:r w:rsidR="0012139C" w:rsidRPr="00CC6DD4">
        <w:rPr>
          <w:rFonts w:ascii="Book Antiqua" w:hAnsi="Book Antiqua"/>
          <w:sz w:val="24"/>
          <w:szCs w:val="24"/>
        </w:rPr>
        <w:fldChar w:fldCharType="separate"/>
      </w:r>
      <w:r w:rsidR="0012139C" w:rsidRPr="00CC6DD4">
        <w:rPr>
          <w:rFonts w:ascii="Book Antiqua" w:hAnsi="Book Antiqua"/>
          <w:noProof/>
          <w:sz w:val="24"/>
          <w:szCs w:val="24"/>
        </w:rPr>
        <w:t>(Suryadilaga, 2014)</w:t>
      </w:r>
      <w:r w:rsidR="0012139C" w:rsidRPr="00CC6DD4">
        <w:rPr>
          <w:rFonts w:ascii="Book Antiqua" w:hAnsi="Book Antiqua"/>
          <w:sz w:val="24"/>
          <w:szCs w:val="24"/>
        </w:rPr>
        <w:fldChar w:fldCharType="end"/>
      </w:r>
      <w:r w:rsidR="0012139C" w:rsidRPr="00CC6DD4">
        <w:rPr>
          <w:rFonts w:ascii="Book Antiqua" w:hAnsi="Book Antiqua"/>
          <w:sz w:val="24"/>
          <w:szCs w:val="24"/>
        </w:rPr>
        <w:t>.</w:t>
      </w:r>
    </w:p>
    <w:p w14:paraId="0B0CA32E" w14:textId="7EDCCC90" w:rsidR="00412C0A" w:rsidRPr="00CC6DD4" w:rsidRDefault="00412C0A" w:rsidP="001327FD">
      <w:pPr>
        <w:spacing w:after="0" w:line="240" w:lineRule="auto"/>
        <w:ind w:firstLine="567"/>
        <w:jc w:val="both"/>
        <w:rPr>
          <w:rFonts w:ascii="Book Antiqua" w:hAnsi="Book Antiqua"/>
          <w:sz w:val="24"/>
          <w:szCs w:val="24"/>
        </w:rPr>
      </w:pPr>
    </w:p>
    <w:p w14:paraId="2F5A3A06" w14:textId="77777777" w:rsidR="00684048" w:rsidRDefault="00684048" w:rsidP="00684048">
      <w:pPr>
        <w:spacing w:after="0" w:line="240" w:lineRule="auto"/>
        <w:jc w:val="both"/>
        <w:rPr>
          <w:rFonts w:ascii="Book Antiqua" w:hAnsi="Book Antiqua"/>
          <w:b/>
          <w:bCs/>
          <w:sz w:val="24"/>
          <w:szCs w:val="24"/>
        </w:rPr>
      </w:pPr>
      <w:r w:rsidRPr="00684048">
        <w:rPr>
          <w:rFonts w:ascii="Book Antiqua" w:hAnsi="Book Antiqua"/>
          <w:b/>
          <w:bCs/>
          <w:sz w:val="24"/>
          <w:szCs w:val="24"/>
        </w:rPr>
        <w:t>Research methods</w:t>
      </w:r>
    </w:p>
    <w:p w14:paraId="0D26D0FA" w14:textId="7462DCDA" w:rsidR="00412C0A" w:rsidRPr="002E62BC" w:rsidRDefault="00684048" w:rsidP="001327FD">
      <w:pPr>
        <w:spacing w:after="0" w:line="240" w:lineRule="auto"/>
        <w:ind w:firstLine="567"/>
        <w:jc w:val="both"/>
        <w:rPr>
          <w:rFonts w:ascii="Book Antiqua" w:hAnsi="Book Antiqua"/>
          <w:sz w:val="24"/>
          <w:szCs w:val="24"/>
        </w:rPr>
      </w:pPr>
      <w:r w:rsidRPr="00684048">
        <w:rPr>
          <w:rFonts w:ascii="Book Antiqua" w:hAnsi="Book Antiqua"/>
          <w:sz w:val="24"/>
          <w:szCs w:val="24"/>
        </w:rPr>
        <w:t>This research method uses qualitative research through literature study</w:t>
      </w:r>
      <w:r w:rsidRPr="00684048">
        <w:rPr>
          <w:rFonts w:ascii="Book Antiqua" w:hAnsi="Book Antiqua"/>
          <w:sz w:val="24"/>
          <w:szCs w:val="24"/>
        </w:rPr>
        <w:t xml:space="preserve"> </w:t>
      </w:r>
      <w:r w:rsidR="00412C0A"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Pre-print Digital Library UIN Sunan Gunung Djati Bandung", "id" : "ITEM-1", "issued" : { "date-parts" : [ [ "2020" ] ] }, "publisher" : "Pusat Perpustakaan UIN Sunan Gunung Djati Bandung", "title" : "Metode Penelitian Kualitatif Studi Pustaka dan Studi Lapangan", "type" : "article-journal" }, "uris" : [ "http://www.mendeley.com/documents/?uuid=ae7ed5bb-022f-4adb-a243-a1593dba4c9f", "http://www.mendeley.com/documents/?uuid=e8a5472e-6162-4348-894a-ba02aefd13dc" ] } ], "mendeley" : { "formattedCitation" : "(Darmalaksana, 2020c)", "plainTextFormattedCitation" : "(Darmalaksana, 2020c)", "previouslyFormattedCitation" : "(Darmalaksana, 2020c)" }, "properties" : { "noteIndex" : 0 }, "schema" : "https://github.com/citation-style-language/schema/raw/master/csl-citation.json" }</w:instrText>
      </w:r>
      <w:r w:rsidR="00412C0A" w:rsidRPr="00CC6DD4">
        <w:rPr>
          <w:rFonts w:ascii="Book Antiqua" w:hAnsi="Book Antiqua"/>
          <w:sz w:val="24"/>
          <w:szCs w:val="24"/>
        </w:rPr>
        <w:fldChar w:fldCharType="separate"/>
      </w:r>
      <w:r w:rsidR="00DE56E5" w:rsidRPr="00CC6DD4">
        <w:rPr>
          <w:rFonts w:ascii="Book Antiqua" w:hAnsi="Book Antiqua"/>
          <w:noProof/>
          <w:sz w:val="24"/>
          <w:szCs w:val="24"/>
        </w:rPr>
        <w:t>(Darmalaksana, 2020c)</w:t>
      </w:r>
      <w:r w:rsidR="00412C0A" w:rsidRPr="00CC6DD4">
        <w:rPr>
          <w:rFonts w:ascii="Book Antiqua" w:hAnsi="Book Antiqua"/>
          <w:sz w:val="24"/>
          <w:szCs w:val="24"/>
        </w:rPr>
        <w:fldChar w:fldCharType="end"/>
      </w:r>
      <w:r w:rsidR="00DC0514" w:rsidRPr="00CC6DD4">
        <w:rPr>
          <w:rFonts w:ascii="Book Antiqua" w:hAnsi="Book Antiqua"/>
          <w:sz w:val="24"/>
          <w:szCs w:val="24"/>
        </w:rPr>
        <w:t xml:space="preserve">. </w:t>
      </w:r>
      <w:r w:rsidRPr="00684048">
        <w:rPr>
          <w:rFonts w:ascii="Book Antiqua" w:hAnsi="Book Antiqua"/>
          <w:sz w:val="24"/>
          <w:szCs w:val="24"/>
        </w:rPr>
        <w:t>The data interpretation in this study used a content analysis approach</w:t>
      </w:r>
      <w:r w:rsidRPr="00684048">
        <w:rPr>
          <w:rFonts w:ascii="Book Antiqua" w:hAnsi="Book Antiqua"/>
          <w:sz w:val="24"/>
          <w:szCs w:val="24"/>
        </w:rPr>
        <w:t xml:space="preserve"> </w:t>
      </w:r>
      <w:r w:rsidR="00412C0A" w:rsidRPr="002E62BC">
        <w:rPr>
          <w:rFonts w:ascii="Book Antiqua" w:hAnsi="Book Antiqua"/>
          <w:sz w:val="24"/>
          <w:szCs w:val="24"/>
        </w:rPr>
        <w:fldChar w:fldCharType="begin" w:fldLock="1"/>
      </w:r>
      <w:r w:rsidR="007F7D3F" w:rsidRPr="002E62BC">
        <w:rPr>
          <w:rFonts w:ascii="Book Antiqua" w:hAnsi="Book Antiqua"/>
          <w:sz w:val="24"/>
          <w:szCs w:val="24"/>
        </w:rPr>
        <w:instrText>ADDIN CSL_CITATION { "citationItems" : [ { "id" : "ITEM-1", "itemData" : { "ISSN" : "1049-7323",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 ] }, "page" : "1277-1288", "publisher" : "SAGE publications Sage CA: Thousand Oaks, CA", "title" : "Three approaches to qualitative content analysis", "type" : "article-journal", "volume" : "15" }, "uris" : [ "http://www.mendeley.com/documents/?uuid=6c83efb6-a7c8-4720-abbb-7d32607dd45a", "http://www.mendeley.com/documents/?uuid=d98517f2-00c2-41f5-8f3e-7449614cd9c7" ] }, { "id" : "ITEM-2", "itemData" : { "DOI" : "10.1016/B978-0-08-102220-7.00019-4", "ISBN" : "9780081022214", "abstract" : "Qualitative data analysis, used by researchers to make sense of their data, comes in a variety of approaches which tend to be aligned with particular conceptual frameworks and methods. This chapter focusses on three approaches: thematic analysis and category coding, qualitative content analysis, and discourse analysis. With thematic analysis and category coding, which can be considered a foundational inductive approach, the researcher looks for connections within data, often collected in the field, and identifies thematic patterns. The approach is demonstrated with suggested steps that a researcher might follow. The emergence of qualitative content analysis from quantitative content analysis introduces the second approach, which focusses on a wide range of media, is inductive and deductive, highly systematic, and starts with an initial framework. Steps for undertaking this type of analysis are also included. The last approach, discourse analysis, is also used for a wide range of media. Its focus is on exploring the underlying meaning of phenomena, including their social implications. Three types are discussed: linguistic, psychosocial and critical discourse analysis. The uses of discourse analysis in information studies are explored. A brief comparison of the three approaches concludes the chapter.", "author" : [ { "dropping-particle" : "", "family" : "Williamson", "given" : "Kirsty", "non-dropping-particle" : "", "parse-names" : false, "suffix" : "" }, { "dropping-particle" : "", "family" : "Given", "given" : "Lisa M.", "non-dropping-particle" : "", "parse-names" : false, "suffix" : "" }, { "dropping-particle" : "", "family" : "Scifleet", "given" : "Paul", "non-dropping-particle" : "", "parse-names" : false, "suffix" : "" } ], "container-title" : "Research Methods: Information, Systems, and Contexts: Second Edition", "id" : "ITEM-2", "issued" : { "date-parts" : [ [ "2018" ] ] }, "title" : "Qualitative data analysis", "type" : "chapter" }, "uris" : [ "http://www.mendeley.com/documents/?uuid=dad45ea1-b52a-40fc-8df3-236483ab1091" ] } ], "mendeley" : { "formattedCitation" : "(Hsieh &amp; Shannon, 2005; Williamson et al., 2018)", "plainTextFormattedCitation" : "(Hsieh &amp; Shannon, 2005; Williamson et al., 2018)", "previouslyFormattedCitation" : "(Hsieh &amp; Shannon, 2005; Williamson et al., 2018)" }, "properties" : { "noteIndex" : 0 }, "schema" : "https://github.com/citation-style-language/schema/raw/master/csl-citation.json" }</w:instrText>
      </w:r>
      <w:r w:rsidR="00412C0A" w:rsidRPr="002E62BC">
        <w:rPr>
          <w:rFonts w:ascii="Book Antiqua" w:hAnsi="Book Antiqua"/>
          <w:sz w:val="24"/>
          <w:szCs w:val="24"/>
        </w:rPr>
        <w:fldChar w:fldCharType="separate"/>
      </w:r>
      <w:r w:rsidR="00F27FE2" w:rsidRPr="002E62BC">
        <w:rPr>
          <w:rFonts w:ascii="Book Antiqua" w:hAnsi="Book Antiqua"/>
          <w:noProof/>
          <w:sz w:val="24"/>
          <w:szCs w:val="24"/>
        </w:rPr>
        <w:t>(Hsieh &amp; Shannon, 2005; Williamson et al., 2018)</w:t>
      </w:r>
      <w:r w:rsidR="00412C0A" w:rsidRPr="002E62BC">
        <w:rPr>
          <w:rFonts w:ascii="Book Antiqua" w:hAnsi="Book Antiqua"/>
          <w:sz w:val="24"/>
          <w:szCs w:val="24"/>
        </w:rPr>
        <w:fldChar w:fldCharType="end"/>
      </w:r>
      <w:r w:rsidR="00412C0A" w:rsidRPr="002E62BC">
        <w:rPr>
          <w:rFonts w:ascii="Book Antiqua" w:hAnsi="Book Antiqua"/>
          <w:sz w:val="24"/>
          <w:szCs w:val="24"/>
        </w:rPr>
        <w:t>.</w:t>
      </w:r>
      <w:r w:rsidR="00F27FE2" w:rsidRPr="002E62BC">
        <w:rPr>
          <w:rFonts w:ascii="Book Antiqua" w:hAnsi="Book Antiqua"/>
          <w:sz w:val="24"/>
          <w:szCs w:val="24"/>
        </w:rPr>
        <w:t xml:space="preserve"> </w:t>
      </w:r>
      <w:r w:rsidRPr="00684048">
        <w:rPr>
          <w:rFonts w:ascii="Book Antiqua" w:hAnsi="Book Antiqua"/>
          <w:sz w:val="24"/>
          <w:szCs w:val="24"/>
        </w:rPr>
        <w:t>Literature study is carried out by collecting various sources of hadith research related to science and technology</w:t>
      </w:r>
      <w:r w:rsidR="00F27FE2" w:rsidRPr="002E62BC">
        <w:rPr>
          <w:rFonts w:ascii="Book Antiqua" w:hAnsi="Book Antiqua"/>
          <w:sz w:val="24"/>
          <w:szCs w:val="24"/>
        </w:rPr>
        <w:t xml:space="preserve">. </w:t>
      </w:r>
      <w:r w:rsidRPr="00684048">
        <w:rPr>
          <w:rFonts w:ascii="Book Antiqua" w:hAnsi="Book Antiqua"/>
          <w:sz w:val="24"/>
          <w:szCs w:val="24"/>
        </w:rPr>
        <w:t>Furthermore, a content analysis approach was carried out for all sources</w:t>
      </w:r>
      <w:r w:rsidR="00F27FE2" w:rsidRPr="002E62BC">
        <w:rPr>
          <w:rFonts w:ascii="Book Antiqua" w:hAnsi="Book Antiqua"/>
          <w:sz w:val="24"/>
          <w:szCs w:val="24"/>
        </w:rPr>
        <w:t xml:space="preserve">. </w:t>
      </w:r>
      <w:r w:rsidRPr="00684048">
        <w:rPr>
          <w:rFonts w:ascii="Book Antiqua" w:hAnsi="Book Antiqua"/>
          <w:sz w:val="24"/>
          <w:szCs w:val="24"/>
        </w:rPr>
        <w:t>This content analysis approach aims to reveal the development of hadith research in the modern era that cannot be separated from science and technology</w:t>
      </w:r>
      <w:r w:rsidR="00F27FE2" w:rsidRPr="002E62BC">
        <w:rPr>
          <w:rFonts w:ascii="Book Antiqua" w:hAnsi="Book Antiqua"/>
          <w:sz w:val="24"/>
          <w:szCs w:val="24"/>
        </w:rPr>
        <w:t>.</w:t>
      </w:r>
    </w:p>
    <w:p w14:paraId="1D179EEF" w14:textId="77777777" w:rsidR="00412C0A" w:rsidRPr="002E62BC" w:rsidRDefault="00412C0A" w:rsidP="001327FD">
      <w:pPr>
        <w:spacing w:after="0" w:line="240" w:lineRule="auto"/>
        <w:ind w:firstLine="567"/>
        <w:jc w:val="both"/>
        <w:rPr>
          <w:rFonts w:ascii="Book Antiqua" w:hAnsi="Book Antiqua"/>
          <w:sz w:val="24"/>
          <w:szCs w:val="24"/>
        </w:rPr>
      </w:pPr>
    </w:p>
    <w:p w14:paraId="4EADFBEB" w14:textId="77777777" w:rsidR="00684048" w:rsidRDefault="00684048" w:rsidP="00684048">
      <w:pPr>
        <w:spacing w:after="0" w:line="240" w:lineRule="auto"/>
        <w:jc w:val="both"/>
        <w:rPr>
          <w:rFonts w:ascii="Book Antiqua" w:hAnsi="Book Antiqua"/>
          <w:b/>
          <w:bCs/>
          <w:sz w:val="24"/>
          <w:szCs w:val="24"/>
        </w:rPr>
      </w:pPr>
      <w:r w:rsidRPr="00684048">
        <w:rPr>
          <w:rFonts w:ascii="Book Antiqua" w:hAnsi="Book Antiqua"/>
          <w:b/>
          <w:bCs/>
          <w:sz w:val="24"/>
          <w:szCs w:val="24"/>
        </w:rPr>
        <w:t>Results and Discussion</w:t>
      </w:r>
    </w:p>
    <w:p w14:paraId="7C8B2A2A" w14:textId="0A705C29" w:rsidR="000F7B15" w:rsidRPr="00CC6DD4" w:rsidRDefault="00684048" w:rsidP="001327FD">
      <w:pPr>
        <w:spacing w:after="0" w:line="240" w:lineRule="auto"/>
        <w:ind w:firstLine="567"/>
        <w:jc w:val="both"/>
        <w:rPr>
          <w:rFonts w:ascii="Book Antiqua" w:hAnsi="Book Antiqua"/>
          <w:sz w:val="24"/>
          <w:szCs w:val="24"/>
        </w:rPr>
      </w:pPr>
      <w:r w:rsidRPr="00684048">
        <w:rPr>
          <w:rFonts w:ascii="Book Antiqua" w:hAnsi="Book Antiqua"/>
          <w:sz w:val="24"/>
          <w:szCs w:val="24"/>
        </w:rPr>
        <w:t>Hadith and the science of hadith have developed in history</w:t>
      </w:r>
      <w:r w:rsidR="00235557" w:rsidRPr="00CC6DD4">
        <w:rPr>
          <w:rFonts w:ascii="Book Antiqua" w:hAnsi="Book Antiqua"/>
          <w:sz w:val="24"/>
          <w:szCs w:val="24"/>
        </w:rPr>
        <w:t xml:space="preserve"> </w:t>
      </w:r>
      <w:r w:rsidR="00235557"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Wahid", "given" : "Ramli Abdul", "non-dropping-particle" : "", "parse-names" : false, "suffix" : "" }, { "dropping-particle" : "", "family" : "Masri", "given" : "Dedi", "non-dropping-particle" : "", "parse-names" : false, "suffix" : "" } ], "id" : "ITEM-1", "issued" : { "date-parts" : [ [ "2018" ] ] }, "publisher" : "Lembaga Penelitian Dan Pengabdian Kepada Masyarakat (LP2M) UINSU Medan", "title" : "Perkembangan Terkini Studi Hadis Di Indonesia: Peran Lembaga-Lembaga Pendidikan dalam Pengkajian Hadis", "type" : "article-journal" }, "uris" : [ "http://www.mendeley.com/documents/?uuid=cc4f9de5-7848-45d6-8608-712b2c096ff8", "http://www.mendeley.com/documents/?uuid=090f5f38-b422-4fc3-934f-a8d0281242c9" ] } ], "mendeley" : { "formattedCitation" : "(Wahid &amp; Masri, 2018)", "plainTextFormattedCitation" : "(Wahid &amp; Masri, 2018)", "previouslyFormattedCitation" : "(Wahid &amp; Masri, 2018)" }, "properties" : { "noteIndex" : 0 }, "schema" : "https://github.com/citation-style-language/schema/raw/master/csl-citation.json" }</w:instrText>
      </w:r>
      <w:r w:rsidR="00235557" w:rsidRPr="00CC6DD4">
        <w:rPr>
          <w:rFonts w:ascii="Book Antiqua" w:hAnsi="Book Antiqua"/>
          <w:sz w:val="24"/>
          <w:szCs w:val="24"/>
        </w:rPr>
        <w:fldChar w:fldCharType="separate"/>
      </w:r>
      <w:r w:rsidR="00235557" w:rsidRPr="00CC6DD4">
        <w:rPr>
          <w:rFonts w:ascii="Book Antiqua" w:hAnsi="Book Antiqua"/>
          <w:noProof/>
          <w:sz w:val="24"/>
          <w:szCs w:val="24"/>
        </w:rPr>
        <w:t>(Wahid &amp; Masri, 2018)</w:t>
      </w:r>
      <w:r w:rsidR="00235557" w:rsidRPr="00CC6DD4">
        <w:rPr>
          <w:rFonts w:ascii="Book Antiqua" w:hAnsi="Book Antiqua"/>
          <w:sz w:val="24"/>
          <w:szCs w:val="24"/>
        </w:rPr>
        <w:fldChar w:fldCharType="end"/>
      </w:r>
      <w:r w:rsidR="009F3984" w:rsidRPr="00CC6DD4">
        <w:rPr>
          <w:rFonts w:ascii="Book Antiqua" w:hAnsi="Book Antiqua"/>
          <w:sz w:val="24"/>
          <w:szCs w:val="24"/>
        </w:rPr>
        <w:t xml:space="preserve">, </w:t>
      </w:r>
      <w:r w:rsidRPr="00684048">
        <w:rPr>
          <w:rFonts w:ascii="Book Antiqua" w:hAnsi="Book Antiqua"/>
          <w:sz w:val="24"/>
          <w:szCs w:val="24"/>
        </w:rPr>
        <w:t>from oral to digital traditions</w:t>
      </w:r>
      <w:r w:rsidRPr="00684048">
        <w:rPr>
          <w:rFonts w:ascii="Book Antiqua" w:hAnsi="Book Antiqua"/>
          <w:sz w:val="24"/>
          <w:szCs w:val="24"/>
        </w:rPr>
        <w:t xml:space="preserve"> </w:t>
      </w:r>
      <w:r w:rsidR="009F398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8-4729", "author" : [ { "dropping-particle" : "", "family" : "Maulana", "given" : "Luthfi", "non-dropping-particle" : "", "parse-names" : false, "suffix" : "" } ], "container-title" : "ESENSIA: Jurnal Ilmu-Ilmu Ushuluddin", "id" : "ITEM-1", "issue" : "1", "issued" : { "date-parts" : [ [ "2016" ] ] }, "page" : "111-123", "title" : "Periodesasi Perkembangan Studi Hadits (Dari Tradisi Lisan/Tulisan Hingga berbasis Digital)", "type" : "article-journal", "volume" : "17" }, "uris" : [ "http://www.mendeley.com/documents/?uuid=c92a1d85-f474-467c-a378-aa5908fb454f", "http://www.mendeley.com/documents/?uuid=7de61a41-a024-42a8-8a41-a78f54eb93c1" ] } ], "mendeley" : { "formattedCitation" : "(Maulana, 2016)", "plainTextFormattedCitation" : "(Maulana, 2016)", "previouslyFormattedCitation" : "(Maulana, 2016)" }, "properties" : { "noteIndex" : 0 }, "schema" : "https://github.com/citation-style-language/schema/raw/master/csl-citation.json" }</w:instrText>
      </w:r>
      <w:r w:rsidR="009F3984" w:rsidRPr="00CC6DD4">
        <w:rPr>
          <w:rFonts w:ascii="Book Antiqua" w:hAnsi="Book Antiqua"/>
          <w:sz w:val="24"/>
          <w:szCs w:val="24"/>
        </w:rPr>
        <w:fldChar w:fldCharType="separate"/>
      </w:r>
      <w:r w:rsidR="009F3984" w:rsidRPr="00CC6DD4">
        <w:rPr>
          <w:rFonts w:ascii="Book Antiqua" w:hAnsi="Book Antiqua"/>
          <w:noProof/>
          <w:sz w:val="24"/>
          <w:szCs w:val="24"/>
        </w:rPr>
        <w:t>(Maulana, 2016)</w:t>
      </w:r>
      <w:r w:rsidR="009F3984" w:rsidRPr="00CC6DD4">
        <w:rPr>
          <w:rFonts w:ascii="Book Antiqua" w:hAnsi="Book Antiqua"/>
          <w:sz w:val="24"/>
          <w:szCs w:val="24"/>
        </w:rPr>
        <w:fldChar w:fldCharType="end"/>
      </w:r>
      <w:r w:rsidR="00DC3380" w:rsidRPr="00CC6DD4">
        <w:rPr>
          <w:rFonts w:ascii="Book Antiqua" w:hAnsi="Book Antiqua"/>
          <w:sz w:val="24"/>
          <w:szCs w:val="24"/>
        </w:rPr>
        <w:t xml:space="preserve">. </w:t>
      </w:r>
      <w:r w:rsidRPr="00684048">
        <w:rPr>
          <w:rFonts w:ascii="Book Antiqua" w:hAnsi="Book Antiqua"/>
          <w:sz w:val="24"/>
          <w:szCs w:val="24"/>
        </w:rPr>
        <w:t>Hadith is something that comes from the Prophet which includes words, deeds, statements and others</w:t>
      </w:r>
      <w:r w:rsidR="00235557" w:rsidRPr="00CC6DD4">
        <w:rPr>
          <w:rFonts w:ascii="Book Antiqua" w:hAnsi="Book Antiqua"/>
          <w:sz w:val="24"/>
          <w:szCs w:val="24"/>
        </w:rPr>
        <w:t xml:space="preserve"> </w:t>
      </w:r>
      <w:r w:rsidR="00235557"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oetari", "given" : "Endang", "non-dropping-particle" : "", "parse-names" : false, "suffix" : "" } ], "id" : "ITEM-1", "issued" : { "date-parts" : [ [ "1994" ] ] }, "publisher" : "Amal Bakti Press", "publisher-place" : "Bandung", "title" : "Ilmu Hadits", "type" : "book" }, "uris" : [ "http://www.mendeley.com/documents/?uuid=1e95ea22-3625-4a63-ba4a-52429ccc5f99", "http://www.mendeley.com/documents/?uuid=fb0f484f-2cbf-48cb-bda3-d983c7634873" ] } ], "mendeley" : { "formattedCitation" : "(Soetari, 1994)", "plainTextFormattedCitation" : "(Soetari, 1994)", "previouslyFormattedCitation" : "(Soetari, 1994)" }, "properties" : { "noteIndex" : 0 }, "schema" : "https://github.com/citation-style-language/schema/raw/master/csl-citation.json" }</w:instrText>
      </w:r>
      <w:r w:rsidR="00235557" w:rsidRPr="00CC6DD4">
        <w:rPr>
          <w:rFonts w:ascii="Book Antiqua" w:hAnsi="Book Antiqua"/>
          <w:sz w:val="24"/>
          <w:szCs w:val="24"/>
        </w:rPr>
        <w:fldChar w:fldCharType="separate"/>
      </w:r>
      <w:r w:rsidR="00235557" w:rsidRPr="00CC6DD4">
        <w:rPr>
          <w:rFonts w:ascii="Book Antiqua" w:hAnsi="Book Antiqua"/>
          <w:noProof/>
          <w:sz w:val="24"/>
          <w:szCs w:val="24"/>
        </w:rPr>
        <w:t>(Soetari, 1994)</w:t>
      </w:r>
      <w:r w:rsidR="00235557" w:rsidRPr="00CC6DD4">
        <w:rPr>
          <w:rFonts w:ascii="Book Antiqua" w:hAnsi="Book Antiqua"/>
          <w:sz w:val="24"/>
          <w:szCs w:val="24"/>
        </w:rPr>
        <w:fldChar w:fldCharType="end"/>
      </w:r>
      <w:r w:rsidR="00DC3380" w:rsidRPr="00CC6DD4">
        <w:rPr>
          <w:rFonts w:ascii="Book Antiqua" w:hAnsi="Book Antiqua"/>
          <w:sz w:val="24"/>
          <w:szCs w:val="24"/>
        </w:rPr>
        <w:t xml:space="preserve">. </w:t>
      </w:r>
      <w:r w:rsidRPr="00684048">
        <w:rPr>
          <w:rFonts w:ascii="Book Antiqua" w:hAnsi="Book Antiqua"/>
          <w:sz w:val="24"/>
          <w:szCs w:val="24"/>
        </w:rPr>
        <w:t>Hadith is also called sunnah</w:t>
      </w:r>
      <w:r w:rsidR="00DC3380" w:rsidRPr="00CC6DD4">
        <w:rPr>
          <w:rFonts w:ascii="Book Antiqua" w:hAnsi="Book Antiqua"/>
          <w:sz w:val="24"/>
          <w:szCs w:val="24"/>
        </w:rPr>
        <w:t xml:space="preserve">, </w:t>
      </w:r>
      <w:r w:rsidR="003449C6" w:rsidRPr="003449C6">
        <w:rPr>
          <w:rFonts w:ascii="Book Antiqua" w:hAnsi="Book Antiqua"/>
          <w:sz w:val="24"/>
          <w:szCs w:val="24"/>
        </w:rPr>
        <w:t>Hadith is a collection of hadith found in hadith books</w:t>
      </w:r>
      <w:r w:rsidR="00DC3380" w:rsidRPr="00CC6DD4">
        <w:rPr>
          <w:rFonts w:ascii="Book Antiqua" w:hAnsi="Book Antiqua"/>
          <w:sz w:val="24"/>
          <w:szCs w:val="24"/>
        </w:rPr>
        <w:t xml:space="preserve">, </w:t>
      </w:r>
      <w:r w:rsidR="003449C6" w:rsidRPr="003449C6">
        <w:rPr>
          <w:rFonts w:ascii="Book Antiqua" w:hAnsi="Book Antiqua"/>
          <w:sz w:val="24"/>
          <w:szCs w:val="24"/>
        </w:rPr>
        <w:t>and sunnah are Muslim practices in tradition and culture</w:t>
      </w:r>
      <w:r w:rsidR="00235557" w:rsidRPr="00CC6DD4">
        <w:rPr>
          <w:rFonts w:ascii="Book Antiqua" w:hAnsi="Book Antiqua"/>
          <w:sz w:val="24"/>
          <w:szCs w:val="24"/>
        </w:rPr>
        <w:t xml:space="preserve"> </w:t>
      </w:r>
      <w:r w:rsidR="00235557"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oetari", "given" : "Endang", "non-dropping-particle" : "", "parse-names" : false, "suffix" : "" } ], "id" : "ITEM-1", "issued" : { "date-parts" : [ [ "1994" ] ] }, "publisher" : "Amal Bakti Press", "publisher-place" : "Bandung", "title" : "Ilmu Hadits", "type" : "book" }, "uris" : [ "http://www.mendeley.com/documents/?uuid=fb0f484f-2cbf-48cb-bda3-d983c7634873", "http://www.mendeley.com/documents/?uuid=1e95ea22-3625-4a63-ba4a-52429ccc5f99" ] } ], "mendeley" : { "formattedCitation" : "(Soetari, 1994)", "plainTextFormattedCitation" : "(Soetari, 1994)", "previouslyFormattedCitation" : "(Soetari, 1994)" }, "properties" : { "noteIndex" : 0 }, "schema" : "https://github.com/citation-style-language/schema/raw/master/csl-citation.json" }</w:instrText>
      </w:r>
      <w:r w:rsidR="00235557" w:rsidRPr="00CC6DD4">
        <w:rPr>
          <w:rFonts w:ascii="Book Antiqua" w:hAnsi="Book Antiqua"/>
          <w:sz w:val="24"/>
          <w:szCs w:val="24"/>
        </w:rPr>
        <w:fldChar w:fldCharType="separate"/>
      </w:r>
      <w:r w:rsidR="00235557" w:rsidRPr="00CC6DD4">
        <w:rPr>
          <w:rFonts w:ascii="Book Antiqua" w:hAnsi="Book Antiqua"/>
          <w:noProof/>
          <w:sz w:val="24"/>
          <w:szCs w:val="24"/>
        </w:rPr>
        <w:t>(Soetari, 1994)</w:t>
      </w:r>
      <w:r w:rsidR="00235557" w:rsidRPr="00CC6DD4">
        <w:rPr>
          <w:rFonts w:ascii="Book Antiqua" w:hAnsi="Book Antiqua"/>
          <w:sz w:val="24"/>
          <w:szCs w:val="24"/>
        </w:rPr>
        <w:fldChar w:fldCharType="end"/>
      </w:r>
      <w:r w:rsidR="00DC3380" w:rsidRPr="00CC6DD4">
        <w:rPr>
          <w:rFonts w:ascii="Book Antiqua" w:hAnsi="Book Antiqua"/>
          <w:sz w:val="24"/>
          <w:szCs w:val="24"/>
        </w:rPr>
        <w:t>.</w:t>
      </w:r>
      <w:r w:rsidR="000F7B15" w:rsidRPr="00CC6DD4">
        <w:rPr>
          <w:rFonts w:ascii="Book Antiqua" w:hAnsi="Book Antiqua"/>
          <w:sz w:val="24"/>
          <w:szCs w:val="24"/>
        </w:rPr>
        <w:t xml:space="preserve"> </w:t>
      </w:r>
      <w:r w:rsidR="003449C6" w:rsidRPr="003449C6">
        <w:rPr>
          <w:rFonts w:ascii="Book Antiqua" w:hAnsi="Book Antiqua"/>
          <w:sz w:val="24"/>
          <w:szCs w:val="24"/>
        </w:rPr>
        <w:t>In the Islamic world, the hadith is agreed as the second source of Islam after the al-Qur'an</w:t>
      </w:r>
      <w:r w:rsidR="003449C6" w:rsidRPr="003449C6">
        <w:rPr>
          <w:rFonts w:ascii="Book Antiqua" w:hAnsi="Book Antiqua"/>
          <w:sz w:val="24"/>
          <w:szCs w:val="24"/>
        </w:rPr>
        <w:t xml:space="preserve"> </w:t>
      </w:r>
      <w:r w:rsidR="00235557"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02-3489", "author" : [ { "dropping-particle" : "", "family" : "Darmalaksana", "given" : "Wahyudin", "non-dropping-particle" : "", "parse-names" : false, "suffix" : "" }, { "dropping-particle" : "", "family" : "Pahala", "given" : "Lamlam", "non-dropping-particle" : "", "parse-names" : false, "suffix" : "" }, { "dropping-particle" : "", "family" : "Soetari", "given" : "Endang", "non-dropping-particle" : "", "parse-names" : false, "suffix" : "" } ], "container-title" : "Wawasan: Jurnal Ilmiah Agama dan Sosial Budaya", "id" : "ITEM-1", "issue" : "2", "issued" : { "date-parts" : [ [ "2017" ] ] }, "page" : "245-258", "title" : "Kontroversi Hadis sebagai Sumber Hukum Islam", "type" : "article-journal", "volume" : "2" }, "uris" : [ "http://www.mendeley.com/documents/?uuid=b1b36bbd-a5d3-4f77-8fe8-375074a2feb5", "http://www.mendeley.com/documents/?uuid=de89808e-f675-4fa2-b317-25970ee78d08" ] } ], "mendeley" : { "formattedCitation" : "(Darmalaksana et al., 2017)", "plainTextFormattedCitation" : "(Darmalaksana et al., 2017)", "previouslyFormattedCitation" : "(Darmalaksana et al., 2017)" }, "properties" : { "noteIndex" : 0 }, "schema" : "https://github.com/citation-style-language/schema/raw/master/csl-citation.json" }</w:instrText>
      </w:r>
      <w:r w:rsidR="00235557" w:rsidRPr="00CC6DD4">
        <w:rPr>
          <w:rFonts w:ascii="Book Antiqua" w:hAnsi="Book Antiqua"/>
          <w:sz w:val="24"/>
          <w:szCs w:val="24"/>
        </w:rPr>
        <w:fldChar w:fldCharType="separate"/>
      </w:r>
      <w:r w:rsidR="00235557" w:rsidRPr="00CC6DD4">
        <w:rPr>
          <w:rFonts w:ascii="Book Antiqua" w:hAnsi="Book Antiqua"/>
          <w:noProof/>
          <w:sz w:val="24"/>
          <w:szCs w:val="24"/>
        </w:rPr>
        <w:t>(Darmalaksana et al., 2017)</w:t>
      </w:r>
      <w:r w:rsidR="00235557" w:rsidRPr="00CC6DD4">
        <w:rPr>
          <w:rFonts w:ascii="Book Antiqua" w:hAnsi="Book Antiqua"/>
          <w:sz w:val="24"/>
          <w:szCs w:val="24"/>
        </w:rPr>
        <w:fldChar w:fldCharType="end"/>
      </w:r>
      <w:r w:rsidR="000F7B15" w:rsidRPr="00CC6DD4">
        <w:rPr>
          <w:rFonts w:ascii="Book Antiqua" w:hAnsi="Book Antiqua"/>
          <w:sz w:val="24"/>
          <w:szCs w:val="24"/>
        </w:rPr>
        <w:t>.</w:t>
      </w:r>
    </w:p>
    <w:p w14:paraId="01CCCFEC" w14:textId="0F543DEA" w:rsidR="00FB528A" w:rsidRPr="00CC6DD4" w:rsidRDefault="003449C6" w:rsidP="00FB528A">
      <w:pPr>
        <w:spacing w:after="0" w:line="240" w:lineRule="auto"/>
        <w:ind w:firstLine="567"/>
        <w:jc w:val="both"/>
        <w:rPr>
          <w:rFonts w:ascii="Book Antiqua" w:hAnsi="Book Antiqua"/>
          <w:sz w:val="24"/>
          <w:szCs w:val="24"/>
        </w:rPr>
      </w:pPr>
      <w:r w:rsidRPr="003449C6">
        <w:rPr>
          <w:rFonts w:ascii="Book Antiqua" w:hAnsi="Book Antiqua"/>
          <w:sz w:val="24"/>
          <w:szCs w:val="24"/>
        </w:rPr>
        <w:t>In general, the science of hadith is divided into two, namely the history of hadith transmission and the methodology of hadith science</w:t>
      </w:r>
      <w:r w:rsidRPr="003449C6">
        <w:rPr>
          <w:rFonts w:ascii="Book Antiqua" w:hAnsi="Book Antiqua"/>
          <w:sz w:val="24"/>
          <w:szCs w:val="24"/>
        </w:rPr>
        <w:t xml:space="preserve"> </w:t>
      </w:r>
      <w:r w:rsidR="00235557"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oetari", "given" : "Endang", "non-dropping-particle" : "", "parse-names" : false, "suffix" : "" } ], "id" : "ITEM-1", "issued" : { "date-parts" : [ [ "2005" ] ] }, "publisher" : "Mimbar Pustaka", "publisher-place" : "Bandung", "title" : "Ilmu Hadits: Kajian Riwayah dan Dirayah", "type" : "book" }, "uris" : [ "http://www.mendeley.com/documents/?uuid=a0fc6c98-868e-49bb-818b-2baa006111fb", "http://www.mendeley.com/documents/?uuid=867443e2-ce35-455f-9e0a-bbe284ce052f" ] } ], "mendeley" : { "formattedCitation" : "(Soetari, 2005)", "plainTextFormattedCitation" : "(Soetari, 2005)", "previouslyFormattedCitation" : "(Soetari, 2005)" }, "properties" : { "noteIndex" : 0 }, "schema" : "https://github.com/citation-style-language/schema/raw/master/csl-citation.json" }</w:instrText>
      </w:r>
      <w:r w:rsidR="00235557" w:rsidRPr="00CC6DD4">
        <w:rPr>
          <w:rFonts w:ascii="Book Antiqua" w:hAnsi="Book Antiqua"/>
          <w:sz w:val="24"/>
          <w:szCs w:val="24"/>
        </w:rPr>
        <w:fldChar w:fldCharType="separate"/>
      </w:r>
      <w:r w:rsidR="00235557" w:rsidRPr="00CC6DD4">
        <w:rPr>
          <w:rFonts w:ascii="Book Antiqua" w:hAnsi="Book Antiqua"/>
          <w:noProof/>
          <w:sz w:val="24"/>
          <w:szCs w:val="24"/>
        </w:rPr>
        <w:t>(Soetari, 2005)</w:t>
      </w:r>
      <w:r w:rsidR="00235557" w:rsidRPr="00CC6DD4">
        <w:rPr>
          <w:rFonts w:ascii="Book Antiqua" w:hAnsi="Book Antiqua"/>
          <w:sz w:val="24"/>
          <w:szCs w:val="24"/>
        </w:rPr>
        <w:fldChar w:fldCharType="end"/>
      </w:r>
      <w:r w:rsidR="000F7B15" w:rsidRPr="00CC6DD4">
        <w:rPr>
          <w:rFonts w:ascii="Book Antiqua" w:hAnsi="Book Antiqua"/>
          <w:sz w:val="24"/>
          <w:szCs w:val="24"/>
        </w:rPr>
        <w:t xml:space="preserve">. </w:t>
      </w:r>
      <w:r w:rsidRPr="003449C6">
        <w:rPr>
          <w:rFonts w:ascii="Book Antiqua" w:hAnsi="Book Antiqua"/>
          <w:sz w:val="24"/>
          <w:szCs w:val="24"/>
        </w:rPr>
        <w:t>The history of hadith narration discusses the origin of the hadith since its transmission from the Prophet</w:t>
      </w:r>
      <w:r w:rsidR="000F7B15" w:rsidRPr="00CC6DD4">
        <w:rPr>
          <w:rFonts w:ascii="Book Antiqua" w:hAnsi="Book Antiqua"/>
          <w:sz w:val="24"/>
          <w:szCs w:val="24"/>
        </w:rPr>
        <w:t xml:space="preserve">, </w:t>
      </w:r>
      <w:r w:rsidRPr="003449C6">
        <w:rPr>
          <w:rFonts w:ascii="Book Antiqua" w:hAnsi="Book Antiqua"/>
          <w:sz w:val="24"/>
          <w:szCs w:val="24"/>
        </w:rPr>
        <w:t>passed on to people from generation to generation</w:t>
      </w:r>
      <w:r w:rsidR="0067037D" w:rsidRPr="00CC6DD4">
        <w:rPr>
          <w:rFonts w:ascii="Book Antiqua" w:hAnsi="Book Antiqua"/>
          <w:sz w:val="24"/>
          <w:szCs w:val="24"/>
        </w:rPr>
        <w:t xml:space="preserve">, </w:t>
      </w:r>
      <w:r w:rsidRPr="003449C6">
        <w:rPr>
          <w:rFonts w:ascii="Book Antiqua" w:hAnsi="Book Antiqua"/>
          <w:sz w:val="24"/>
          <w:szCs w:val="24"/>
        </w:rPr>
        <w:t>and recorded in the hadith book</w:t>
      </w:r>
      <w:r w:rsidRPr="003449C6">
        <w:rPr>
          <w:rFonts w:ascii="Book Antiqua" w:hAnsi="Book Antiqua"/>
          <w:sz w:val="24"/>
          <w:szCs w:val="24"/>
        </w:rPr>
        <w:t xml:space="preserve"> </w:t>
      </w:r>
      <w:r w:rsidR="000148F1"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oetari", "given" : "Endang", "non-dropping-particle" : "", "parse-names" : false, "suffix" : "" } ], "id" : "ITEM-1", "issued" : { "date-parts" : [ [ "2005" ] ] }, "publisher" : "Mimbar Pustaka", "publisher-place" : "Bandung", "title" : "Ilmu Hadits: Kajian Riwayah dan Dirayah", "type" : "book" }, "uris" : [ "http://www.mendeley.com/documents/?uuid=867443e2-ce35-455f-9e0a-bbe284ce052f", "http://www.mendeley.com/documents/?uuid=a0fc6c98-868e-49bb-818b-2baa006111fb" ] } ], "mendeley" : { "formattedCitation" : "(Soetari, 2005)", "plainTextFormattedCitation" : "(Soetari, 2005)", "previouslyFormattedCitation" : "(Soetari, 2005)" }, "properties" : { "noteIndex" : 0 }, "schema" : "https://github.com/citation-style-language/schema/raw/master/csl-citation.json" }</w:instrText>
      </w:r>
      <w:r w:rsidR="000148F1" w:rsidRPr="00CC6DD4">
        <w:rPr>
          <w:rFonts w:ascii="Book Antiqua" w:hAnsi="Book Antiqua"/>
          <w:sz w:val="24"/>
          <w:szCs w:val="24"/>
        </w:rPr>
        <w:fldChar w:fldCharType="separate"/>
      </w:r>
      <w:r w:rsidR="000148F1" w:rsidRPr="00CC6DD4">
        <w:rPr>
          <w:rFonts w:ascii="Book Antiqua" w:hAnsi="Book Antiqua"/>
          <w:noProof/>
          <w:sz w:val="24"/>
          <w:szCs w:val="24"/>
        </w:rPr>
        <w:t>(Soetari, 2005)</w:t>
      </w:r>
      <w:r w:rsidR="000148F1" w:rsidRPr="00CC6DD4">
        <w:rPr>
          <w:rFonts w:ascii="Book Antiqua" w:hAnsi="Book Antiqua"/>
          <w:sz w:val="24"/>
          <w:szCs w:val="24"/>
        </w:rPr>
        <w:fldChar w:fldCharType="end"/>
      </w:r>
      <w:r w:rsidR="0067037D" w:rsidRPr="00CC6DD4">
        <w:rPr>
          <w:rFonts w:ascii="Book Antiqua" w:hAnsi="Book Antiqua"/>
          <w:sz w:val="24"/>
          <w:szCs w:val="24"/>
        </w:rPr>
        <w:t xml:space="preserve">. </w:t>
      </w:r>
      <w:r w:rsidRPr="003449C6">
        <w:rPr>
          <w:rFonts w:ascii="Book Antiqua" w:hAnsi="Book Antiqua"/>
          <w:sz w:val="24"/>
          <w:szCs w:val="24"/>
        </w:rPr>
        <w:t>The methodology of hadith science serves to test the authenticity of the hadith whether it is true from the Prophet or false traditions</w:t>
      </w:r>
      <w:r w:rsidR="000148F1" w:rsidRPr="00CC6DD4">
        <w:rPr>
          <w:rFonts w:ascii="Book Antiqua" w:hAnsi="Book Antiqua"/>
          <w:sz w:val="24"/>
          <w:szCs w:val="24"/>
        </w:rPr>
        <w:t xml:space="preserve"> </w:t>
      </w:r>
      <w:r w:rsidR="000148F1"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252-7060", "author" : [ { "dropping-particle" : "", "family" : "Masrur", "given" : "Ali", "non-dropping-particle" : "", "parse-names" : false, "suffix" : "" } ], "container-title" : "Journal of Qur'an and Hadith Studies", "id" : "ITEM-1", "issue" : "2", "issued" : { "date-parts" : [ [ "2012" ] ] }, "page" : "237-249", "title" : "Diskursus Metodologi Studi Hadis Kontemporer Analisa Komparatif antara Pendekatan Tradisional dan Pendekatan Revisionis", "type" : "article-journal", "volume" : "1" }, "uris" : [ "http://www.mendeley.com/documents/?uuid=aebe85d9-8833-4825-a4e0-e92cba034044", "http://www.mendeley.com/documents/?uuid=1bcf47ff-386f-4aac-946f-18f8d8af0092" ] } ], "mendeley" : { "formattedCitation" : "(Masrur, 2012)", "plainTextFormattedCitation" : "(Masrur, 2012)", "previouslyFormattedCitation" : "(Masrur, 2012)" }, "properties" : { "noteIndex" : 0 }, "schema" : "https://github.com/citation-style-language/schema/raw/master/csl-citation.json" }</w:instrText>
      </w:r>
      <w:r w:rsidR="000148F1" w:rsidRPr="00CC6DD4">
        <w:rPr>
          <w:rFonts w:ascii="Book Antiqua" w:hAnsi="Book Antiqua"/>
          <w:sz w:val="24"/>
          <w:szCs w:val="24"/>
        </w:rPr>
        <w:fldChar w:fldCharType="separate"/>
      </w:r>
      <w:r w:rsidR="000148F1" w:rsidRPr="00CC6DD4">
        <w:rPr>
          <w:rFonts w:ascii="Book Antiqua" w:hAnsi="Book Antiqua"/>
          <w:noProof/>
          <w:sz w:val="24"/>
          <w:szCs w:val="24"/>
        </w:rPr>
        <w:t>(Masrur, 2012)</w:t>
      </w:r>
      <w:r w:rsidR="000148F1" w:rsidRPr="00CC6DD4">
        <w:rPr>
          <w:rFonts w:ascii="Book Antiqua" w:hAnsi="Book Antiqua"/>
          <w:sz w:val="24"/>
          <w:szCs w:val="24"/>
        </w:rPr>
        <w:fldChar w:fldCharType="end"/>
      </w:r>
      <w:r w:rsidR="0067037D" w:rsidRPr="00CC6DD4">
        <w:rPr>
          <w:rFonts w:ascii="Book Antiqua" w:hAnsi="Book Antiqua"/>
          <w:sz w:val="24"/>
          <w:szCs w:val="24"/>
        </w:rPr>
        <w:t xml:space="preserve">. </w:t>
      </w:r>
    </w:p>
    <w:p w14:paraId="0A961D05" w14:textId="7D3D70C3" w:rsidR="00E91501" w:rsidRPr="00CC6DD4" w:rsidRDefault="003449C6" w:rsidP="00FB528A">
      <w:pPr>
        <w:spacing w:after="0" w:line="240" w:lineRule="auto"/>
        <w:ind w:firstLine="567"/>
        <w:jc w:val="both"/>
        <w:rPr>
          <w:rFonts w:ascii="Book Antiqua" w:hAnsi="Book Antiqua"/>
          <w:sz w:val="24"/>
          <w:szCs w:val="24"/>
        </w:rPr>
      </w:pPr>
      <w:r w:rsidRPr="003449C6">
        <w:rPr>
          <w:rFonts w:ascii="Book Antiqua" w:hAnsi="Book Antiqua"/>
          <w:sz w:val="24"/>
          <w:szCs w:val="24"/>
        </w:rPr>
        <w:t>Hadith knowledge has developed</w:t>
      </w:r>
      <w:r w:rsidRPr="003449C6">
        <w:rPr>
          <w:rFonts w:ascii="Book Antiqua" w:hAnsi="Book Antiqua"/>
          <w:sz w:val="24"/>
          <w:szCs w:val="24"/>
        </w:rPr>
        <w:t xml:space="preserve"> </w:t>
      </w:r>
      <w:r w:rsidR="000148F1"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0-9069", "author" : [ { "dropping-particle" : "", "family" : "Andariati", "given" : "Leni", "non-dropping-particle" : "", "parse-names" : false, "suffix" : "" } ], "container-title" : "Diroyah: Jurnal Studi Ilmu Hadis", "id" : "ITEM-1", "issue" : "2", "issued" : { "date-parts" : [ [ "2020" ] ] }, "title" : "Hadis dan Sejarah Perkembangannya", "type" : "article-journal", "volume" : "4" }, "uris" : [ "http://www.mendeley.com/documents/?uuid=a447eb10-d9cb-44c4-a68d-f45480cce01c", "http://www.mendeley.com/documents/?uuid=688d75fb-dd0c-4237-be30-7d6e2e58aabb" ] } ], "mendeley" : { "formattedCitation" : "(Andariati, 2020)", "plainTextFormattedCitation" : "(Andariati, 2020)", "previouslyFormattedCitation" : "(Andariati, 2020)" }, "properties" : { "noteIndex" : 0 }, "schema" : "https://github.com/citation-style-language/schema/raw/master/csl-citation.json" }</w:instrText>
      </w:r>
      <w:r w:rsidR="000148F1" w:rsidRPr="00CC6DD4">
        <w:rPr>
          <w:rFonts w:ascii="Book Antiqua" w:hAnsi="Book Antiqua"/>
          <w:sz w:val="24"/>
          <w:szCs w:val="24"/>
        </w:rPr>
        <w:fldChar w:fldCharType="separate"/>
      </w:r>
      <w:r w:rsidR="000148F1" w:rsidRPr="00CC6DD4">
        <w:rPr>
          <w:rFonts w:ascii="Book Antiqua" w:hAnsi="Book Antiqua"/>
          <w:noProof/>
          <w:sz w:val="24"/>
          <w:szCs w:val="24"/>
        </w:rPr>
        <w:t>(Andariati, 2020)</w:t>
      </w:r>
      <w:r w:rsidR="000148F1" w:rsidRPr="00CC6DD4">
        <w:rPr>
          <w:rFonts w:ascii="Book Antiqua" w:hAnsi="Book Antiqua"/>
          <w:sz w:val="24"/>
          <w:szCs w:val="24"/>
        </w:rPr>
        <w:fldChar w:fldCharType="end"/>
      </w:r>
      <w:r w:rsidR="000148F1" w:rsidRPr="00CC6DD4">
        <w:rPr>
          <w:rFonts w:ascii="Book Antiqua" w:hAnsi="Book Antiqua"/>
          <w:sz w:val="24"/>
          <w:szCs w:val="24"/>
        </w:rPr>
        <w:t xml:space="preserve">, </w:t>
      </w:r>
      <w:r w:rsidRPr="003449C6">
        <w:rPr>
          <w:rFonts w:ascii="Book Antiqua" w:hAnsi="Book Antiqua"/>
          <w:sz w:val="24"/>
          <w:szCs w:val="24"/>
        </w:rPr>
        <w:t>from the classical period to the contemporary era</w:t>
      </w:r>
      <w:r w:rsidR="000148F1" w:rsidRPr="00CC6DD4">
        <w:rPr>
          <w:rFonts w:ascii="Book Antiqua" w:hAnsi="Book Antiqua"/>
          <w:sz w:val="24"/>
          <w:szCs w:val="24"/>
        </w:rPr>
        <w:t xml:space="preserve"> </w:t>
      </w:r>
      <w:r w:rsidR="000148F1"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442-9872", "author" : [ { "dropping-particle" : "", "family" : "Anggoro", "given" : "Taufan", "non-dropping-particle" : "", "parse-names" : false, "suffix" : "" } ], "container-title" : "Diya Al-Afkar: Jurnal Studi al-Quran dan al-Hadis", "id" : "ITEM-1", "issue" : "01", "issued" : { "date-parts" : [ [ "2019" ] ] }, "page" : "147-166", "title" : "Perkembangan Pemahaman Hadis Di Indonesia: Analisis Pergeseran Dan Tawaran Di Masa Kini", "type" : "article-journal", "volume" : "7" }, "uris" : [ "http://www.mendeley.com/documents/?uuid=746ae7de-2388-4a58-896f-cbd624377b2b", "http://www.mendeley.com/documents/?uuid=ef13d4c2-3628-4d6e-b0b8-6a2e78c54493" ] } ], "mendeley" : { "formattedCitation" : "(Anggoro, 2019)", "plainTextFormattedCitation" : "(Anggoro, 2019)", "previouslyFormattedCitation" : "(Anggoro, 2019)" }, "properties" : { "noteIndex" : 0 }, "schema" : "https://github.com/citation-style-language/schema/raw/master/csl-citation.json" }</w:instrText>
      </w:r>
      <w:r w:rsidR="000148F1" w:rsidRPr="00CC6DD4">
        <w:rPr>
          <w:rFonts w:ascii="Book Antiqua" w:hAnsi="Book Antiqua"/>
          <w:sz w:val="24"/>
          <w:szCs w:val="24"/>
        </w:rPr>
        <w:fldChar w:fldCharType="separate"/>
      </w:r>
      <w:r w:rsidR="000148F1" w:rsidRPr="00CC6DD4">
        <w:rPr>
          <w:rFonts w:ascii="Book Antiqua" w:hAnsi="Book Antiqua"/>
          <w:noProof/>
          <w:sz w:val="24"/>
          <w:szCs w:val="24"/>
        </w:rPr>
        <w:t>(Anggoro, 2019)</w:t>
      </w:r>
      <w:r w:rsidR="000148F1" w:rsidRPr="00CC6DD4">
        <w:rPr>
          <w:rFonts w:ascii="Book Antiqua" w:hAnsi="Book Antiqua"/>
          <w:sz w:val="24"/>
          <w:szCs w:val="24"/>
        </w:rPr>
        <w:fldChar w:fldCharType="end"/>
      </w:r>
      <w:r w:rsidR="000148F1" w:rsidRPr="00CC6DD4">
        <w:rPr>
          <w:rFonts w:ascii="Book Antiqua" w:hAnsi="Book Antiqua"/>
          <w:sz w:val="24"/>
          <w:szCs w:val="24"/>
        </w:rPr>
        <w:t>.</w:t>
      </w:r>
      <w:r w:rsidR="00E62CA4" w:rsidRPr="00CC6DD4">
        <w:rPr>
          <w:rFonts w:ascii="Book Antiqua" w:hAnsi="Book Antiqua"/>
          <w:sz w:val="24"/>
          <w:szCs w:val="24"/>
        </w:rPr>
        <w:t xml:space="preserve"> </w:t>
      </w:r>
      <w:r w:rsidRPr="003449C6">
        <w:rPr>
          <w:rFonts w:ascii="Book Antiqua" w:hAnsi="Book Antiqua"/>
          <w:sz w:val="24"/>
          <w:szCs w:val="24"/>
        </w:rPr>
        <w:t>First, developed the method of hadith takhrij</w:t>
      </w:r>
      <w:r w:rsidR="00E62CA4" w:rsidRPr="00CC6DD4">
        <w:rPr>
          <w:rFonts w:ascii="Book Antiqua" w:hAnsi="Book Antiqua"/>
          <w:sz w:val="24"/>
          <w:szCs w:val="24"/>
        </w:rPr>
        <w:t xml:space="preserve"> </w:t>
      </w:r>
      <w:r w:rsidR="00017D08"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56-3126", "author" : [ { "dropping-particle" : "", "family" : "Qomarullah", "given" : "Muhammad", "non-dropping-particle" : "", "parse-names" : false, "suffix" : "" } ], "container-title" : "eL-Ghiroh", "id" : "ITEM-1", "issue" : "2", "issued" : { "date-parts" : [ [ "2016" ] ] }, "page" : "23-34", "title" : "Metode Takhrij Hadits Dalam Menakar Hadits Nabi", "type" : "article-journal", "volume" : "11" }, "uris" : [ "http://www.mendeley.com/documents/?uuid=7ea26137-8e4f-41de-9714-ff1a35e0cde5", "http://www.mendeley.com/documents/?uuid=b158736a-8b69-4c7b-9936-0ed73e093440" ] } ], "mendeley" : { "formattedCitation" : "(Qomarullah, 2016)", "plainTextFormattedCitation" : "(Qomarullah, 2016)", "previouslyFormattedCitation" : "(Qomarullah, 2016)" }, "properties" : { "noteIndex" : 0 }, "schema" : "https://github.com/citation-style-language/schema/raw/master/csl-citation.json" }</w:instrText>
      </w:r>
      <w:r w:rsidR="00017D08" w:rsidRPr="00CC6DD4">
        <w:rPr>
          <w:rFonts w:ascii="Book Antiqua" w:hAnsi="Book Antiqua"/>
          <w:sz w:val="24"/>
          <w:szCs w:val="24"/>
        </w:rPr>
        <w:fldChar w:fldCharType="separate"/>
      </w:r>
      <w:r w:rsidR="00017D08" w:rsidRPr="00CC6DD4">
        <w:rPr>
          <w:rFonts w:ascii="Book Antiqua" w:hAnsi="Book Antiqua"/>
          <w:noProof/>
          <w:sz w:val="24"/>
          <w:szCs w:val="24"/>
        </w:rPr>
        <w:t>(Qomarullah, 2016)</w:t>
      </w:r>
      <w:r w:rsidR="00017D08" w:rsidRPr="00CC6DD4">
        <w:rPr>
          <w:rFonts w:ascii="Book Antiqua" w:hAnsi="Book Antiqua"/>
          <w:sz w:val="24"/>
          <w:szCs w:val="24"/>
        </w:rPr>
        <w:fldChar w:fldCharType="end"/>
      </w:r>
      <w:r w:rsidR="00017D08" w:rsidRPr="00CC6DD4">
        <w:rPr>
          <w:rFonts w:ascii="Book Antiqua" w:hAnsi="Book Antiqua"/>
          <w:sz w:val="24"/>
          <w:szCs w:val="24"/>
        </w:rPr>
        <w:t xml:space="preserve"> </w:t>
      </w:r>
      <w:r w:rsidR="0074545C" w:rsidRPr="0074545C">
        <w:rPr>
          <w:rFonts w:ascii="Book Antiqua" w:hAnsi="Book Antiqua"/>
          <w:sz w:val="24"/>
          <w:szCs w:val="24"/>
        </w:rPr>
        <w:t>to test the authenticity and validity of the hadiths by extracting the hadiths from the hadith book</w:t>
      </w:r>
      <w:r w:rsidR="0074545C" w:rsidRPr="0074545C">
        <w:rPr>
          <w:rFonts w:ascii="Book Antiqua" w:hAnsi="Book Antiqua"/>
          <w:sz w:val="24"/>
          <w:szCs w:val="24"/>
        </w:rPr>
        <w:t xml:space="preserve"> </w:t>
      </w:r>
      <w:r w:rsidR="00017D08"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978-602-70476-2-4", "author" : [ { "dropping-particle" : "", "family" : "Soetari", "given" : "Endang", "non-dropping-particle" : "", "parse-names" : false, "suffix" : "" } ], "edition" : "2", "id" : "ITEM-1", "issued" : { "date-parts" : [ [ "2015" ] ] }, "publisher" : "Yayasan Amal Bakti Gombong Layang", "publisher-place" : "Bandung", "title" : "Syarah dan Kritik Hadis dengan Metode Tahrij: Teori dan Aplikasi", "type" : "book" }, "uris" : [ "http://www.mendeley.com/documents/?uuid=a9c19b21-8b6e-40be-81d8-6c0b99c25c52", "http://www.mendeley.com/documents/?uuid=78e5e980-e7fb-4485-a48e-96d883345f47" ] } ], "mendeley" : { "formattedCitation" : "(Soetari, 2015)", "plainTextFormattedCitation" : "(Soetari, 2015)", "previouslyFormattedCitation" : "(Soetari, 2015)" }, "properties" : { "noteIndex" : 0 }, "schema" : "https://github.com/citation-style-language/schema/raw/master/csl-citation.json" }</w:instrText>
      </w:r>
      <w:r w:rsidR="00017D08" w:rsidRPr="00CC6DD4">
        <w:rPr>
          <w:rFonts w:ascii="Book Antiqua" w:hAnsi="Book Antiqua"/>
          <w:sz w:val="24"/>
          <w:szCs w:val="24"/>
        </w:rPr>
        <w:fldChar w:fldCharType="separate"/>
      </w:r>
      <w:r w:rsidR="00017D08" w:rsidRPr="00CC6DD4">
        <w:rPr>
          <w:rFonts w:ascii="Book Antiqua" w:hAnsi="Book Antiqua"/>
          <w:noProof/>
          <w:sz w:val="24"/>
          <w:szCs w:val="24"/>
        </w:rPr>
        <w:t>(Soetari, 2015)</w:t>
      </w:r>
      <w:r w:rsidR="00017D08" w:rsidRPr="00CC6DD4">
        <w:rPr>
          <w:rFonts w:ascii="Book Antiqua" w:hAnsi="Book Antiqua"/>
          <w:sz w:val="24"/>
          <w:szCs w:val="24"/>
        </w:rPr>
        <w:fldChar w:fldCharType="end"/>
      </w:r>
      <w:r w:rsidR="00E62CA4" w:rsidRPr="00CC6DD4">
        <w:rPr>
          <w:rFonts w:ascii="Book Antiqua" w:hAnsi="Book Antiqua"/>
          <w:sz w:val="24"/>
          <w:szCs w:val="24"/>
        </w:rPr>
        <w:t xml:space="preserve">. </w:t>
      </w:r>
      <w:r w:rsidR="0074545C" w:rsidRPr="0074545C">
        <w:rPr>
          <w:rFonts w:ascii="Book Antiqua" w:hAnsi="Book Antiqua"/>
          <w:sz w:val="24"/>
          <w:szCs w:val="24"/>
        </w:rPr>
        <w:t>Second, developed the method of sharah hadith</w:t>
      </w:r>
      <w:r w:rsidR="00E62CA4" w:rsidRPr="00CC6DD4">
        <w:rPr>
          <w:rFonts w:ascii="Book Antiqua" w:hAnsi="Book Antiqua"/>
          <w:sz w:val="24"/>
          <w:szCs w:val="24"/>
        </w:rPr>
        <w:t xml:space="preserve"> </w:t>
      </w:r>
      <w:r w:rsidR="00017D08"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02-8839", "author" : [ { "dropping-particle" : "", "family" : "Muhtador", "given" : "Mohammad", "non-dropping-particle" : "", "parse-names" : false, "suffix" : "" } ], "container-title" : "Riwayah", "id" : "ITEM-1", "issue" : "2", "issued" : { "date-parts" : [ [ "2016" ] ] }, "page" : "259-272", "publisher" : "Sekolah Tinggi Agama Islam Negeri Kudus", "title" : "Sejarah Perkembangan Metode dan Pendekatan Syarah Hadis", "type" : "article-journal", "volume" : "2" }, "uris" : [ "http://www.mendeley.com/documents/?uuid=fb1c4d0d-cad7-4a29-be0b-72bc4147545c", "http://www.mendeley.com/documents/?uuid=5f8ce9ec-b4d8-431a-83a3-9758636bb285" ] } ], "mendeley" : { "formattedCitation" : "(Muhtador, 2016)", "plainTextFormattedCitation" : "(Muhtador, 2016)", "previouslyFormattedCitation" : "(Muhtador, 2016)" }, "properties" : { "noteIndex" : 0 }, "schema" : "https://github.com/citation-style-language/schema/raw/master/csl-citation.json" }</w:instrText>
      </w:r>
      <w:r w:rsidR="00017D08" w:rsidRPr="00CC6DD4">
        <w:rPr>
          <w:rFonts w:ascii="Book Antiqua" w:hAnsi="Book Antiqua"/>
          <w:sz w:val="24"/>
          <w:szCs w:val="24"/>
        </w:rPr>
        <w:fldChar w:fldCharType="separate"/>
      </w:r>
      <w:r w:rsidR="00017D08" w:rsidRPr="00CC6DD4">
        <w:rPr>
          <w:rFonts w:ascii="Book Antiqua" w:hAnsi="Book Antiqua"/>
          <w:noProof/>
          <w:sz w:val="24"/>
          <w:szCs w:val="24"/>
        </w:rPr>
        <w:t>(Muhtador, 2016)</w:t>
      </w:r>
      <w:r w:rsidR="00017D08" w:rsidRPr="00CC6DD4">
        <w:rPr>
          <w:rFonts w:ascii="Book Antiqua" w:hAnsi="Book Antiqua"/>
          <w:sz w:val="24"/>
          <w:szCs w:val="24"/>
        </w:rPr>
        <w:fldChar w:fldCharType="end"/>
      </w:r>
      <w:r w:rsidR="00017D08" w:rsidRPr="00CC6DD4">
        <w:rPr>
          <w:rFonts w:ascii="Book Antiqua" w:hAnsi="Book Antiqua"/>
          <w:sz w:val="24"/>
          <w:szCs w:val="24"/>
        </w:rPr>
        <w:t xml:space="preserve"> </w:t>
      </w:r>
      <w:r w:rsidR="0074545C" w:rsidRPr="0074545C">
        <w:rPr>
          <w:rFonts w:ascii="Book Antiqua" w:hAnsi="Book Antiqua"/>
          <w:sz w:val="24"/>
          <w:szCs w:val="24"/>
        </w:rPr>
        <w:t>to explain the meaning of the hadith text</w:t>
      </w:r>
      <w:r w:rsidR="00017D08" w:rsidRPr="00CC6DD4">
        <w:rPr>
          <w:rFonts w:ascii="Book Antiqua" w:hAnsi="Book Antiqua"/>
          <w:sz w:val="24"/>
          <w:szCs w:val="24"/>
        </w:rPr>
        <w:t xml:space="preserve"> </w:t>
      </w:r>
      <w:r w:rsidR="00017D08"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9-3752", "author" : [ { "dropping-particle" : "", "family" : "Sagir", "given" : "Akhmad", "non-dropping-particle" : "", "parse-names" : false, "suffix" : "" } ], "container-title" : "Jurnal Ilmiah Ilmu Ushuluddin", "id" : "ITEM-1", "issue" : "2", "issued" : { "date-parts" : [ [ "2017" ] ] }, "page" : "129-151", "title" : "Perkembangan Syarah Hadis dalam Tradisi Keilmuan Islam", "type" : "article-journal", "volume" : "9" }, "uris" : [ "http://www.mendeley.com/documents/?uuid=1e1e7765-288a-47cb-a113-b4c2147f3e4d", "http://www.mendeley.com/documents/?uuid=6320c34f-aced-4384-a49c-4fdf4972ff72" ] } ], "mendeley" : { "formattedCitation" : "(Sagir, 2017)", "plainTextFormattedCitation" : "(Sagir, 2017)", "previouslyFormattedCitation" : "(Sagir, 2017)" }, "properties" : { "noteIndex" : 0 }, "schema" : "https://github.com/citation-style-language/schema/raw/master/csl-citation.json" }</w:instrText>
      </w:r>
      <w:r w:rsidR="00017D08" w:rsidRPr="00CC6DD4">
        <w:rPr>
          <w:rFonts w:ascii="Book Antiqua" w:hAnsi="Book Antiqua"/>
          <w:sz w:val="24"/>
          <w:szCs w:val="24"/>
        </w:rPr>
        <w:fldChar w:fldCharType="separate"/>
      </w:r>
      <w:r w:rsidR="00017D08" w:rsidRPr="00CC6DD4">
        <w:rPr>
          <w:rFonts w:ascii="Book Antiqua" w:hAnsi="Book Antiqua"/>
          <w:noProof/>
          <w:sz w:val="24"/>
          <w:szCs w:val="24"/>
        </w:rPr>
        <w:t>(Sagir, 2017)</w:t>
      </w:r>
      <w:r w:rsidR="00017D08" w:rsidRPr="00CC6DD4">
        <w:rPr>
          <w:rFonts w:ascii="Book Antiqua" w:hAnsi="Book Antiqua"/>
          <w:sz w:val="24"/>
          <w:szCs w:val="24"/>
        </w:rPr>
        <w:fldChar w:fldCharType="end"/>
      </w:r>
      <w:r w:rsidR="00E62CA4" w:rsidRPr="00CC6DD4">
        <w:rPr>
          <w:rFonts w:ascii="Book Antiqua" w:hAnsi="Book Antiqua"/>
          <w:sz w:val="24"/>
          <w:szCs w:val="24"/>
        </w:rPr>
        <w:t xml:space="preserve">. </w:t>
      </w:r>
      <w:r w:rsidR="0074545C" w:rsidRPr="0074545C">
        <w:rPr>
          <w:rFonts w:ascii="Book Antiqua" w:hAnsi="Book Antiqua"/>
          <w:sz w:val="24"/>
          <w:szCs w:val="24"/>
        </w:rPr>
        <w:t>In the sharah hadith method, a textual approach develops through linguistic analysis and a contextual approach</w:t>
      </w:r>
      <w:r w:rsidR="0074545C" w:rsidRPr="0074545C">
        <w:rPr>
          <w:rStyle w:val="FootnoteReference"/>
          <w:rFonts w:ascii="Book Antiqua" w:hAnsi="Book Antiqua"/>
          <w:sz w:val="24"/>
          <w:szCs w:val="24"/>
          <w:vertAlign w:val="baseline"/>
        </w:rPr>
        <w:t xml:space="preserve"> </w:t>
      </w:r>
      <w:r w:rsidR="00D07B74"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475-7192", "author" : [ { "dropping-particle" : "", "family" : "Alamsyah", "given" : "Alamsyah", "non-dropping-particle" : "", "parse-names" : false, "suffix" : "" }, { "dropping-particle" : "", "family" : "Siti", "given" : "Mahmudah", "non-dropping-particle" : "", "parse-names" : false, "suffix" : "" }, { "dropping-particle" : "", "family" : "Syamsul", "given" : "Huda", "non-dropping-particle" : "", "parse-names" : false, "suffix" : "" } ], "container-title" : "International Journal of Psychosocial Rehabilitation", "id" : "ITEM-1", "issue" : "7", "issued" : { "date-parts" : [ [ "2020" ] ] }, "page" : "1548-1558", "publisher" : "Phyco Social", "title" : "The Contextualization of Hadith in Indonesia: Nusantara Ulema's Response to Islamists", "type" : "article-journal", "volume" : "24" }, "uris" : [ "http://www.mendeley.com/documents/?uuid=a704da68-d8e5-41d5-af71-e19673109894", "http://www.mendeley.com/documents/?uuid=530c408a-5bb6-43c8-a225-7b9522db8aff" ] } ], "mendeley" : { "formattedCitation" : "(Alamsyah et al., 2020)", "plainTextFormattedCitation" : "(Alamsyah et al., 2020)", "previouslyFormattedCitation" : "(Alamsyah et al., 2020)" }, "properties" : { "noteIndex" : 0 }, "schema" : "https://github.com/citation-style-language/schema/raw/master/csl-citation.json" }</w:instrText>
      </w:r>
      <w:r w:rsidR="00D07B74" w:rsidRPr="00CC6DD4">
        <w:rPr>
          <w:rStyle w:val="FootnoteReference"/>
          <w:rFonts w:ascii="Book Antiqua" w:hAnsi="Book Antiqua"/>
          <w:sz w:val="24"/>
          <w:szCs w:val="24"/>
        </w:rPr>
        <w:fldChar w:fldCharType="separate"/>
      </w:r>
      <w:r w:rsidR="00D07B74" w:rsidRPr="00CC6DD4">
        <w:rPr>
          <w:rFonts w:ascii="Book Antiqua" w:hAnsi="Book Antiqua"/>
          <w:bCs/>
          <w:noProof/>
          <w:sz w:val="24"/>
          <w:szCs w:val="24"/>
          <w:lang w:val="en-US"/>
        </w:rPr>
        <w:t>(Alamsyah et al., 2020)</w:t>
      </w:r>
      <w:r w:rsidR="00D07B74" w:rsidRPr="00CC6DD4">
        <w:rPr>
          <w:rStyle w:val="FootnoteReference"/>
          <w:rFonts w:ascii="Book Antiqua" w:hAnsi="Book Antiqua"/>
          <w:sz w:val="24"/>
          <w:szCs w:val="24"/>
        </w:rPr>
        <w:fldChar w:fldCharType="end"/>
      </w:r>
      <w:r w:rsidR="00D07B74" w:rsidRPr="00CC6DD4">
        <w:rPr>
          <w:rFonts w:ascii="Book Antiqua" w:hAnsi="Book Antiqua"/>
          <w:sz w:val="24"/>
          <w:szCs w:val="24"/>
        </w:rPr>
        <w:t xml:space="preserve"> </w:t>
      </w:r>
      <w:r w:rsidR="0074545C" w:rsidRPr="0074545C">
        <w:rPr>
          <w:rFonts w:ascii="Book Antiqua" w:hAnsi="Book Antiqua"/>
          <w:sz w:val="24"/>
          <w:szCs w:val="24"/>
        </w:rPr>
        <w:t>through analysis of the causes of the emergence of the hadith</w:t>
      </w:r>
      <w:r w:rsidR="0074545C" w:rsidRPr="0074545C">
        <w:rPr>
          <w:rFonts w:ascii="Book Antiqua" w:hAnsi="Book Antiqua"/>
          <w:sz w:val="24"/>
          <w:szCs w:val="24"/>
        </w:rPr>
        <w:t xml:space="preserve"> </w:t>
      </w:r>
      <w:r w:rsidR="00FB528A"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8-4737", "author" : [ { "dropping-particle" : "", "family" : "Lestari", "given" : "Lenni", "non-dropping-particle" : "", "parse-names" : false, "suffix" : "" } ], "container-title" : "Jurnal Studi Ilmu-ilmu Al-Qur'an dan Hadis", "id" : "ITEM-1", "issue" : "2", "issued" : { "date-parts" : [ [ "2015" ] ] }, "page" : "265-285", "title" : "Epistemologi Ilmu Asbab al-Wurud Hadis", "type" : "article-journal", "volume" : "16" }, "uris" : [ "http://www.mendeley.com/documents/?uuid=e63b0852-651d-47b1-8d8b-300b38874ff0", "http://www.mendeley.com/documents/?uuid=0f622eed-fa56-4db2-ba9e-8d94e75fe987" ] } ], "mendeley" : { "formattedCitation" : "(Lestari, 2015)", "plainTextFormattedCitation" : "(Lestari, 2015)", "previouslyFormattedCitation" : "(Lestari, 2015)" }, "properties" : { "noteIndex" : 0 }, "schema" : "https://github.com/citation-style-language/schema/raw/master/csl-citation.json" }</w:instrText>
      </w:r>
      <w:r w:rsidR="00FB528A" w:rsidRPr="00CC6DD4">
        <w:rPr>
          <w:rFonts w:ascii="Book Antiqua" w:hAnsi="Book Antiqua"/>
          <w:sz w:val="24"/>
          <w:szCs w:val="24"/>
        </w:rPr>
        <w:fldChar w:fldCharType="separate"/>
      </w:r>
      <w:r w:rsidR="00FB528A" w:rsidRPr="00CC6DD4">
        <w:rPr>
          <w:rFonts w:ascii="Book Antiqua" w:hAnsi="Book Antiqua"/>
          <w:noProof/>
          <w:sz w:val="24"/>
          <w:szCs w:val="24"/>
        </w:rPr>
        <w:t>(Lestari, 2015)</w:t>
      </w:r>
      <w:r w:rsidR="00FB528A" w:rsidRPr="00CC6DD4">
        <w:rPr>
          <w:rFonts w:ascii="Book Antiqua" w:hAnsi="Book Antiqua"/>
          <w:sz w:val="24"/>
          <w:szCs w:val="24"/>
        </w:rPr>
        <w:fldChar w:fldCharType="end"/>
      </w:r>
      <w:r w:rsidR="0074545C">
        <w:rPr>
          <w:rFonts w:ascii="Book Antiqua" w:hAnsi="Book Antiqua"/>
          <w:sz w:val="24"/>
          <w:szCs w:val="24"/>
        </w:rPr>
        <w:t xml:space="preserve"> and </w:t>
      </w:r>
      <w:r w:rsidR="0074545C" w:rsidRPr="0074545C">
        <w:rPr>
          <w:rFonts w:ascii="Book Antiqua" w:hAnsi="Book Antiqua"/>
          <w:sz w:val="24"/>
          <w:szCs w:val="24"/>
        </w:rPr>
        <w:t>social sciences</w:t>
      </w:r>
      <w:r w:rsidR="00D07B74" w:rsidRPr="00CC6DD4">
        <w:rPr>
          <w:rFonts w:ascii="Book Antiqua" w:hAnsi="Book Antiqua"/>
          <w:sz w:val="24"/>
          <w:szCs w:val="24"/>
        </w:rPr>
        <w:t xml:space="preserve"> </w:t>
      </w:r>
      <w:r w:rsidR="00D07B7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0-598X", "author" : [ { "dropping-particle" : "", "family" : "Suryadilaga", "given" : "Muhammad Alfatih", "non-dropping-particle" : "", "parse-names" : false, "suffix" : "" } ], "container-title" : "Al Qalam", "id" : "ITEM-1", "issue" : "2", "issued" : { "date-parts" : [ [ "2017" ] ] }, "page" : "265-286", "title" : "Pembacaan Hadis dalam Perspektif Antropologi", "type" : "article-journal", "volume" : "34" }, "uris" : [ "http://www.mendeley.com/documents/?uuid=1064245d-d90d-4cdd-b611-c7110be54436", "http://www.mendeley.com/documents/?uuid=e165ae26-283b-445a-b96b-e7da99c558f3" ] } ], "mendeley" : { "formattedCitation" : "(Suryadilaga, 2017)", "plainTextFormattedCitation" : "(Suryadilaga, 2017)", "previouslyFormattedCitation" : "(Suryadilaga, 2017)" }, "properties" : { "noteIndex" : 0 }, "schema" : "https://github.com/citation-style-language/schema/raw/master/csl-citation.json" }</w:instrText>
      </w:r>
      <w:r w:rsidR="00D07B74" w:rsidRPr="00CC6DD4">
        <w:rPr>
          <w:rFonts w:ascii="Book Antiqua" w:hAnsi="Book Antiqua"/>
          <w:sz w:val="24"/>
          <w:szCs w:val="24"/>
        </w:rPr>
        <w:fldChar w:fldCharType="separate"/>
      </w:r>
      <w:r w:rsidR="00D07B74" w:rsidRPr="00CC6DD4">
        <w:rPr>
          <w:rFonts w:ascii="Book Antiqua" w:hAnsi="Book Antiqua"/>
          <w:noProof/>
          <w:sz w:val="24"/>
          <w:szCs w:val="24"/>
        </w:rPr>
        <w:t>(Suryadilaga, 2017)</w:t>
      </w:r>
      <w:r w:rsidR="00D07B74" w:rsidRPr="00CC6DD4">
        <w:rPr>
          <w:rFonts w:ascii="Book Antiqua" w:hAnsi="Book Antiqua"/>
          <w:sz w:val="24"/>
          <w:szCs w:val="24"/>
        </w:rPr>
        <w:fldChar w:fldCharType="end"/>
      </w:r>
      <w:r w:rsidR="00E91501" w:rsidRPr="00CC6DD4">
        <w:rPr>
          <w:rFonts w:ascii="Book Antiqua" w:hAnsi="Book Antiqua"/>
          <w:sz w:val="24"/>
          <w:szCs w:val="24"/>
        </w:rPr>
        <w:t xml:space="preserve">, </w:t>
      </w:r>
      <w:r w:rsidR="0074545C" w:rsidRPr="0074545C">
        <w:rPr>
          <w:rFonts w:ascii="Book Antiqua" w:hAnsi="Book Antiqua"/>
          <w:sz w:val="24"/>
          <w:szCs w:val="24"/>
        </w:rPr>
        <w:t xml:space="preserve">such as anthropology </w:t>
      </w:r>
      <w:r w:rsidR="00D07B7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2-7630", "author" : [ { "dropping-particle" : "", "family" : "Rohmana", "given" : "Jajang A", "non-dropping-particle" : "", "parse-names" : false, "suffix" : "" } ], "container-title" : "Holistic al-Hadis", "id" : "ITEM-1", "issue" : "2", "issued" : { "date-parts" : [ [ "2015" ] ] }, "page" : "247-288", "title" : "Pendekatan Antropologi Dalam Studi Living Hadis Di Indonesia: Sebuah Kajian Awal", "type" : "article-journal", "volume" : "1" }, "uris" : [ "http://www.mendeley.com/documents/?uuid=4ebdd6fb-e0c5-4d54-9748-b36891d27866", "http://www.mendeley.com/documents/?uuid=b79c1342-c5e0-4bd4-9115-abcf11737af6" ] } ], "mendeley" : { "formattedCitation" : "(Rohmana, 2015)", "plainTextFormattedCitation" : "(Rohmana, 2015)", "previouslyFormattedCitation" : "(Rohmana, 2015)" }, "properties" : { "noteIndex" : 0 }, "schema" : "https://github.com/citation-style-language/schema/raw/master/csl-citation.json" }</w:instrText>
      </w:r>
      <w:r w:rsidR="00D07B74" w:rsidRPr="00CC6DD4">
        <w:rPr>
          <w:rFonts w:ascii="Book Antiqua" w:hAnsi="Book Antiqua"/>
          <w:sz w:val="24"/>
          <w:szCs w:val="24"/>
        </w:rPr>
        <w:fldChar w:fldCharType="separate"/>
      </w:r>
      <w:r w:rsidR="00D07B74" w:rsidRPr="00CC6DD4">
        <w:rPr>
          <w:rFonts w:ascii="Book Antiqua" w:hAnsi="Book Antiqua"/>
          <w:noProof/>
          <w:sz w:val="24"/>
          <w:szCs w:val="24"/>
        </w:rPr>
        <w:t>(Rohmana, 2015)</w:t>
      </w:r>
      <w:r w:rsidR="00D07B74" w:rsidRPr="00CC6DD4">
        <w:rPr>
          <w:rFonts w:ascii="Book Antiqua" w:hAnsi="Book Antiqua"/>
          <w:sz w:val="24"/>
          <w:szCs w:val="24"/>
        </w:rPr>
        <w:fldChar w:fldCharType="end"/>
      </w:r>
      <w:r w:rsidR="00E91501" w:rsidRPr="00CC6DD4">
        <w:rPr>
          <w:rFonts w:ascii="Book Antiqua" w:hAnsi="Book Antiqua"/>
          <w:sz w:val="24"/>
          <w:szCs w:val="24"/>
        </w:rPr>
        <w:t xml:space="preserve">, </w:t>
      </w:r>
      <w:r w:rsidR="0074545C" w:rsidRPr="0074545C">
        <w:rPr>
          <w:rFonts w:ascii="Book Antiqua" w:hAnsi="Book Antiqua"/>
          <w:sz w:val="24"/>
          <w:szCs w:val="24"/>
        </w:rPr>
        <w:t>sociology</w:t>
      </w:r>
      <w:r w:rsidR="00D07B74" w:rsidRPr="00CC6DD4">
        <w:rPr>
          <w:rFonts w:ascii="Book Antiqua" w:hAnsi="Book Antiqua"/>
          <w:sz w:val="24"/>
          <w:szCs w:val="24"/>
        </w:rPr>
        <w:t xml:space="preserve"> </w:t>
      </w:r>
      <w:r w:rsidR="00D07B7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2-7630", "author" : [ { "dropping-particle" : "", "family" : "Assagaf", "given" : "Ja\u2019far", "non-dropping-particle" : "", "parse-names" : false, "suffix" : "" } ], "container-title" : "Holistic al-Hadis", "id" : "ITEM-1", "issue" : "2", "issued" : { "date-parts" : [ [ "2015" ] ] }, "page" : "289-316", "title" : "Studi Hadis Dengan Pendekatan Sosiologis: Paradigma Living-Hadis", "type" : "article-journal", "volume" : "1" }, "uris" : [ "http://www.mendeley.com/documents/?uuid=162ca0f2-63be-4884-8130-5c33e9a97c08", "http://www.mendeley.com/documents/?uuid=59f856c3-818a-4a25-a444-2adb28cdaca8" ] } ], "mendeley" : { "formattedCitation" : "(Assagaf, 2015)", "plainTextFormattedCitation" : "(Assagaf, 2015)", "previouslyFormattedCitation" : "(Assagaf, 2015)" }, "properties" : { "noteIndex" : 0 }, "schema" : "https://github.com/citation-style-language/schema/raw/master/csl-citation.json" }</w:instrText>
      </w:r>
      <w:r w:rsidR="00D07B74" w:rsidRPr="00CC6DD4">
        <w:rPr>
          <w:rFonts w:ascii="Book Antiqua" w:hAnsi="Book Antiqua"/>
          <w:sz w:val="24"/>
          <w:szCs w:val="24"/>
        </w:rPr>
        <w:fldChar w:fldCharType="separate"/>
      </w:r>
      <w:r w:rsidR="00D07B74" w:rsidRPr="00CC6DD4">
        <w:rPr>
          <w:rFonts w:ascii="Book Antiqua" w:hAnsi="Book Antiqua"/>
          <w:noProof/>
          <w:sz w:val="24"/>
          <w:szCs w:val="24"/>
        </w:rPr>
        <w:t>(Assagaf, 2015)</w:t>
      </w:r>
      <w:r w:rsidR="00D07B74" w:rsidRPr="00CC6DD4">
        <w:rPr>
          <w:rFonts w:ascii="Book Antiqua" w:hAnsi="Book Antiqua"/>
          <w:sz w:val="24"/>
          <w:szCs w:val="24"/>
        </w:rPr>
        <w:fldChar w:fldCharType="end"/>
      </w:r>
      <w:r w:rsidR="00E91501" w:rsidRPr="00CC6DD4">
        <w:rPr>
          <w:rFonts w:ascii="Book Antiqua" w:hAnsi="Book Antiqua"/>
          <w:sz w:val="24"/>
          <w:szCs w:val="24"/>
        </w:rPr>
        <w:t xml:space="preserve">, </w:t>
      </w:r>
      <w:r w:rsidR="0074545C" w:rsidRPr="0074545C">
        <w:rPr>
          <w:rFonts w:ascii="Book Antiqua" w:hAnsi="Book Antiqua"/>
          <w:sz w:val="24"/>
          <w:szCs w:val="24"/>
        </w:rPr>
        <w:t>genealogy</w:t>
      </w:r>
      <w:r w:rsidR="0074545C">
        <w:rPr>
          <w:rFonts w:ascii="Book Antiqua" w:hAnsi="Book Antiqua"/>
          <w:sz w:val="24"/>
          <w:szCs w:val="24"/>
        </w:rPr>
        <w:t xml:space="preserve"> </w:t>
      </w:r>
      <w:r w:rsidR="00D07B7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721-754X", "author" : [ { "dropping-particle" : "", "family" : "Taufik", "given" : "Egi Tanadi", "non-dropping-particle" : "", "parse-names" : false, "suffix" : "" } ], "container-title" : "Ushuluna: Jurnal Ilmu Ushuluddin", "id" : "ITEM-1", "issue" : "2", "issued" : { "date-parts" : [ [ "2020" ] ] }, "page" : "33-50", "title" : "Epistemologi Syara\u1e25 Hadis di Perguruan Tinggi: Diskursus Genealogis Terhadap Transmisi dan Transformasi Metode Syara\u1e25 Hadis di Indonesia", "type" : "article-journal", "volume" : "6" }, "uris" : [ "http://www.mendeley.com/documents/?uuid=ed99bd4f-3e79-4021-b6ed-4c46649f7e08", "http://www.mendeley.com/documents/?uuid=00798e16-5509-4c30-bcb8-30aca3a344db" ] } ], "mendeley" : { "formattedCitation" : "(Taufik, 2020a)", "plainTextFormattedCitation" : "(Taufik, 2020a)", "previouslyFormattedCitation" : "(Taufik, 2020a)" }, "properties" : { "noteIndex" : 0 }, "schema" : "https://github.com/citation-style-language/schema/raw/master/csl-citation.json" }</w:instrText>
      </w:r>
      <w:r w:rsidR="00D07B74" w:rsidRPr="00CC6DD4">
        <w:rPr>
          <w:rFonts w:ascii="Book Antiqua" w:hAnsi="Book Antiqua"/>
          <w:sz w:val="24"/>
          <w:szCs w:val="24"/>
        </w:rPr>
        <w:fldChar w:fldCharType="separate"/>
      </w:r>
      <w:r w:rsidR="00980BAF" w:rsidRPr="00CC6DD4">
        <w:rPr>
          <w:rFonts w:ascii="Book Antiqua" w:hAnsi="Book Antiqua"/>
          <w:noProof/>
          <w:sz w:val="24"/>
          <w:szCs w:val="24"/>
        </w:rPr>
        <w:t>(Taufik, 2020a)</w:t>
      </w:r>
      <w:r w:rsidR="00D07B74" w:rsidRPr="00CC6DD4">
        <w:rPr>
          <w:rFonts w:ascii="Book Antiqua" w:hAnsi="Book Antiqua"/>
          <w:sz w:val="24"/>
          <w:szCs w:val="24"/>
        </w:rPr>
        <w:fldChar w:fldCharType="end"/>
      </w:r>
      <w:r w:rsidR="00E91501" w:rsidRPr="00CC6DD4">
        <w:rPr>
          <w:rFonts w:ascii="Book Antiqua" w:hAnsi="Book Antiqua"/>
          <w:sz w:val="24"/>
          <w:szCs w:val="24"/>
        </w:rPr>
        <w:t xml:space="preserve">, </w:t>
      </w:r>
      <w:r w:rsidR="0074545C" w:rsidRPr="0074545C">
        <w:rPr>
          <w:rFonts w:ascii="Book Antiqua" w:hAnsi="Book Antiqua"/>
          <w:sz w:val="24"/>
          <w:szCs w:val="24"/>
        </w:rPr>
        <w:t>and others</w:t>
      </w:r>
      <w:r w:rsidR="00E91501" w:rsidRPr="00CC6DD4">
        <w:rPr>
          <w:rFonts w:ascii="Book Antiqua" w:hAnsi="Book Antiqua"/>
          <w:sz w:val="24"/>
          <w:szCs w:val="24"/>
        </w:rPr>
        <w:t>.</w:t>
      </w:r>
    </w:p>
    <w:p w14:paraId="4B58D831" w14:textId="22EA3AF9" w:rsidR="00E91501" w:rsidRPr="00CC6DD4" w:rsidRDefault="0074545C" w:rsidP="001327FD">
      <w:pPr>
        <w:spacing w:after="0" w:line="240" w:lineRule="auto"/>
        <w:ind w:firstLine="567"/>
        <w:jc w:val="both"/>
        <w:rPr>
          <w:rFonts w:ascii="Book Antiqua" w:hAnsi="Book Antiqua"/>
          <w:sz w:val="24"/>
          <w:szCs w:val="24"/>
        </w:rPr>
      </w:pPr>
      <w:r w:rsidRPr="0074545C">
        <w:rPr>
          <w:rFonts w:ascii="Book Antiqua" w:hAnsi="Book Antiqua"/>
          <w:sz w:val="24"/>
          <w:szCs w:val="24"/>
        </w:rPr>
        <w:t>The government in Indonesia has established policies regarding the development of hadith research</w:t>
      </w:r>
      <w:r w:rsidRPr="0074545C">
        <w:rPr>
          <w:rFonts w:ascii="Book Antiqua" w:hAnsi="Book Antiqua"/>
          <w:sz w:val="24"/>
          <w:szCs w:val="24"/>
        </w:rPr>
        <w:t xml:space="preserve"> </w:t>
      </w:r>
      <w:r w:rsidR="00017D08"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Tim Penyusun", "given" : "", "non-dropping-particle" : "", "parse-names" : false, "suffix" : "" } ], "id" : "ITEM-1", "issued" : { "date-parts" : [ [ "2018" ] ] }, "publisher-place" : "Jakarta", "title" : "Keputusan Direktur Jenderal Pendidikan Islam Nomor 6994 Tahun 2018 tentang Agenda Riset Keagamaan Nasional (Arkan) 2018\u20132028", "type" : "report" }, "uris" : [ "http://www.mendeley.com/documents/?uuid=59c607fc-348e-410a-8d7d-d626075408a0", "http://www.mendeley.com/documents/?uuid=4e3dd1bb-9abc-42da-b0fc-afd7c2c86c47" ] } ], "mendeley" : { "formattedCitation" : "(Tim Penyusun, 2018b)", "plainTextFormattedCitation" : "(Tim Penyusun, 2018b)", "previouslyFormattedCitation" : "(Tim Penyusun, 2018b)" }, "properties" : { "noteIndex" : 0 }, "schema" : "https://github.com/citation-style-language/schema/raw/master/csl-citation.json" }</w:instrText>
      </w:r>
      <w:r w:rsidR="00017D08" w:rsidRPr="00CC6DD4">
        <w:rPr>
          <w:rFonts w:ascii="Book Antiqua" w:hAnsi="Book Antiqua"/>
          <w:sz w:val="24"/>
          <w:szCs w:val="24"/>
        </w:rPr>
        <w:fldChar w:fldCharType="separate"/>
      </w:r>
      <w:r w:rsidR="00DD6E7C" w:rsidRPr="00CC6DD4">
        <w:rPr>
          <w:rFonts w:ascii="Book Antiqua" w:hAnsi="Book Antiqua"/>
          <w:noProof/>
          <w:sz w:val="24"/>
          <w:szCs w:val="24"/>
        </w:rPr>
        <w:t>(Tim Penyusun, 2018b)</w:t>
      </w:r>
      <w:r w:rsidR="00017D08" w:rsidRPr="00CC6DD4">
        <w:rPr>
          <w:rFonts w:ascii="Book Antiqua" w:hAnsi="Book Antiqua"/>
          <w:sz w:val="24"/>
          <w:szCs w:val="24"/>
        </w:rPr>
        <w:fldChar w:fldCharType="end"/>
      </w:r>
      <w:r w:rsidR="00F400FB" w:rsidRPr="00CC6DD4">
        <w:rPr>
          <w:rFonts w:ascii="Book Antiqua" w:hAnsi="Book Antiqua"/>
          <w:sz w:val="24"/>
          <w:szCs w:val="24"/>
        </w:rPr>
        <w:t xml:space="preserve">. </w:t>
      </w:r>
      <w:r w:rsidR="00631827" w:rsidRPr="00631827">
        <w:rPr>
          <w:rFonts w:ascii="Book Antiqua" w:hAnsi="Book Antiqua"/>
          <w:sz w:val="24"/>
          <w:szCs w:val="24"/>
        </w:rPr>
        <w:t xml:space="preserve">The policy stipulates that hadiths should be researched using an interdisciplinary, multidisciplinary </w:t>
      </w:r>
      <w:r w:rsidR="00631827" w:rsidRPr="00631827">
        <w:rPr>
          <w:rFonts w:ascii="Book Antiqua" w:hAnsi="Book Antiqua"/>
          <w:sz w:val="24"/>
          <w:szCs w:val="24"/>
        </w:rPr>
        <w:lastRenderedPageBreak/>
        <w:t>and transdisciplinary approach</w:t>
      </w:r>
      <w:r w:rsidR="00DD6E7C" w:rsidRPr="00CC6DD4">
        <w:rPr>
          <w:rFonts w:ascii="Book Antiqua" w:hAnsi="Book Antiqua"/>
          <w:sz w:val="24"/>
          <w:szCs w:val="24"/>
        </w:rPr>
        <w:t xml:space="preserve"> </w:t>
      </w:r>
      <w:r w:rsidR="00DD6E7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Tim Penyusun", "given" : "", "non-dropping-particle" : "", "parse-names" : false, "suffix" : "" } ], "id" : "ITEM-1", "issued" : { "date-parts" : [ [ "2018" ] ] }, "publisher-place" : "Jakarta", "title" : "Keputusan Direktur Jenderal Pendidikan Islam Nomor 6165 Tahun 2018 tentang Standar Kompetensi Lulusan dan Capaian Pembelajaran Lulusan Program Studi Jenjang Magister dan Doktor pada PTKI", "type" : "report" }, "uris" : [ "http://www.mendeley.com/documents/?uuid=1ffdbcdc-8da7-43ad-9c0f-2314272f5bc4", "http://www.mendeley.com/documents/?uuid=f2537770-c163-41ea-884a-5f39ecccfaf9" ] } ], "mendeley" : { "formattedCitation" : "(Tim Penyusun, 2018a)", "plainTextFormattedCitation" : "(Tim Penyusun, 2018a)", "previouslyFormattedCitation" : "(Tim Penyusun, 2018a)" }, "properties" : { "noteIndex" : 0 }, "schema" : "https://github.com/citation-style-language/schema/raw/master/csl-citation.json" }</w:instrText>
      </w:r>
      <w:r w:rsidR="00DD6E7C" w:rsidRPr="00CC6DD4">
        <w:rPr>
          <w:rFonts w:ascii="Book Antiqua" w:hAnsi="Book Antiqua"/>
          <w:sz w:val="24"/>
          <w:szCs w:val="24"/>
        </w:rPr>
        <w:fldChar w:fldCharType="separate"/>
      </w:r>
      <w:r w:rsidR="00DD6E7C" w:rsidRPr="00CC6DD4">
        <w:rPr>
          <w:rFonts w:ascii="Book Antiqua" w:hAnsi="Book Antiqua"/>
          <w:noProof/>
          <w:sz w:val="24"/>
          <w:szCs w:val="24"/>
        </w:rPr>
        <w:t>(Tim Penyusun, 2018a)</w:t>
      </w:r>
      <w:r w:rsidR="00DD6E7C" w:rsidRPr="00CC6DD4">
        <w:rPr>
          <w:rFonts w:ascii="Book Antiqua" w:hAnsi="Book Antiqua"/>
          <w:sz w:val="24"/>
          <w:szCs w:val="24"/>
        </w:rPr>
        <w:fldChar w:fldCharType="end"/>
      </w:r>
      <w:r w:rsidR="00F400FB" w:rsidRPr="00CC6DD4">
        <w:rPr>
          <w:rFonts w:ascii="Book Antiqua" w:hAnsi="Book Antiqua"/>
          <w:sz w:val="24"/>
          <w:szCs w:val="24"/>
        </w:rPr>
        <w:t xml:space="preserve">. </w:t>
      </w:r>
      <w:r w:rsidR="00631827" w:rsidRPr="00631827">
        <w:rPr>
          <w:rFonts w:ascii="Book Antiqua" w:hAnsi="Book Antiqua"/>
          <w:sz w:val="24"/>
          <w:szCs w:val="24"/>
        </w:rPr>
        <w:t>Interdisciplinarity is research with an allied scientific approach</w:t>
      </w:r>
      <w:r w:rsidR="00DD6E7C" w:rsidRPr="00CC6DD4">
        <w:rPr>
          <w:rFonts w:ascii="Book Antiqua" w:hAnsi="Book Antiqua"/>
          <w:sz w:val="24"/>
          <w:szCs w:val="24"/>
        </w:rPr>
        <w:t xml:space="preserve"> </w:t>
      </w:r>
      <w:r w:rsidR="00DD6E7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85-3574", "author" : [ { "dropping-particle" : "", "family" : "Rohmatika", "given" : "Ratu Vina", "non-dropping-particle" : "", "parse-names" : false, "suffix" : "" } ], "container-title" : "Al-Adyan: Jurnal Studi Lintas Agama", "id" : "ITEM-1", "issue" : "1", "issued" : { "date-parts" : [ [ "2019" ] ] }, "page" : "115-132", "title" : "Pendekatan Interdisipliner dan Multidisipliner Dalam Studi Islam", "type" : "article-journal", "volume" : "14" }, "uris" : [ "http://www.mendeley.com/documents/?uuid=099bc535-1e33-4440-9c35-fbaa7b04d54e", "http://www.mendeley.com/documents/?uuid=a5ebbf02-129b-4ce9-8061-1e041ecbc2fb" ] } ], "mendeley" : { "formattedCitation" : "(Rohmatika, 2019)", "plainTextFormattedCitation" : "(Rohmatika, 2019)", "previouslyFormattedCitation" : "(Rohmatika, 2019)" }, "properties" : { "noteIndex" : 0 }, "schema" : "https://github.com/citation-style-language/schema/raw/master/csl-citation.json" }</w:instrText>
      </w:r>
      <w:r w:rsidR="00DD6E7C" w:rsidRPr="00CC6DD4">
        <w:rPr>
          <w:rFonts w:ascii="Book Antiqua" w:hAnsi="Book Antiqua"/>
          <w:sz w:val="24"/>
          <w:szCs w:val="24"/>
        </w:rPr>
        <w:fldChar w:fldCharType="separate"/>
      </w:r>
      <w:r w:rsidR="00DD6E7C" w:rsidRPr="00CC6DD4">
        <w:rPr>
          <w:rFonts w:ascii="Book Antiqua" w:hAnsi="Book Antiqua"/>
          <w:noProof/>
          <w:sz w:val="24"/>
          <w:szCs w:val="24"/>
        </w:rPr>
        <w:t>(Rohmatika, 2019)</w:t>
      </w:r>
      <w:r w:rsidR="00DD6E7C" w:rsidRPr="00CC6DD4">
        <w:rPr>
          <w:rFonts w:ascii="Book Antiqua" w:hAnsi="Book Antiqua"/>
          <w:sz w:val="24"/>
          <w:szCs w:val="24"/>
        </w:rPr>
        <w:fldChar w:fldCharType="end"/>
      </w:r>
      <w:r w:rsidR="00F400FB" w:rsidRPr="00CC6DD4">
        <w:rPr>
          <w:rFonts w:ascii="Book Antiqua" w:hAnsi="Book Antiqua"/>
          <w:sz w:val="24"/>
          <w:szCs w:val="24"/>
        </w:rPr>
        <w:t xml:space="preserve">. </w:t>
      </w:r>
      <w:r w:rsidR="00631827" w:rsidRPr="00631827">
        <w:rPr>
          <w:rFonts w:ascii="Book Antiqua" w:hAnsi="Book Antiqua"/>
          <w:sz w:val="24"/>
          <w:szCs w:val="24"/>
        </w:rPr>
        <w:t>Multidisciplinary is research with a science approach that is not related</w:t>
      </w:r>
      <w:r w:rsidR="00631827" w:rsidRPr="00631827">
        <w:rPr>
          <w:rFonts w:ascii="Book Antiqua" w:hAnsi="Book Antiqua"/>
          <w:sz w:val="24"/>
          <w:szCs w:val="24"/>
        </w:rPr>
        <w:t xml:space="preserve"> </w:t>
      </w:r>
      <w:r w:rsidR="00DD6E7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85-3574", "author" : [ { "dropping-particle" : "", "family" : "Rohmatika", "given" : "Ratu Vina", "non-dropping-particle" : "", "parse-names" : false, "suffix" : "" } ], "container-title" : "Al-Adyan: Jurnal Studi Lintas Agama", "id" : "ITEM-1", "issue" : "1", "issued" : { "date-parts" : [ [ "2019" ] ] }, "page" : "115-132", "title" : "Pendekatan Interdisipliner dan Multidisipliner Dalam Studi Islam", "type" : "article-journal", "volume" : "14" }, "uris" : [ "http://www.mendeley.com/documents/?uuid=099bc535-1e33-4440-9c35-fbaa7b04d54e", "http://www.mendeley.com/documents/?uuid=a5ebbf02-129b-4ce9-8061-1e041ecbc2fb" ] } ], "mendeley" : { "formattedCitation" : "(Rohmatika, 2019)", "plainTextFormattedCitation" : "(Rohmatika, 2019)", "previouslyFormattedCitation" : "(Rohmatika, 2019)" }, "properties" : { "noteIndex" : 0 }, "schema" : "https://github.com/citation-style-language/schema/raw/master/csl-citation.json" }</w:instrText>
      </w:r>
      <w:r w:rsidR="00DD6E7C" w:rsidRPr="00CC6DD4">
        <w:rPr>
          <w:rFonts w:ascii="Book Antiqua" w:hAnsi="Book Antiqua"/>
          <w:sz w:val="24"/>
          <w:szCs w:val="24"/>
        </w:rPr>
        <w:fldChar w:fldCharType="separate"/>
      </w:r>
      <w:r w:rsidR="00DD6E7C" w:rsidRPr="00CC6DD4">
        <w:rPr>
          <w:rFonts w:ascii="Book Antiqua" w:hAnsi="Book Antiqua"/>
          <w:noProof/>
          <w:sz w:val="24"/>
          <w:szCs w:val="24"/>
        </w:rPr>
        <w:t>(Rohmatika, 2019)</w:t>
      </w:r>
      <w:r w:rsidR="00DD6E7C" w:rsidRPr="00CC6DD4">
        <w:rPr>
          <w:rFonts w:ascii="Book Antiqua" w:hAnsi="Book Antiqua"/>
          <w:sz w:val="24"/>
          <w:szCs w:val="24"/>
        </w:rPr>
        <w:fldChar w:fldCharType="end"/>
      </w:r>
      <w:r w:rsidR="00F400FB" w:rsidRPr="00CC6DD4">
        <w:rPr>
          <w:rFonts w:ascii="Book Antiqua" w:hAnsi="Book Antiqua"/>
          <w:sz w:val="24"/>
          <w:szCs w:val="24"/>
        </w:rPr>
        <w:t xml:space="preserve">. </w:t>
      </w:r>
      <w:r w:rsidR="00631827" w:rsidRPr="00631827">
        <w:rPr>
          <w:rFonts w:ascii="Book Antiqua" w:hAnsi="Book Antiqua"/>
          <w:sz w:val="24"/>
          <w:szCs w:val="24"/>
        </w:rPr>
        <w:t>Transdisciplinarity is research with an integrated science approach</w:t>
      </w:r>
      <w:r w:rsidR="00DD6E7C" w:rsidRPr="00CC6DD4">
        <w:rPr>
          <w:rFonts w:ascii="Book Antiqua" w:hAnsi="Book Antiqua"/>
          <w:sz w:val="24"/>
          <w:szCs w:val="24"/>
        </w:rPr>
        <w:t xml:space="preserve"> </w:t>
      </w:r>
      <w:r w:rsidR="00DD6E7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27-8754", "author" : [ { "dropping-particle" : "", "family" : "Sudikan", "given" : "Setya Yuwana", "non-dropping-particle" : "", "parse-names" : false, "suffix" : "" } ], "container-title" : "Paramasastra", "id" : "ITEM-1", "issue" : "1", "issued" : { "date-parts" : [ [ "2015" ] ] }, "title" : "Pendekatan interdisipliner, multidisipliner, dan transdisipliner dalam studi sastra", "type" : "article-journal", "volume" : "2" }, "uris" : [ "http://www.mendeley.com/documents/?uuid=050d803d-82e7-4fb7-8c71-ff3f08f8284b", "http://www.mendeley.com/documents/?uuid=7d7cf802-8520-4855-bdf1-2d9431efafba" ] } ], "mendeley" : { "formattedCitation" : "(Sudikan, 2015)", "plainTextFormattedCitation" : "(Sudikan, 2015)", "previouslyFormattedCitation" : "(Sudikan, 2015)" }, "properties" : { "noteIndex" : 0 }, "schema" : "https://github.com/citation-style-language/schema/raw/master/csl-citation.json" }</w:instrText>
      </w:r>
      <w:r w:rsidR="00DD6E7C" w:rsidRPr="00CC6DD4">
        <w:rPr>
          <w:rFonts w:ascii="Book Antiqua" w:hAnsi="Book Antiqua"/>
          <w:sz w:val="24"/>
          <w:szCs w:val="24"/>
        </w:rPr>
        <w:fldChar w:fldCharType="separate"/>
      </w:r>
      <w:r w:rsidR="00DD6E7C" w:rsidRPr="00CC6DD4">
        <w:rPr>
          <w:rFonts w:ascii="Book Antiqua" w:hAnsi="Book Antiqua"/>
          <w:noProof/>
          <w:sz w:val="24"/>
          <w:szCs w:val="24"/>
        </w:rPr>
        <w:t>(Sudikan, 2015)</w:t>
      </w:r>
      <w:r w:rsidR="00DD6E7C" w:rsidRPr="00CC6DD4">
        <w:rPr>
          <w:rFonts w:ascii="Book Antiqua" w:hAnsi="Book Antiqua"/>
          <w:sz w:val="24"/>
          <w:szCs w:val="24"/>
        </w:rPr>
        <w:fldChar w:fldCharType="end"/>
      </w:r>
      <w:r w:rsidR="00F94D02" w:rsidRPr="00CC6DD4">
        <w:rPr>
          <w:rFonts w:ascii="Book Antiqua" w:hAnsi="Book Antiqua"/>
          <w:sz w:val="24"/>
          <w:szCs w:val="24"/>
        </w:rPr>
        <w:t xml:space="preserve">. </w:t>
      </w:r>
      <w:r w:rsidR="00631827" w:rsidRPr="00631827">
        <w:rPr>
          <w:rFonts w:ascii="Book Antiqua" w:hAnsi="Book Antiqua"/>
          <w:sz w:val="24"/>
          <w:szCs w:val="24"/>
        </w:rPr>
        <w:t>This policy is in line with regulations regarding the implementation of integrated science between Islamic and general sciences in Islamic higher education in Indonesia</w:t>
      </w:r>
      <w:r w:rsidR="00631827" w:rsidRPr="00631827">
        <w:rPr>
          <w:rFonts w:ascii="Book Antiqua" w:hAnsi="Book Antiqua"/>
          <w:sz w:val="24"/>
          <w:szCs w:val="24"/>
        </w:rPr>
        <w:t xml:space="preserve"> </w:t>
      </w:r>
      <w:r w:rsidR="00DD6E7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Indonesia", "given" : "Kementerian Agama Republik", "non-dropping-particle" : "", "parse-names" : false, "suffix" : "" } ], "id" : "ITEM-1", "issued" : { "date-parts" : [ [ "2019" ] ] }, "publisher" : "Direktorat Pendidikan Tinggi Keagamaan Islam Direktorat Jenderal Pendidikan\u00a0\u2026", "title" : "Pedoman Implementasi Integrasi Ilmu di Perguruan Tinggi Keagamaan Islam", "type" : "article" }, "uris" : [ "http://www.mendeley.com/documents/?uuid=82d38da6-0328-4096-8ae6-696190abba81", "http://www.mendeley.com/documents/?uuid=fd843f82-8c29-41de-a89c-a978e52f664e" ] } ], "mendeley" : { "formattedCitation" : "(Indonesia, 2019)", "plainTextFormattedCitation" : "(Indonesia, 2019)", "previouslyFormattedCitation" : "(Indonesia, 2019)" }, "properties" : { "noteIndex" : 0 }, "schema" : "https://github.com/citation-style-language/schema/raw/master/csl-citation.json" }</w:instrText>
      </w:r>
      <w:r w:rsidR="00DD6E7C" w:rsidRPr="00CC6DD4">
        <w:rPr>
          <w:rFonts w:ascii="Book Antiqua" w:hAnsi="Book Antiqua"/>
          <w:sz w:val="24"/>
          <w:szCs w:val="24"/>
        </w:rPr>
        <w:fldChar w:fldCharType="separate"/>
      </w:r>
      <w:r w:rsidR="00DD6E7C" w:rsidRPr="00CC6DD4">
        <w:rPr>
          <w:rFonts w:ascii="Book Antiqua" w:hAnsi="Book Antiqua"/>
          <w:noProof/>
          <w:sz w:val="24"/>
          <w:szCs w:val="24"/>
        </w:rPr>
        <w:t>(Indonesia, 2019)</w:t>
      </w:r>
      <w:r w:rsidR="00DD6E7C" w:rsidRPr="00CC6DD4">
        <w:rPr>
          <w:rFonts w:ascii="Book Antiqua" w:hAnsi="Book Antiqua"/>
          <w:sz w:val="24"/>
          <w:szCs w:val="24"/>
        </w:rPr>
        <w:fldChar w:fldCharType="end"/>
      </w:r>
      <w:r w:rsidR="00F94D02" w:rsidRPr="00CC6DD4">
        <w:rPr>
          <w:rFonts w:ascii="Book Antiqua" w:hAnsi="Book Antiqua"/>
          <w:sz w:val="24"/>
          <w:szCs w:val="24"/>
        </w:rPr>
        <w:t>.</w:t>
      </w:r>
    </w:p>
    <w:p w14:paraId="0387AD31" w14:textId="4E27645B" w:rsidR="002847DF" w:rsidRPr="00CC6DD4" w:rsidRDefault="00631827" w:rsidP="001327FD">
      <w:pPr>
        <w:spacing w:after="0" w:line="240" w:lineRule="auto"/>
        <w:ind w:firstLine="567"/>
        <w:jc w:val="both"/>
        <w:rPr>
          <w:rFonts w:ascii="Book Antiqua" w:hAnsi="Book Antiqua"/>
          <w:sz w:val="24"/>
          <w:szCs w:val="24"/>
        </w:rPr>
      </w:pPr>
      <w:r w:rsidRPr="00631827">
        <w:rPr>
          <w:rFonts w:ascii="Book Antiqua" w:hAnsi="Book Antiqua"/>
          <w:sz w:val="24"/>
          <w:szCs w:val="24"/>
        </w:rPr>
        <w:t>Today there are opportunities for science and technology in hadith research.</w:t>
      </w:r>
      <w:r>
        <w:rPr>
          <w:rFonts w:ascii="Book Antiqua" w:hAnsi="Book Antiqua"/>
          <w:sz w:val="24"/>
          <w:szCs w:val="24"/>
        </w:rPr>
        <w:t xml:space="preserve"> </w:t>
      </w:r>
      <w:r w:rsidRPr="00631827">
        <w:rPr>
          <w:rFonts w:ascii="Book Antiqua" w:hAnsi="Book Antiqua"/>
          <w:sz w:val="24"/>
          <w:szCs w:val="24"/>
        </w:rPr>
        <w:t>First, the use of advances in information technology in hadith research.</w:t>
      </w:r>
      <w:r>
        <w:rPr>
          <w:rFonts w:ascii="Book Antiqua" w:hAnsi="Book Antiqua"/>
          <w:sz w:val="24"/>
          <w:szCs w:val="24"/>
        </w:rPr>
        <w:t xml:space="preserve"> </w:t>
      </w:r>
      <w:r w:rsidRPr="00631827">
        <w:rPr>
          <w:rFonts w:ascii="Book Antiqua" w:hAnsi="Book Antiqua"/>
          <w:sz w:val="24"/>
          <w:szCs w:val="24"/>
        </w:rPr>
        <w:t>The use of information technology plays a role in the development of the hadith takhrij method</w:t>
      </w:r>
      <w:r w:rsidR="00DD6E7C" w:rsidRPr="00CC6DD4">
        <w:rPr>
          <w:rFonts w:ascii="Book Antiqua" w:hAnsi="Book Antiqua"/>
          <w:sz w:val="24"/>
          <w:szCs w:val="24"/>
        </w:rPr>
        <w:t xml:space="preserve"> </w:t>
      </w:r>
      <w:r w:rsidR="00DD6E7C"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Jurnal Ushuluddin UIN Sunan Gunung Djati Bandung", "id" : "ITEM-1", "issued" : { "date-parts" : [ [ "2020" ] ] }, "page" : "1-7", "publisher" : "Fakultas Ushuluddin", "title" : "Prosiding Proses Bisnis Validitas Hadis untuk Perancangan Aplikasi Metode Tahrij", "type" : "article-journal", "volume" : "1" }, "uris" : [ "http://www.mendeley.com/documents/?uuid=fcdee904-a808-4f59-a016-45e9688ed9cc", "http://www.mendeley.com/documents/?uuid=4f6ced46-9a25-4fba-a1d7-07902c5ff668" ] } ], "mendeley" : { "formattedCitation" : "(Darmalaksana, 2020d)", "plainTextFormattedCitation" : "(Darmalaksana, 2020d)", "previouslyFormattedCitation" : "(Darmalaksana, 2020d)" }, "properties" : { "noteIndex" : 0 }, "schema" : "https://github.com/citation-style-language/schema/raw/master/csl-citation.json" }</w:instrText>
      </w:r>
      <w:r w:rsidR="00DD6E7C" w:rsidRPr="00CC6DD4">
        <w:rPr>
          <w:rFonts w:ascii="Book Antiqua" w:hAnsi="Book Antiqua"/>
          <w:sz w:val="24"/>
          <w:szCs w:val="24"/>
        </w:rPr>
        <w:fldChar w:fldCharType="separate"/>
      </w:r>
      <w:r w:rsidR="00DE56E5" w:rsidRPr="00CC6DD4">
        <w:rPr>
          <w:rFonts w:ascii="Book Antiqua" w:hAnsi="Book Antiqua"/>
          <w:noProof/>
          <w:sz w:val="24"/>
          <w:szCs w:val="24"/>
        </w:rPr>
        <w:t>(Darmalaksana, 2020d)</w:t>
      </w:r>
      <w:r w:rsidR="00DD6E7C" w:rsidRPr="00CC6DD4">
        <w:rPr>
          <w:rFonts w:ascii="Book Antiqua" w:hAnsi="Book Antiqua"/>
          <w:sz w:val="24"/>
          <w:szCs w:val="24"/>
        </w:rPr>
        <w:fldChar w:fldCharType="end"/>
      </w:r>
      <w:r w:rsidR="00310ADB" w:rsidRPr="00CC6DD4">
        <w:rPr>
          <w:rFonts w:ascii="Book Antiqua" w:hAnsi="Book Antiqua"/>
          <w:sz w:val="24"/>
          <w:szCs w:val="24"/>
        </w:rPr>
        <w:t xml:space="preserve">. </w:t>
      </w:r>
      <w:r w:rsidR="003151D2" w:rsidRPr="003151D2">
        <w:rPr>
          <w:rFonts w:ascii="Book Antiqua" w:hAnsi="Book Antiqua"/>
          <w:sz w:val="24"/>
          <w:szCs w:val="24"/>
        </w:rPr>
        <w:t>Second, the use of hadith as inspiration for the development of science and technology</w:t>
      </w:r>
      <w:r w:rsidR="00310ADB" w:rsidRPr="00CC6DD4">
        <w:rPr>
          <w:rFonts w:ascii="Book Antiqua" w:hAnsi="Book Antiqua"/>
          <w:sz w:val="24"/>
          <w:szCs w:val="24"/>
        </w:rPr>
        <w:t>.</w:t>
      </w:r>
      <w:r w:rsidR="00B830BC" w:rsidRPr="00CC6DD4">
        <w:rPr>
          <w:rFonts w:ascii="Book Antiqua" w:hAnsi="Book Antiqua"/>
          <w:sz w:val="24"/>
          <w:szCs w:val="24"/>
        </w:rPr>
        <w:t xml:space="preserve"> </w:t>
      </w:r>
      <w:r w:rsidR="003151D2" w:rsidRPr="003151D2">
        <w:rPr>
          <w:rFonts w:ascii="Book Antiqua" w:hAnsi="Book Antiqua"/>
          <w:sz w:val="24"/>
          <w:szCs w:val="24"/>
        </w:rPr>
        <w:t>This is an opportunity for the development of the sharah hadith method through a multidisciplinary and transdisciplinary approach from advances in science and technology</w:t>
      </w:r>
      <w:r w:rsidR="003151D2" w:rsidRPr="003151D2">
        <w:rPr>
          <w:rFonts w:ascii="Book Antiqua" w:hAnsi="Book Antiqua"/>
          <w:sz w:val="24"/>
          <w:szCs w:val="24"/>
        </w:rPr>
        <w:t xml:space="preserve"> </w:t>
      </w:r>
      <w:r w:rsidR="00980BAF"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721-754X", "author" : [ { "dropping-particle" : "", "family" : "Taufik", "given" : "Egi Tanadi", "non-dropping-particle" : "", "parse-names" : false, "suffix" : "" } ], "container-title" : "Ushuluna: Jurnal Ilmu Ushuluddin", "id" : "ITEM-1", "issue" : "2", "issued" : { "date-parts" : [ [ "2020" ] ] }, "page" : "33-50", "title" : "Syara\u1e25 Hadis Di Perguruan Tinggi: Genealogis Transmisi Dan Transformasi Metode Syara\u1e25 Hadis Di Indonesia", "type" : "article-journal", "volume" : "6" }, "uris" : [ "http://www.mendeley.com/documents/?uuid=4f54dac4-823b-4c2e-8499-675d3e0cfe8d", "http://www.mendeley.com/documents/?uuid=010a0198-c6b7-4ea4-980a-932471a8f914" ] } ], "mendeley" : { "formattedCitation" : "(Taufik, 2020b)", "plainTextFormattedCitation" : "(Taufik, 2020b)", "previouslyFormattedCitation" : "(Taufik, 2020b)" }, "properties" : { "noteIndex" : 0 }, "schema" : "https://github.com/citation-style-language/schema/raw/master/csl-citation.json" }</w:instrText>
      </w:r>
      <w:r w:rsidR="00980BAF" w:rsidRPr="00CC6DD4">
        <w:rPr>
          <w:rFonts w:ascii="Book Antiqua" w:hAnsi="Book Antiqua"/>
          <w:sz w:val="24"/>
          <w:szCs w:val="24"/>
        </w:rPr>
        <w:fldChar w:fldCharType="separate"/>
      </w:r>
      <w:r w:rsidR="00980BAF" w:rsidRPr="00CC6DD4">
        <w:rPr>
          <w:rFonts w:ascii="Book Antiqua" w:hAnsi="Book Antiqua"/>
          <w:noProof/>
          <w:sz w:val="24"/>
          <w:szCs w:val="24"/>
        </w:rPr>
        <w:t>(Taufik, 2020b)</w:t>
      </w:r>
      <w:r w:rsidR="00980BAF" w:rsidRPr="00CC6DD4">
        <w:rPr>
          <w:rFonts w:ascii="Book Antiqua" w:hAnsi="Book Antiqua"/>
          <w:sz w:val="24"/>
          <w:szCs w:val="24"/>
        </w:rPr>
        <w:fldChar w:fldCharType="end"/>
      </w:r>
      <w:r w:rsidR="00B830BC" w:rsidRPr="00CC6DD4">
        <w:rPr>
          <w:rFonts w:ascii="Book Antiqua" w:hAnsi="Book Antiqua"/>
          <w:sz w:val="24"/>
          <w:szCs w:val="24"/>
        </w:rPr>
        <w:t>.</w:t>
      </w:r>
    </w:p>
    <w:p w14:paraId="3B7799B5" w14:textId="5536BBD3" w:rsidR="00516B33" w:rsidRPr="00CC6DD4" w:rsidRDefault="003151D2" w:rsidP="001327FD">
      <w:pPr>
        <w:spacing w:after="0" w:line="240" w:lineRule="auto"/>
        <w:ind w:firstLine="567"/>
        <w:jc w:val="both"/>
        <w:rPr>
          <w:rFonts w:ascii="Book Antiqua" w:hAnsi="Book Antiqua"/>
          <w:sz w:val="24"/>
          <w:szCs w:val="24"/>
        </w:rPr>
      </w:pPr>
      <w:r w:rsidRPr="003151D2">
        <w:rPr>
          <w:rFonts w:ascii="Book Antiqua" w:hAnsi="Book Antiqua"/>
          <w:sz w:val="24"/>
          <w:szCs w:val="24"/>
        </w:rPr>
        <w:t>Information technology plays a role in the development of the hadith takhrij method</w:t>
      </w:r>
      <w:r w:rsidR="002847DF" w:rsidRPr="00CC6DD4">
        <w:rPr>
          <w:rFonts w:ascii="Book Antiqua" w:hAnsi="Book Antiqua"/>
          <w:sz w:val="24"/>
          <w:szCs w:val="24"/>
        </w:rPr>
        <w:t xml:space="preserve">, </w:t>
      </w:r>
      <w:r w:rsidRPr="003151D2">
        <w:rPr>
          <w:rFonts w:ascii="Book Antiqua" w:hAnsi="Book Antiqua"/>
          <w:sz w:val="24"/>
          <w:szCs w:val="24"/>
        </w:rPr>
        <w:t>both hadith narrative research and hadith text research</w:t>
      </w:r>
      <w:r w:rsidRPr="003151D2">
        <w:rPr>
          <w:rStyle w:val="FootnoteReference"/>
          <w:rFonts w:ascii="Book Antiqua" w:hAnsi="Book Antiqua"/>
          <w:sz w:val="24"/>
          <w:szCs w:val="24"/>
          <w:vertAlign w:val="baseline"/>
        </w:rPr>
        <w:t xml:space="preserve"> </w:t>
      </w:r>
      <w:r w:rsidR="002847DF"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911-2017", "author" : [ { "dropping-particle" : "", "family" : "Ismail", "given" : "Tuan Mohd Sapuan Tuan", "non-dropping-particle" : "", "parse-names" : false, "suffix" : "" }, { "dropping-particle" : "", "family" : "Baru", "given" : "Rohaizan", "non-dropping-particle" : "", "parse-names" : false, "suffix" : "" }, { "dropping-particle" : "", "family" : "Hassan", "given" : "Ahmad Fauzi", "non-dropping-particle" : "", "parse-names" : false, "suffix" : "" }, { "dropping-particle" : "Bin", "family" : "Salleh", "given" : "Ahmad Zahid", "non-dropping-particle" : "", "parse-names" : false, "suffix" : "" }, { "dropping-particle" : "", "family" : "Amin", "given" : "Mohd Fauzi Mohd", "non-dropping-particle" : "", "parse-names" : false, "suffix" : "" } ], "container-title" : "Asian Social Science", "id" : "ITEM-1", "issued" : { "date-parts" : [ [ "2014" ] ] }, "publisher" : "Canadian Center of Science and Education", "title" : "The matan and sanad criticisms in evaluating the hadith", "type" : "article-journal" }, "uris" : [ "http://www.mendeley.com/documents/?uuid=5cbbb0b6-d801-491a-8085-86bd7761fa7b", "http://www.mendeley.com/documents/?uuid=4bd355ec-a0d9-4082-99b4-d80a5b0a1e6a" ] } ], "mendeley" : { "formattedCitation" : "(T. M. S. T. Ismail et al., 2014)", "plainTextFormattedCitation" : "(T. M. S. T. Ismail et al., 2014)", "previouslyFormattedCitation" : "(T. M. S. T. Ismail et al., 2014)" }, "properties" : { "noteIndex" : 0 }, "schema" : "https://github.com/citation-style-language/schema/raw/master/csl-citation.json" }</w:instrText>
      </w:r>
      <w:r w:rsidR="002847DF" w:rsidRPr="00CC6DD4">
        <w:rPr>
          <w:rStyle w:val="FootnoteReference"/>
          <w:rFonts w:ascii="Book Antiqua" w:hAnsi="Book Antiqua"/>
          <w:sz w:val="24"/>
          <w:szCs w:val="24"/>
        </w:rPr>
        <w:fldChar w:fldCharType="separate"/>
      </w:r>
      <w:r w:rsidR="002847DF" w:rsidRPr="00CC6DD4">
        <w:rPr>
          <w:rFonts w:ascii="Book Antiqua" w:hAnsi="Book Antiqua"/>
          <w:noProof/>
          <w:sz w:val="24"/>
          <w:szCs w:val="24"/>
        </w:rPr>
        <w:t>(T. M. S. T. Ismail et al., 2014)</w:t>
      </w:r>
      <w:r w:rsidR="002847DF" w:rsidRPr="00CC6DD4">
        <w:rPr>
          <w:rStyle w:val="FootnoteReference"/>
          <w:rFonts w:ascii="Book Antiqua" w:hAnsi="Book Antiqua"/>
          <w:sz w:val="24"/>
          <w:szCs w:val="24"/>
        </w:rPr>
        <w:fldChar w:fldCharType="end"/>
      </w:r>
      <w:r w:rsidR="006D1402" w:rsidRPr="00CC6DD4">
        <w:rPr>
          <w:rFonts w:ascii="Book Antiqua" w:hAnsi="Book Antiqua"/>
          <w:sz w:val="24"/>
          <w:szCs w:val="24"/>
        </w:rPr>
        <w:t xml:space="preserve">. </w:t>
      </w:r>
      <w:r w:rsidRPr="003151D2">
        <w:rPr>
          <w:rFonts w:ascii="Book Antiqua" w:hAnsi="Book Antiqua"/>
          <w:sz w:val="24"/>
          <w:szCs w:val="24"/>
        </w:rPr>
        <w:t>Hadith science establishes five indicators of the validity of hadith</w:t>
      </w:r>
      <w:r w:rsidR="006D1402" w:rsidRPr="00CC6DD4">
        <w:rPr>
          <w:rFonts w:ascii="Book Antiqua" w:hAnsi="Book Antiqua"/>
          <w:sz w:val="24"/>
          <w:szCs w:val="24"/>
        </w:rPr>
        <w:t xml:space="preserve">, </w:t>
      </w:r>
      <w:r w:rsidRPr="003151D2">
        <w:rPr>
          <w:rFonts w:ascii="Book Antiqua" w:hAnsi="Book Antiqua"/>
          <w:sz w:val="24"/>
          <w:szCs w:val="24"/>
        </w:rPr>
        <w:t>namely: 1) continuity of hadith narration</w:t>
      </w:r>
      <w:r w:rsidR="006D1402" w:rsidRPr="00CC6DD4">
        <w:rPr>
          <w:rFonts w:ascii="Book Antiqua" w:hAnsi="Book Antiqua"/>
          <w:sz w:val="24"/>
          <w:szCs w:val="24"/>
        </w:rPr>
        <w:t xml:space="preserve">; 2) </w:t>
      </w:r>
      <w:r w:rsidRPr="003151D2">
        <w:rPr>
          <w:rFonts w:ascii="Book Antiqua" w:hAnsi="Book Antiqua"/>
          <w:sz w:val="24"/>
          <w:szCs w:val="24"/>
        </w:rPr>
        <w:t>the quality of the hadith narrators</w:t>
      </w:r>
      <w:r w:rsidR="006D1402" w:rsidRPr="00CC6DD4">
        <w:rPr>
          <w:rFonts w:ascii="Book Antiqua" w:hAnsi="Book Antiqua"/>
          <w:sz w:val="24"/>
          <w:szCs w:val="24"/>
        </w:rPr>
        <w:t xml:space="preserve">; 3) </w:t>
      </w:r>
      <w:r w:rsidR="00D8356C" w:rsidRPr="00D8356C">
        <w:rPr>
          <w:rFonts w:ascii="Book Antiqua" w:hAnsi="Book Antiqua"/>
          <w:sz w:val="24"/>
          <w:szCs w:val="24"/>
        </w:rPr>
        <w:t>capacity of hadith narrators</w:t>
      </w:r>
      <w:r w:rsidR="006D1402" w:rsidRPr="00CC6DD4">
        <w:rPr>
          <w:rFonts w:ascii="Book Antiqua" w:hAnsi="Book Antiqua"/>
          <w:sz w:val="24"/>
          <w:szCs w:val="24"/>
        </w:rPr>
        <w:t xml:space="preserve">; 4) </w:t>
      </w:r>
      <w:r w:rsidR="00D8356C" w:rsidRPr="00D8356C">
        <w:rPr>
          <w:rFonts w:ascii="Book Antiqua" w:hAnsi="Book Antiqua"/>
          <w:sz w:val="24"/>
          <w:szCs w:val="24"/>
        </w:rPr>
        <w:t>the validity of the hadith text</w:t>
      </w:r>
      <w:r w:rsidR="00A03230" w:rsidRPr="00CC6DD4">
        <w:rPr>
          <w:rFonts w:ascii="Book Antiqua" w:hAnsi="Book Antiqua"/>
          <w:sz w:val="24"/>
          <w:szCs w:val="24"/>
        </w:rPr>
        <w:t xml:space="preserve">; dan 5) </w:t>
      </w:r>
      <w:r w:rsidR="00D8356C" w:rsidRPr="00D8356C">
        <w:rPr>
          <w:rFonts w:ascii="Book Antiqua" w:hAnsi="Book Antiqua"/>
          <w:sz w:val="24"/>
          <w:szCs w:val="24"/>
        </w:rPr>
        <w:t>the purity of the hadith text</w:t>
      </w:r>
      <w:r w:rsidR="006D1402" w:rsidRPr="00CC6DD4">
        <w:rPr>
          <w:rFonts w:ascii="Book Antiqua" w:hAnsi="Book Antiqua"/>
          <w:sz w:val="24"/>
          <w:szCs w:val="24"/>
        </w:rPr>
        <w:t xml:space="preserve">. </w:t>
      </w:r>
      <w:r w:rsidR="00D8356C" w:rsidRPr="00D8356C">
        <w:rPr>
          <w:rFonts w:ascii="Book Antiqua" w:hAnsi="Book Antiqua"/>
          <w:sz w:val="24"/>
          <w:szCs w:val="24"/>
        </w:rPr>
        <w:t>In classical times, hadith scholars validated hadith using conventional methods</w:t>
      </w:r>
      <w:r w:rsidR="00D8356C" w:rsidRPr="00D8356C">
        <w:rPr>
          <w:rStyle w:val="FootnoteReference"/>
          <w:rFonts w:ascii="Book Antiqua" w:hAnsi="Book Antiqua"/>
          <w:sz w:val="24"/>
          <w:szCs w:val="24"/>
          <w:vertAlign w:val="baseline"/>
        </w:rPr>
        <w:t xml:space="preserve"> </w:t>
      </w:r>
      <w:r w:rsidR="002847DF"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039-2117", "author" : [ { "dropping-particle" : "", "family" : "Ali", "given" : "Mohd Akil Muhamed", "non-dropping-particle" : "", "parse-names" : false, "suffix" : "" }, { "dropping-particle" : "", "family" : "Ibrahim", "given" : "Mohamad Norazan", "non-dropping-particle" : "", "parse-names" : false, "suffix" : "" }, { "dropping-particle" : "", "family" : "Usman", "given" : "Abur Hamdi", "non-dropping-particle" : "", "parse-names" : false, "suffix" : "" }, { "dropping-particle" : "", "family" : "Nazri", "given" : "Mohd Arif", "non-dropping-particle" : "", "parse-names" : false, "suffix" : "" }, { "dropping-particle" : "", "family" : "Kadir", "given" : "Muhd Najib Abdul", "non-dropping-particle" : "", "parse-names" : false, "suffix" : "" } ], "container-title" : "Mediterranean Journal of Social Sciences", "id" : "ITEM-1", "issue" : "2 S1", "issued" : { "date-parts" : [ [ "2015" ] ] }, "page" : "284", "title" : "Al-Jarh Wa Al-Ta\u2019dil (Criticism and Praise): It\u2019s Significant in the Science of Hadith", "type" : "article-journal", "volume" : "6" }, "uris" : [ "http://www.mendeley.com/documents/?uuid=55cef755-4c59-48e9-8027-7169adbd95bf", "http://www.mendeley.com/documents/?uuid=fc4df09d-b04a-440c-b09d-40f990d04a33" ] } ], "mendeley" : { "formattedCitation" : "(M. A. M. Ali et al., 2015)", "plainTextFormattedCitation" : "(M. A. M. Ali et al., 2015)", "previouslyFormattedCitation" : "(M. A. M. Ali et al., 2015)" }, "properties" : { "noteIndex" : 0 }, "schema" : "https://github.com/citation-style-language/schema/raw/master/csl-citation.json" }</w:instrText>
      </w:r>
      <w:r w:rsidR="002847DF" w:rsidRPr="00CC6DD4">
        <w:rPr>
          <w:rStyle w:val="FootnoteReference"/>
          <w:rFonts w:ascii="Book Antiqua" w:hAnsi="Book Antiqua"/>
          <w:sz w:val="24"/>
          <w:szCs w:val="24"/>
        </w:rPr>
        <w:fldChar w:fldCharType="separate"/>
      </w:r>
      <w:r w:rsidR="002847DF" w:rsidRPr="00CC6DD4">
        <w:rPr>
          <w:rFonts w:ascii="Book Antiqua" w:hAnsi="Book Antiqua"/>
          <w:bCs/>
          <w:noProof/>
          <w:sz w:val="24"/>
          <w:szCs w:val="24"/>
          <w:lang w:val="en-US"/>
        </w:rPr>
        <w:t>(M. A. M. Ali et al., 2015)</w:t>
      </w:r>
      <w:r w:rsidR="002847DF" w:rsidRPr="00CC6DD4">
        <w:rPr>
          <w:rStyle w:val="FootnoteReference"/>
          <w:rFonts w:ascii="Book Antiqua" w:hAnsi="Book Antiqua"/>
          <w:sz w:val="24"/>
          <w:szCs w:val="24"/>
        </w:rPr>
        <w:fldChar w:fldCharType="end"/>
      </w:r>
      <w:r w:rsidR="00516B33" w:rsidRPr="00CC6DD4">
        <w:rPr>
          <w:rFonts w:ascii="Book Antiqua" w:hAnsi="Book Antiqua"/>
          <w:sz w:val="24"/>
          <w:szCs w:val="24"/>
        </w:rPr>
        <w:t xml:space="preserve">. </w:t>
      </w:r>
      <w:r w:rsidR="00D8356C" w:rsidRPr="00D8356C">
        <w:rPr>
          <w:rFonts w:ascii="Book Antiqua" w:hAnsi="Book Antiqua"/>
          <w:sz w:val="24"/>
          <w:szCs w:val="24"/>
        </w:rPr>
        <w:t>In the modern era, hadith scholars have made innovative use of advances in information technology</w:t>
      </w:r>
      <w:r w:rsidR="00D8356C" w:rsidRPr="00D8356C">
        <w:rPr>
          <w:rStyle w:val="FootnoteReference"/>
          <w:rFonts w:ascii="Book Antiqua" w:hAnsi="Book Antiqua"/>
          <w:sz w:val="24"/>
          <w:szCs w:val="24"/>
          <w:vertAlign w:val="baseline"/>
        </w:rPr>
        <w:t xml:space="preserve"> </w:t>
      </w:r>
      <w:r w:rsidR="00E4186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Najeeb", "given" : "Moath M", "non-dropping-particle" : "", "parse-names" : false, "suffix" : "" } ], "container-title" : "Int J Comput Trends Technol", "id" : "ITEM-1", "issue" : "6", "issued" : { "date-parts" : [ [ "2014" ] ] }, "page" : "257-259", "publisher" : "Citeseer", "title" : "Towards innovative system for Hadith Isnad processing", "type" : "article-journal", "volume" : "18" }, "uris" : [ "http://www.mendeley.com/documents/?uuid=9fdd23e9-6643-4834-a7c3-c7ccd0cab0fa", "http://www.mendeley.com/documents/?uuid=c6b9f0fc-9cdc-400c-ae26-3ea227c19c1a" ] } ], "mendeley" : { "formattedCitation" : "(Najeeb, 2014)", "plainTextFormattedCitation" : "(Najeeb, 2014)", "previouslyFormattedCitation" : "(Najeeb, 2014)" }, "properties" : { "noteIndex" : 0 }, "schema" : "https://github.com/citation-style-language/schema/raw/master/csl-citation.json" }</w:instrText>
      </w:r>
      <w:r w:rsidR="00E41866" w:rsidRPr="00CC6DD4">
        <w:rPr>
          <w:rStyle w:val="FootnoteReference"/>
          <w:rFonts w:ascii="Book Antiqua" w:hAnsi="Book Antiqua"/>
          <w:sz w:val="24"/>
          <w:szCs w:val="24"/>
        </w:rPr>
        <w:fldChar w:fldCharType="separate"/>
      </w:r>
      <w:r w:rsidR="00E41866" w:rsidRPr="00CC6DD4">
        <w:rPr>
          <w:rFonts w:ascii="Book Antiqua" w:hAnsi="Book Antiqua"/>
          <w:bCs/>
          <w:noProof/>
          <w:sz w:val="24"/>
          <w:szCs w:val="24"/>
          <w:lang w:val="en-US"/>
        </w:rPr>
        <w:t>(Najeeb, 2014)</w:t>
      </w:r>
      <w:r w:rsidR="00E41866" w:rsidRPr="00CC6DD4">
        <w:rPr>
          <w:rStyle w:val="FootnoteReference"/>
          <w:rFonts w:ascii="Book Antiqua" w:hAnsi="Book Antiqua"/>
          <w:sz w:val="24"/>
          <w:szCs w:val="24"/>
        </w:rPr>
        <w:fldChar w:fldCharType="end"/>
      </w:r>
      <w:r w:rsidR="00E41866" w:rsidRPr="00CC6DD4">
        <w:rPr>
          <w:rFonts w:ascii="Book Antiqua" w:hAnsi="Book Antiqua"/>
          <w:sz w:val="24"/>
          <w:szCs w:val="24"/>
        </w:rPr>
        <w:t xml:space="preserve"> </w:t>
      </w:r>
      <w:r w:rsidR="00D8356C" w:rsidRPr="00D8356C">
        <w:rPr>
          <w:rFonts w:ascii="Book Antiqua" w:hAnsi="Book Antiqua"/>
          <w:sz w:val="24"/>
          <w:szCs w:val="24"/>
        </w:rPr>
        <w:t>in testing the validity of the hadith</w:t>
      </w:r>
      <w:r w:rsidR="00D8356C" w:rsidRPr="00D8356C">
        <w:rPr>
          <w:rStyle w:val="FootnoteReference"/>
          <w:rFonts w:ascii="Book Antiqua" w:hAnsi="Book Antiqua"/>
          <w:sz w:val="24"/>
          <w:szCs w:val="24"/>
          <w:vertAlign w:val="baseline"/>
        </w:rPr>
        <w:t xml:space="preserve"> </w:t>
      </w:r>
      <w:r w:rsidR="00E4186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Baraka", "given" : "Rebhi S", "non-dropping-particle" : "", "parse-names" : false, "suffix" : "" }, { "dropping-particle" : "", "family" : "Dalloul", "given" : "Y", "non-dropping-particle" : "", "parse-names" : false, "suffix" : "" } ], "container-title" : "Building Hadith ontology to support the authenticity of Isnad", "id" : "ITEM-1", "issue" : "1", "issued" : { "date-parts" : [ [ "2014" ] ] }, "title" : "Building Hadith ontology to support the authenticity of Isnad", "type" : "article-journal", "volume" : "2" }, "uris" : [ "http://www.mendeley.com/documents/?uuid=3fbfca65-468b-41d8-92e3-dbeb5743cac9", "http://www.mendeley.com/documents/?uuid=b5dfe25a-27e4-4631-8a5e-e5082d1b63c2" ] } ], "mendeley" : { "formattedCitation" : "(Baraka &amp; Dalloul, 2014)", "plainTextFormattedCitation" : "(Baraka &amp; Dalloul, 2014)", "previouslyFormattedCitation" : "(Baraka &amp; Dalloul, 2014)" }, "properties" : { "noteIndex" : 0 }, "schema" : "https://github.com/citation-style-language/schema/raw/master/csl-citation.json" }</w:instrText>
      </w:r>
      <w:r w:rsidR="00E41866" w:rsidRPr="00CC6DD4">
        <w:rPr>
          <w:rStyle w:val="FootnoteReference"/>
          <w:rFonts w:ascii="Book Antiqua" w:hAnsi="Book Antiqua"/>
          <w:sz w:val="24"/>
          <w:szCs w:val="24"/>
        </w:rPr>
        <w:fldChar w:fldCharType="separate"/>
      </w:r>
      <w:r w:rsidR="00E41866" w:rsidRPr="00CC6DD4">
        <w:rPr>
          <w:rFonts w:ascii="Book Antiqua" w:hAnsi="Book Antiqua"/>
          <w:bCs/>
          <w:noProof/>
          <w:sz w:val="24"/>
          <w:szCs w:val="24"/>
          <w:lang w:val="en-US"/>
        </w:rPr>
        <w:t>(Baraka &amp; Dalloul, 2014)</w:t>
      </w:r>
      <w:r w:rsidR="00E41866" w:rsidRPr="00CC6DD4">
        <w:rPr>
          <w:rStyle w:val="FootnoteReference"/>
          <w:rFonts w:ascii="Book Antiqua" w:hAnsi="Book Antiqua"/>
          <w:sz w:val="24"/>
          <w:szCs w:val="24"/>
        </w:rPr>
        <w:fldChar w:fldCharType="end"/>
      </w:r>
      <w:r w:rsidR="00516B33" w:rsidRPr="00CC6DD4">
        <w:rPr>
          <w:rFonts w:ascii="Book Antiqua" w:hAnsi="Book Antiqua"/>
          <w:sz w:val="24"/>
          <w:szCs w:val="24"/>
        </w:rPr>
        <w:t>.</w:t>
      </w:r>
    </w:p>
    <w:p w14:paraId="681B79E4" w14:textId="5F506B7C" w:rsidR="002A5205" w:rsidRPr="00CC6DD4" w:rsidRDefault="00D8356C" w:rsidP="001327FD">
      <w:pPr>
        <w:spacing w:after="0" w:line="240" w:lineRule="auto"/>
        <w:ind w:firstLine="567"/>
        <w:jc w:val="both"/>
        <w:rPr>
          <w:rFonts w:ascii="Book Antiqua" w:hAnsi="Book Antiqua"/>
          <w:sz w:val="24"/>
          <w:szCs w:val="24"/>
        </w:rPr>
      </w:pPr>
      <w:r w:rsidRPr="00D8356C">
        <w:rPr>
          <w:rFonts w:ascii="Book Antiqua" w:hAnsi="Book Antiqua"/>
          <w:sz w:val="24"/>
          <w:szCs w:val="24"/>
        </w:rPr>
        <w:t>The digital information about the hadiths has prepared a rich resource</w:t>
      </w:r>
      <w:r w:rsidRPr="00D8356C">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877-0509", "author" : [ { "dropping-particle" : "", "family" : "Alkhatib", "given" : "Manar", "non-dropping-particle" : "", "parse-names" : false, "suffix" : "" }, { "dropping-particle" : "", "family" : "Monem", "given" : "Azza Abdel", "non-dropping-particle" : "", "parse-names" : false, "suffix" : "" }, { "dropping-particle" : "", "family" : "Shaalan", "given" : "Khaled", "non-dropping-particle" : "", "parse-names" : false, "suffix" : "" } ], "container-title" : "Procedia Computer Science", "id" : "ITEM-1", "issued" : { "date-parts" : [ [ "2017" ] ] }, "page" : "101-110", "publisher" : "Elsevier", "title" : "A Rich Arabic WordNet Resource for Al-Hadith Al-Shareef", "type" : "article-journal", "volume" : "117" }, "uris" : [ "http://www.mendeley.com/documents/?uuid=cfe5b4bb-0556-426f-9b1f-d23b6598a3af", "http://www.mendeley.com/documents/?uuid=69b9c713-3d43-488f-9e46-3c73921a4cc9" ] } ], "mendeley" : { "formattedCitation" : "(Alkhatib et al., 2017)", "plainTextFormattedCitation" : "(Alkhatib et al., 2017)", "previouslyFormattedCitation" : "(Alkhatib et al., 2017)"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noProof/>
          <w:sz w:val="24"/>
          <w:szCs w:val="24"/>
        </w:rPr>
        <w:t>(Alkhatib et al., 2017)</w:t>
      </w:r>
      <w:r w:rsidR="00A5755B" w:rsidRPr="00CC6DD4">
        <w:rPr>
          <w:rStyle w:val="FootnoteReference"/>
          <w:rFonts w:ascii="Book Antiqua" w:hAnsi="Book Antiqua"/>
          <w:sz w:val="24"/>
          <w:szCs w:val="24"/>
        </w:rPr>
        <w:fldChar w:fldCharType="end"/>
      </w:r>
      <w:r w:rsidR="002C5453" w:rsidRPr="00CC6DD4">
        <w:rPr>
          <w:rFonts w:ascii="Book Antiqua" w:hAnsi="Book Antiqua"/>
          <w:sz w:val="24"/>
          <w:szCs w:val="24"/>
        </w:rPr>
        <w:t xml:space="preserve">. </w:t>
      </w:r>
      <w:r w:rsidRPr="00D8356C">
        <w:rPr>
          <w:rFonts w:ascii="Book Antiqua" w:hAnsi="Book Antiqua"/>
          <w:sz w:val="24"/>
          <w:szCs w:val="24"/>
        </w:rPr>
        <w:t>This condition is an opportunity for researchers to design a hadith search engine</w:t>
      </w:r>
      <w:r w:rsidRPr="00D8356C">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693-6930", "author" : [ { "dropping-particle" : "", "family" : "Darmalaksana", "given" : "Wahyudin", "non-dropping-particle" : "", "parse-names" : false, "suffix" : "" }, { "dropping-particle" : "", "family" : "Slamet", "given" : "Cepy", "non-dropping-particle" : "", "parse-names" : false, "suffix" : "" }, { "dropping-particle" : "", "family" : "Zulfikar", "given" : "Wildan Budiawan", "non-dropping-particle" : "", "parse-names" : false, "suffix" : "" }, { "dropping-particle" : "", "family" : "Fadillah", "given" : "Imam Fahmi", "non-dropping-particle" : "", "parse-names" : false, "suffix" : "" }, { "dropping-particle" : "", "family" : "Maylawati", "given" : "Dian Sa'adillah", "non-dropping-particle" : "", "parse-names" : false, "suffix" : "" }, { "dropping-particle" : "", "family" : "Ali", "given" : "Hapid", "non-dropping-particle" : "", "parse-names" : false, "suffix" : "" } ], "container-title" : "Telkomnika", "id" : "ITEM-1", "issue" : "1", "issued" : { "date-parts" : [ [ "2020" ] ] }, "title" : "Latent semantic analysis and cosine similarity for hadith search engine.", "type" : "article-journal", "volume" : "18" }, "uris" : [ "http://www.mendeley.com/documents/?uuid=08fcca4d-c6df-49a3-845c-ab5f7580eed3", "http://www.mendeley.com/documents/?uuid=f15e2501-8392-4e19-81af-a43fe6af086e" ] } ], "mendeley" : { "formattedCitation" : "(Darmalaksana et al., 2020)", "plainTextFormattedCitation" : "(Darmalaksana et al., 2020)", "previouslyFormattedCitation" : "(Darmalaksana et al., 2020)"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Darmalaksana et al., 2020)</w:t>
      </w:r>
      <w:r w:rsidR="00A5755B" w:rsidRPr="00CC6DD4">
        <w:rPr>
          <w:rStyle w:val="FootnoteReference"/>
          <w:rFonts w:ascii="Book Antiqua" w:hAnsi="Book Antiqua"/>
          <w:sz w:val="24"/>
          <w:szCs w:val="24"/>
        </w:rPr>
        <w:fldChar w:fldCharType="end"/>
      </w:r>
      <w:r w:rsidR="00740B01" w:rsidRPr="00CC6DD4">
        <w:rPr>
          <w:rFonts w:ascii="Book Antiqua" w:hAnsi="Book Antiqua"/>
          <w:sz w:val="24"/>
          <w:szCs w:val="24"/>
        </w:rPr>
        <w:t xml:space="preserve"> </w:t>
      </w:r>
      <w:r w:rsidR="00151D93" w:rsidRPr="00151D93">
        <w:rPr>
          <w:rFonts w:ascii="Book Antiqua" w:hAnsi="Book Antiqua"/>
          <w:sz w:val="24"/>
          <w:szCs w:val="24"/>
        </w:rPr>
        <w:t>with a multi-language system</w:t>
      </w:r>
      <w:r w:rsidR="00151D93" w:rsidRPr="00151D93">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319-7064", "author" : [ { "dropping-particle" : "", "family" : "Hassan", "given" : "Samah Mohamed Osman", "non-dropping-particle" : "", "parse-names" : false, "suffix" : "" }, { "dropping-particle" : "", "family" : "Atwell", "given" : "E S", "non-dropping-particle" : "", "parse-names" : false, "suffix" : "" } ], "container-title" : "International Journal of Science and Research (IJSR)", "id" : "ITEM-1", "issue" : "4", "issued" : { "date-parts" : [ [ "2016" ] ] }, "page" : "1326-1328", "publisher" : "IJSR", "title" : "Concept search tool for multilingual hadith corpus", "type" : "article-journal", "volume" : "5" }, "uris" : [ "http://www.mendeley.com/documents/?uuid=55f219a4-b5d4-4894-a1de-d7e9627e72d6", "http://www.mendeley.com/documents/?uuid=999644fd-99ec-4a32-8173-9cd2d7306b29" ] } ], "mendeley" : { "formattedCitation" : "(Hassan &amp; Atwell, 2016)", "plainTextFormattedCitation" : "(Hassan &amp; Atwell, 2016)", "previouslyFormattedCitation" : "(Hassan &amp; Atwell, 2016)"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Hassan &amp; Atwell, 2016)</w:t>
      </w:r>
      <w:r w:rsidR="00A5755B" w:rsidRPr="00CC6DD4">
        <w:rPr>
          <w:rStyle w:val="FootnoteReference"/>
          <w:rFonts w:ascii="Book Antiqua" w:hAnsi="Book Antiqua"/>
          <w:sz w:val="24"/>
          <w:szCs w:val="24"/>
        </w:rPr>
        <w:fldChar w:fldCharType="end"/>
      </w:r>
      <w:r w:rsidR="00740B01" w:rsidRPr="00CC6DD4">
        <w:rPr>
          <w:rFonts w:ascii="Book Antiqua" w:hAnsi="Book Antiqua"/>
          <w:sz w:val="24"/>
          <w:szCs w:val="24"/>
        </w:rPr>
        <w:t xml:space="preserve">, </w:t>
      </w:r>
      <w:r w:rsidR="00151D93" w:rsidRPr="00151D93">
        <w:rPr>
          <w:rFonts w:ascii="Book Antiqua" w:hAnsi="Book Antiqua"/>
          <w:sz w:val="24"/>
          <w:szCs w:val="24"/>
        </w:rPr>
        <w:t>so that hadith researchers can assess the quality of hadith information</w:t>
      </w:r>
      <w:r w:rsidR="00151D93" w:rsidRPr="00151D93">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394-6234", "author" : [ { "dropping-particle" : "", "family" : "Karim", "given" : "Nor Shahriza Abdul", "non-dropping-particle" : "", "parse-names" : false, "suffix" : "" }, { "dropping-particle" : "", "family" : "Hazmi", "given" : "Norzelatun Rodhiah", "non-dropping-particle" : "", "parse-names" : false, "suffix" : "" } ], "container-title" : "Malaysian Journal of Library &amp; Information Science", "id" : "ITEM-1", "issue" : "2", "issued" : { "date-parts" : [ [ "2005" ] ] }, "page" : "51-66", "title" : "Assessing Islamic information quality on the Internet: A case of information about hadith", "type" : "article-journal", "volume" : "10" }, "uris" : [ "http://www.mendeley.com/documents/?uuid=9e5f8c7e-4f47-4efc-a616-3a963664f7ab", "http://www.mendeley.com/documents/?uuid=bd64fdef-ab74-4625-9b46-8411038c4e77" ] } ], "mendeley" : { "formattedCitation" : "(Karim &amp; Hazmi, 2005)", "plainTextFormattedCitation" : "(Karim &amp; Hazmi, 2005)", "previouslyFormattedCitation" : "(Karim &amp; Hazmi, 2005)"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Karim &amp; Hazmi, 2005)</w:t>
      </w:r>
      <w:r w:rsidR="00A5755B" w:rsidRPr="00CC6DD4">
        <w:rPr>
          <w:rStyle w:val="FootnoteReference"/>
          <w:rFonts w:ascii="Book Antiqua" w:hAnsi="Book Antiqua"/>
          <w:sz w:val="24"/>
          <w:szCs w:val="24"/>
        </w:rPr>
        <w:fldChar w:fldCharType="end"/>
      </w:r>
      <w:r w:rsidR="00740B01" w:rsidRPr="00CC6DD4">
        <w:rPr>
          <w:rFonts w:ascii="Book Antiqua" w:hAnsi="Book Antiqua"/>
          <w:sz w:val="24"/>
          <w:szCs w:val="24"/>
        </w:rPr>
        <w:t xml:space="preserve">. </w:t>
      </w:r>
      <w:r w:rsidR="00151D93" w:rsidRPr="00151D93">
        <w:rPr>
          <w:rFonts w:ascii="Book Antiqua" w:hAnsi="Book Antiqua"/>
          <w:sz w:val="24"/>
          <w:szCs w:val="24"/>
        </w:rPr>
        <w:t xml:space="preserve">Retrieval of hadith information from digital data sets </w:t>
      </w:r>
      <w:r w:rsidR="002A5205" w:rsidRPr="00CC6DD4">
        <w:rPr>
          <w:rFonts w:ascii="Book Antiqua" w:hAnsi="Book Antiqua"/>
          <w:sz w:val="24"/>
          <w:szCs w:val="24"/>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1538622602", "author" : [ { "dropping-particle" : "", "family" : "Mahmood", "given" : "Ahsan", "non-dropping-particle" : "", "parse-names" : false, "suffix" : "" }, { "dropping-particle" : "", "family" : "Khan", "given" : "Hikmat Ullah", "non-dropping-particle" : "", "parse-names" : false, "suffix" : "" }, { "dropping-particle" : "", "family" : "Khan", "given" : "Wahab", "non-dropping-particle" : "", "parse-names" : false, "suffix" : "" } ], "container-title" : "2017 13th International Conference on Emerging Technologies (ICET)", "id" : "ITEM-1", "issued" : { "date-parts" : [ [ "2017" ] ] }, "page" : "1-6", "publisher" : "IEEE", "title" : "Query based information retrieval and knowledge extraction using Hadith datasets", "type" : "paper-conference" }, "uris" : [ "http://www.mendeley.com/documents/?uuid=95076e16-de70-48b6-95d8-3b8ccf9d3da7", "http://www.mendeley.com/documents/?uuid=809bee2e-ee44-484b-956e-cad0ec1abea2" ] } ], "mendeley" : { "formattedCitation" : "(Mahmood et al., 2017)", "plainTextFormattedCitation" : "(Mahmood et al., 2017)", "previouslyFormattedCitation" : "(Mahmood et al., 2017)"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Mahmood et al., 2017)</w:t>
      </w:r>
      <w:r w:rsidR="00A5755B" w:rsidRPr="00CC6DD4">
        <w:rPr>
          <w:rStyle w:val="FootnoteReference"/>
          <w:rFonts w:ascii="Book Antiqua" w:hAnsi="Book Antiqua"/>
          <w:sz w:val="24"/>
          <w:szCs w:val="24"/>
        </w:rPr>
        <w:fldChar w:fldCharType="end"/>
      </w:r>
      <w:r w:rsidR="002A5205" w:rsidRPr="00CC6DD4">
        <w:rPr>
          <w:rFonts w:ascii="Book Antiqua" w:hAnsi="Book Antiqua"/>
          <w:sz w:val="24"/>
          <w:szCs w:val="24"/>
        </w:rPr>
        <w:t xml:space="preserve"> </w:t>
      </w:r>
      <w:r w:rsidR="00151D93" w:rsidRPr="00151D93">
        <w:rPr>
          <w:rFonts w:ascii="Book Antiqua" w:hAnsi="Book Antiqua"/>
          <w:sz w:val="24"/>
          <w:szCs w:val="24"/>
        </w:rPr>
        <w:t>is beneficial for the discovery of hadith knowledge</w:t>
      </w:r>
      <w:r w:rsidR="002A5205" w:rsidRPr="00CC6DD4">
        <w:rPr>
          <w:rFonts w:ascii="Book Antiqua" w:hAnsi="Book Antiqua"/>
          <w:sz w:val="24"/>
          <w:szCs w:val="24"/>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Jbara", "given" : "Khitam", "non-dropping-particle" : "", "parse-names" : false, "suffix" : "" } ], "container-title" : "Journal of American Science", "id" : "ITEM-1", "issue" : "11", "issued" : { "date-parts" : [ [ "2010" ] ] }, "page" : "409-419", "title" : "Knowledge discovery in Al-Hadith using text classification algorithm", "type" : "article-journal", "volume" : "6" }, "uris" : [ "http://www.mendeley.com/documents/?uuid=5ed66e47-8ab0-4de8-b047-b227da0a47fe", "http://www.mendeley.com/documents/?uuid=b873e76b-89b2-44f2-86f2-d713fa9b6623" ] } ], "mendeley" : { "formattedCitation" : "(Jbara, 2010)", "plainTextFormattedCitation" : "(Jbara, 2010)", "previouslyFormattedCitation" : "(Jbara, 2010)"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Jbara, 2010)</w:t>
      </w:r>
      <w:r w:rsidR="00A5755B" w:rsidRPr="00CC6DD4">
        <w:rPr>
          <w:rStyle w:val="FootnoteReference"/>
          <w:rFonts w:ascii="Book Antiqua" w:hAnsi="Book Antiqua"/>
          <w:sz w:val="24"/>
          <w:szCs w:val="24"/>
        </w:rPr>
        <w:fldChar w:fldCharType="end"/>
      </w:r>
      <w:r w:rsidR="002A5205" w:rsidRPr="00CC6DD4">
        <w:rPr>
          <w:rFonts w:ascii="Book Antiqua" w:hAnsi="Book Antiqua"/>
          <w:sz w:val="24"/>
          <w:szCs w:val="24"/>
        </w:rPr>
        <w:t xml:space="preserve">. </w:t>
      </w:r>
      <w:r w:rsidR="00151D93" w:rsidRPr="00151D93">
        <w:rPr>
          <w:rFonts w:ascii="Book Antiqua" w:hAnsi="Book Antiqua"/>
          <w:sz w:val="24"/>
          <w:szCs w:val="24"/>
        </w:rPr>
        <w:t>Hadith researchers play a role in determining the validity of the hadith</w:t>
      </w:r>
      <w:r w:rsidR="00151D93" w:rsidRPr="00151D93">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Ghazizadeh", "given" : "Mehdi", "non-dropping-particle" : "", "parse-names" : false, "suffix" : "" }, { "dropping-particle" : "", "family" : "Zahedi", "given" : "M Hadi", "non-dropping-particle" : "", "parse-names" : false, "suffix" : "" }, { "dropping-particle" : "", "family" : "Kahani", "given" : "Mohsen", "non-dropping-particle" : "", "parse-names" : false, "suffix" : "" }, { "dropping-particle" : "", "family" : "Bidgoli", "given" : "B Minaei", "non-dropping-particle" : "", "parse-names" : false, "suffix" : "" } ], "container-title" : "advances in computer and information sciences and engineering", "id" : "ITEM-1", "issued" : { "date-parts" : [ [ "2008" ] ] }, "page" : "354-359", "publisher" : "Springer", "title" : "Fuzzy expert system in determining Hadith 1 validity", "type" : "chapter" }, "uris" : [ "http://www.mendeley.com/documents/?uuid=22264b50-8279-4971-95d9-d91d0c762330", "http://www.mendeley.com/documents/?uuid=259fde89-c3bf-47bb-b4fd-1a2481797bfe" ] } ], "mendeley" : { "formattedCitation" : "(Ghazizadeh et al., 2008)", "plainTextFormattedCitation" : "(Ghazizadeh et al., 2008)", "previouslyFormattedCitation" : "(Ghazizadeh et al., 2008)"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noProof/>
          <w:sz w:val="24"/>
          <w:szCs w:val="24"/>
        </w:rPr>
        <w:t>(Ghazizadeh et al., 2008)</w:t>
      </w:r>
      <w:r w:rsidR="00A5755B" w:rsidRPr="00CC6DD4">
        <w:rPr>
          <w:rStyle w:val="FootnoteReference"/>
          <w:rFonts w:ascii="Book Antiqua" w:hAnsi="Book Antiqua"/>
          <w:sz w:val="24"/>
          <w:szCs w:val="24"/>
        </w:rPr>
        <w:fldChar w:fldCharType="end"/>
      </w:r>
      <w:r w:rsidR="00A5755B" w:rsidRPr="00CC6DD4">
        <w:rPr>
          <w:rFonts w:ascii="Book Antiqua" w:hAnsi="Book Antiqua"/>
          <w:sz w:val="24"/>
          <w:szCs w:val="24"/>
        </w:rPr>
        <w:t xml:space="preserve"> </w:t>
      </w:r>
      <w:r w:rsidR="00151D93" w:rsidRPr="00151D93">
        <w:rPr>
          <w:rFonts w:ascii="Book Antiqua" w:hAnsi="Book Antiqua"/>
          <w:sz w:val="24"/>
          <w:szCs w:val="24"/>
        </w:rPr>
        <w:t>and the authenticity of the hadith</w:t>
      </w:r>
      <w:r w:rsidR="00151D93" w:rsidRPr="00151D93">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161-3915", "author" : [ { "dropping-particle" : "", "family" : "Hakak", "given" : "Saqib", "non-dropping-particle" : "", "parse-names" : false, "suffix" : "" }, { "dropping-particle" : "", "family" : "Kamsin", "given" : "Amirrudin", "non-dropping-particle" : "", "parse-names" : false, "suffix" : "" }, { "dropping-particle" : "", "family" : "Zada Khan", "given" : "Wazir", "non-dropping-particle" : "", "parse-names" : false, "suffix" : "" }, { "dropping-particle" : "", "family" : "Zakari", "given" : "Abubakar", "non-dropping-particle" : "", "parse-names" : false, "suffix" : "" }, { "dropping-particle" : "", "family" : "Imran", "given" : "Muhammad", "non-dropping-particle" : "", "parse-names" : false, "suffix" : "" }, { "dropping-particle" : "", "family" : "Ahmad", "given" : "Khadher", "non-dropping-particle" : "bin", "parse-names" : false, "suffix" : "" }, { "dropping-particle" : "", "family" : "Amin Gilkar", "given" : "Gulshan", "non-dropping-particle" : "", "parse-names" : false, "suffix" : "" } ], "container-title" : "Transactions on Emerging Telecommunications Technologies", "id" : "ITEM-1", "issued" : { "date-parts" : [ [ "0" ] ] }, "page" : "e3977", "publisher" : "Wiley Online Library", "title" : "Digital Hadith authentication: Recent advances, open challenges, and future directions", "type" : "article-journal" }, "uris" : [ "http://www.mendeley.com/documents/?uuid=ab3e7ea2-727b-4261-bb0a-5c74b3534b29", "http://www.mendeley.com/documents/?uuid=ce748051-8494-4297-a3b0-b65c0a1483a8" ] } ], "mendeley" : { "formattedCitation" : "(Hakak et al., n.d.)", "plainTextFormattedCitation" : "(Hakak et al., n.d.)", "previouslyFormattedCitation" : "(Hakak et al., n.d.)"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noProof/>
          <w:sz w:val="24"/>
          <w:szCs w:val="24"/>
        </w:rPr>
        <w:t>(Hakak et al., n.d.)</w:t>
      </w:r>
      <w:r w:rsidR="00A5755B" w:rsidRPr="00CC6DD4">
        <w:rPr>
          <w:rStyle w:val="FootnoteReference"/>
          <w:rFonts w:ascii="Book Antiqua" w:hAnsi="Book Antiqua"/>
          <w:sz w:val="24"/>
          <w:szCs w:val="24"/>
        </w:rPr>
        <w:fldChar w:fldCharType="end"/>
      </w:r>
      <w:r w:rsidR="00A5755B" w:rsidRPr="00CC6DD4">
        <w:rPr>
          <w:rFonts w:ascii="Book Antiqua" w:hAnsi="Book Antiqua"/>
          <w:sz w:val="24"/>
          <w:szCs w:val="24"/>
        </w:rPr>
        <w:t xml:space="preserve"> </w:t>
      </w:r>
      <w:r w:rsidR="00151D93" w:rsidRPr="00151D93">
        <w:rPr>
          <w:rFonts w:ascii="Book Antiqua" w:hAnsi="Book Antiqua"/>
          <w:sz w:val="24"/>
          <w:szCs w:val="24"/>
        </w:rPr>
        <w:t>by displaying the visualization of the chain of hadith narrators</w:t>
      </w:r>
      <w:r w:rsidR="00151D93" w:rsidRPr="00151D93">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hukur", "given" : "Zarina", "non-dropping-particle" : "", "parse-names" : false, "suffix" : "" }, { "dropping-particle" : "", "family" : "Fabil", "given" : "Norasikin", "non-dropping-particle" : "", "parse-names" : false, "suffix" : "" }, { "dropping-particle" : "", "family" : "Salim", "given" : "Juhana", "non-dropping-particle" : "", "parse-names" : false, "suffix" : "" }, { "dropping-particle" : "", "family" : "Noah", "given" : "Shahrul Azman", "non-dropping-particle" : "", "parse-names" : false, "suffix" : "" } ], "container-title" : "International Visual Informatics Conference", "id" : "ITEM-1", "issued" : { "date-parts" : [ [ "2011" ] ] }, "page" : "340-347", "publisher" : "Springer", "title" : "Visualization of the hadith chain of narrators", "type" : "paper-conference" }, "uris" : [ "http://www.mendeley.com/documents/?uuid=8f706000-cd39-4ff6-bf80-c8ac74d993b6", "http://www.mendeley.com/documents/?uuid=401f793f-1e93-4708-ad4f-db68eb9de4bb" ] } ], "mendeley" : { "formattedCitation" : "(Shukur et al., 2011)", "plainTextFormattedCitation" : "(Shukur et al., 2011)", "previouslyFormattedCitation" : "(Shukur et al., 2011)"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noProof/>
          <w:sz w:val="24"/>
          <w:szCs w:val="24"/>
        </w:rPr>
        <w:t>(Shukur et al., 2011)</w:t>
      </w:r>
      <w:r w:rsidR="00A5755B" w:rsidRPr="00CC6DD4">
        <w:rPr>
          <w:rStyle w:val="FootnoteReference"/>
          <w:rFonts w:ascii="Book Antiqua" w:hAnsi="Book Antiqua"/>
          <w:sz w:val="24"/>
          <w:szCs w:val="24"/>
        </w:rPr>
        <w:fldChar w:fldCharType="end"/>
      </w:r>
      <w:r w:rsidR="002A5205" w:rsidRPr="00CC6DD4">
        <w:rPr>
          <w:rFonts w:ascii="Book Antiqua" w:hAnsi="Book Antiqua"/>
          <w:sz w:val="24"/>
          <w:szCs w:val="24"/>
        </w:rPr>
        <w:t>.</w:t>
      </w:r>
    </w:p>
    <w:p w14:paraId="4DFA91ED" w14:textId="1D71F5B0" w:rsidR="000807F6" w:rsidRPr="00CC6DD4" w:rsidRDefault="00AE72CF" w:rsidP="001327FD">
      <w:pPr>
        <w:spacing w:after="0" w:line="240" w:lineRule="auto"/>
        <w:ind w:firstLine="567"/>
        <w:jc w:val="both"/>
        <w:rPr>
          <w:rFonts w:ascii="Book Antiqua" w:hAnsi="Book Antiqua"/>
          <w:sz w:val="24"/>
          <w:szCs w:val="24"/>
        </w:rPr>
      </w:pPr>
      <w:r w:rsidRPr="00AE72CF">
        <w:rPr>
          <w:rFonts w:ascii="Book Antiqua" w:hAnsi="Book Antiqua"/>
          <w:sz w:val="24"/>
          <w:szCs w:val="24"/>
        </w:rPr>
        <w:t>Operationally, hadith research includes mining hadith data</w:t>
      </w:r>
      <w:r w:rsidRPr="00AE72CF">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0269-2821", "author" : [ { "dropping-particle" : "", "family" : "Saloot", "given" : "Mohammad Arshi", "non-dropping-particle" : "", "parse-names" : false, "suffix" : "" }, { "dropping-particle" : "", "family" : "Idris", "given" : "Norisma", "non-dropping-particle" : "", "parse-names" : false, "suffix" : "" }, { "dropping-particle" : "", "family" : "Mahmud", "given" : "Rohana", "non-dropping-particle" : "", "parse-names" : false, "suffix" : "" }, { "dropping-particle" : "", "family" : "Ja\u2019afar", "given" : "Salinah", "non-dropping-particle" : "", "parse-names" : false, "suffix" : "" }, { "dropping-particle" : "", "family" : "Thorleuchter", "given" : "Dirk", "non-dropping-particle" : "", "parse-names" : false, "suffix" : "" }, { "dropping-particle" : "", "family" : "Gani", "given" : "Abdullah", "non-dropping-particle" : "", "parse-names" : false, "suffix" : "" } ], "container-title" : "Artificial Intelligence Review", "id" : "ITEM-1", "issue" : "1", "issued" : { "date-parts" : [ [ "2016" ] ] }, "page" : "113-128", "publisher" : "Springer", "title" : "Hadith data mining and classification: a comparative analysis", "type" : "article-journal", "volume" : "46" }, "uris" : [ "http://www.mendeley.com/documents/?uuid=e8448f84-c401-4f43-be1b-d5be41483dee", "http://www.mendeley.com/documents/?uuid=d0c62100-18b7-4bdb-998a-b30f6b1f0357" ] } ], "mendeley" : { "formattedCitation" : "(Saloot et al., 2016)", "plainTextFormattedCitation" : "(Saloot et al., 2016)", "previouslyFormattedCitation" : "(Saloot et al., 2016)"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Saloot et al., 2016)</w:t>
      </w:r>
      <w:r w:rsidR="00A5755B" w:rsidRPr="00CC6DD4">
        <w:rPr>
          <w:rStyle w:val="FootnoteReference"/>
          <w:rFonts w:ascii="Book Antiqua" w:hAnsi="Book Antiqua"/>
          <w:sz w:val="24"/>
          <w:szCs w:val="24"/>
        </w:rPr>
        <w:fldChar w:fldCharType="end"/>
      </w:r>
      <w:r w:rsidR="00A5755B" w:rsidRPr="00CC6DD4">
        <w:rPr>
          <w:rFonts w:ascii="Book Antiqua" w:hAnsi="Book Antiqua"/>
          <w:sz w:val="24"/>
          <w:szCs w:val="24"/>
        </w:rPr>
        <w:t xml:space="preserve"> </w:t>
      </w:r>
      <w:r w:rsidRPr="00AE72CF">
        <w:rPr>
          <w:rFonts w:ascii="Book Antiqua" w:hAnsi="Book Antiqua"/>
          <w:sz w:val="24"/>
          <w:szCs w:val="24"/>
        </w:rPr>
        <w:t>and processing of hadith literature</w:t>
      </w:r>
      <w:r w:rsidR="009563FF" w:rsidRPr="00CC6DD4">
        <w:rPr>
          <w:rFonts w:ascii="Book Antiqua" w:hAnsi="Book Antiqua"/>
          <w:sz w:val="24"/>
          <w:szCs w:val="24"/>
        </w:rPr>
        <w:t xml:space="preserve"> </w:t>
      </w:r>
      <w:r w:rsidR="00511B9E"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0269-2821", "author" : [ { "dropping-particle" : "", "family" : "Azmi", "given" : "Aqil M", "non-dropping-particle" : "", "parse-names" : false, "suffix" : "" }, { "dropping-particle" : "", "family" : "Al-Qabbany", "given" : "Abdulaziz O", "non-dropping-particle" : "", "parse-names" : false, "suffix" : "" }, { "dropping-particle" : "", "family" : "Hussain", "given" : "Amir", "non-dropping-particle" : "", "parse-names" : false, "suffix" : "" } ], "container-title" : "Artificial Intelligence Review", "id" : "ITEM-1", "issue" : "2", "issued" : { "date-parts" : [ [ "2019" ] ] }, "page" : "1369-1414", "publisher" : "Springer", "title" : "Computational and natural language processing based studies of hadith literature: a survey", "type" : "article-journal", "volume" : "52" }, "uris" : [ "http://www.mendeley.com/documents/?uuid=38c893ad-b2c4-401c-9fee-d2b280ef4c32", "http://www.mendeley.com/documents/?uuid=e628fdf4-3fad-4981-b54a-5033e1777444" ] } ], "mendeley" : { "formattedCitation" : "(A. M. Azmi et al., 2019)", "plainTextFormattedCitation" : "(A. M. Azmi et al., 2019)", "previouslyFormattedCitation" : "(A. M. Azmi et al., 2019)" }, "properties" : { "noteIndex" : 0 }, "schema" : "https://github.com/citation-style-language/schema/raw/master/csl-citation.json" }</w:instrText>
      </w:r>
      <w:r w:rsidR="00511B9E" w:rsidRPr="00CC6DD4">
        <w:rPr>
          <w:rStyle w:val="FootnoteReference"/>
          <w:rFonts w:ascii="Book Antiqua" w:hAnsi="Book Antiqua"/>
          <w:sz w:val="24"/>
          <w:szCs w:val="24"/>
        </w:rPr>
        <w:fldChar w:fldCharType="separate"/>
      </w:r>
      <w:r w:rsidR="00511B9E" w:rsidRPr="00CC6DD4">
        <w:rPr>
          <w:rFonts w:ascii="Book Antiqua" w:hAnsi="Book Antiqua"/>
          <w:bCs/>
          <w:noProof/>
          <w:sz w:val="24"/>
          <w:szCs w:val="24"/>
          <w:lang w:val="en-US"/>
        </w:rPr>
        <w:t>(A. M. Azmi et al., 2019)</w:t>
      </w:r>
      <w:r w:rsidR="00511B9E" w:rsidRPr="00CC6DD4">
        <w:rPr>
          <w:rStyle w:val="FootnoteReference"/>
          <w:rFonts w:ascii="Book Antiqua" w:hAnsi="Book Antiqua"/>
          <w:sz w:val="24"/>
          <w:szCs w:val="24"/>
        </w:rPr>
        <w:fldChar w:fldCharType="end"/>
      </w:r>
      <w:r w:rsidR="00511B9E" w:rsidRPr="00CC6DD4">
        <w:rPr>
          <w:rFonts w:ascii="Book Antiqua" w:hAnsi="Book Antiqua"/>
          <w:sz w:val="24"/>
          <w:szCs w:val="24"/>
        </w:rPr>
        <w:t xml:space="preserve"> </w:t>
      </w:r>
      <w:r w:rsidRPr="00AE72CF">
        <w:rPr>
          <w:rFonts w:ascii="Book Antiqua" w:hAnsi="Book Antiqua"/>
          <w:sz w:val="24"/>
          <w:szCs w:val="24"/>
        </w:rPr>
        <w:t>by using a multi-agent system</w:t>
      </w:r>
      <w:r w:rsidRPr="00AE72CF">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738-9984", "author" : [ { "dropping-particle" : "", "family" : "Najeeb", "given" : "Moath M", "non-dropping-particle" : "", "parse-names" : false, "suffix" : "" } ], "container-title" : "International Journal of Software Engineering and Its Applications", "id" : "ITEM-1", "issue" : "9", "issued" : { "date-parts" : [ [ "2015" ] ] }, "page" : "153-166", "title" : "Multi-agent system for hadith processing", "type" : "article-journal", "volume" : "9" }, "uris" : [ "http://www.mendeley.com/documents/?uuid=08b69f30-977c-416f-8620-55edbfa737c8", "http://www.mendeley.com/documents/?uuid=85b5f742-3f6c-45d2-925e-dad00f68ddff" ] } ], "mendeley" : { "formattedCitation" : "(Najeeb, 2015)", "plainTextFormattedCitation" : "(Najeeb, 2015)", "previouslyFormattedCitation" : "(Najeeb, 2015)"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Najeeb, 2015)</w:t>
      </w:r>
      <w:r w:rsidR="00A5755B" w:rsidRPr="00CC6DD4">
        <w:rPr>
          <w:rStyle w:val="FootnoteReference"/>
          <w:rFonts w:ascii="Book Antiqua" w:hAnsi="Book Antiqua"/>
          <w:sz w:val="24"/>
          <w:szCs w:val="24"/>
        </w:rPr>
        <w:fldChar w:fldCharType="end"/>
      </w:r>
      <w:r w:rsidR="00BF10A5" w:rsidRPr="00CC6DD4">
        <w:rPr>
          <w:rFonts w:ascii="Book Antiqua" w:hAnsi="Book Antiqua"/>
          <w:sz w:val="24"/>
          <w:szCs w:val="24"/>
        </w:rPr>
        <w:t xml:space="preserve">, </w:t>
      </w:r>
      <w:r w:rsidR="00A27959" w:rsidRPr="00A27959">
        <w:rPr>
          <w:rFonts w:ascii="Book Antiqua" w:hAnsi="Book Antiqua"/>
          <w:sz w:val="24"/>
          <w:szCs w:val="24"/>
        </w:rPr>
        <w:t>resulting in the classification of hadith</w:t>
      </w:r>
      <w:r w:rsidR="00A27959" w:rsidRPr="00A27959">
        <w:rPr>
          <w:rStyle w:val="FootnoteReference"/>
          <w:rFonts w:ascii="Book Antiqua" w:hAnsi="Book Antiqua"/>
          <w:sz w:val="24"/>
          <w:szCs w:val="24"/>
          <w:vertAlign w:val="baseline"/>
        </w:rPr>
        <w:t xml:space="preserve"> </w:t>
      </w:r>
      <w:r w:rsidR="00AB59F2"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lkhatib", "given" : "Manar", "non-dropping-particle" : "", "parse-names" : false, "suffix" : "" } ], "container-title" : "European, mediterranean and middle eastern conference on information systems, EMCIS2010, Abu Dhabi, UAE", "id" : "ITEM-1", "issued" : { "date-parts" : [ [ "2010" ] ] }, "page" : "1-23", "title" : "Classification of Al-Hadith Al-Shareef using data mining algorithm", "type" : "paper-conference" }, "uris" : [ "http://www.mendeley.com/documents/?uuid=2d6de07e-32b4-42fe-ad18-b8e3c5fe2302", "http://www.mendeley.com/documents/?uuid=42dd24a6-7712-4c2d-95f8-fab38cc776a2" ] } ], "mendeley" : { "formattedCitation" : "(Alkhatib, 2010)", "plainTextFormattedCitation" : "(Alkhatib, 2010)", "previouslyFormattedCitation" : "(Alkhatib, 2010)" }, "properties" : { "noteIndex" : 0 }, "schema" : "https://github.com/citation-style-language/schema/raw/master/csl-citation.json" }</w:instrText>
      </w:r>
      <w:r w:rsidR="00AB59F2" w:rsidRPr="00CC6DD4">
        <w:rPr>
          <w:rStyle w:val="FootnoteReference"/>
          <w:rFonts w:ascii="Book Antiqua" w:hAnsi="Book Antiqua"/>
          <w:sz w:val="24"/>
          <w:szCs w:val="24"/>
        </w:rPr>
        <w:fldChar w:fldCharType="separate"/>
      </w:r>
      <w:r w:rsidR="00AB59F2" w:rsidRPr="00CC6DD4">
        <w:rPr>
          <w:rFonts w:ascii="Book Antiqua" w:hAnsi="Book Antiqua"/>
          <w:bCs/>
          <w:noProof/>
          <w:sz w:val="24"/>
          <w:szCs w:val="24"/>
          <w:lang w:val="en-US"/>
        </w:rPr>
        <w:t>(Alkhatib, 2010)</w:t>
      </w:r>
      <w:r w:rsidR="00AB59F2" w:rsidRPr="00CC6DD4">
        <w:rPr>
          <w:rStyle w:val="FootnoteReference"/>
          <w:rFonts w:ascii="Book Antiqua" w:hAnsi="Book Antiqua"/>
          <w:sz w:val="24"/>
          <w:szCs w:val="24"/>
        </w:rPr>
        <w:fldChar w:fldCharType="end"/>
      </w:r>
      <w:r w:rsidR="00AB59F2" w:rsidRPr="00CC6DD4">
        <w:rPr>
          <w:rFonts w:ascii="Book Antiqua" w:hAnsi="Book Antiqua"/>
          <w:sz w:val="24"/>
          <w:szCs w:val="24"/>
        </w:rPr>
        <w:t xml:space="preserve">. </w:t>
      </w:r>
      <w:r w:rsidR="00A27959" w:rsidRPr="00A27959">
        <w:rPr>
          <w:rFonts w:ascii="Book Antiqua" w:hAnsi="Book Antiqua"/>
          <w:sz w:val="24"/>
          <w:szCs w:val="24"/>
        </w:rPr>
        <w:t>Based on this information technology, various classifications of hadith can be obtained, such as positive and negative hadith classifications</w:t>
      </w:r>
      <w:r w:rsidR="00AB59F2" w:rsidRPr="00CC6DD4">
        <w:rPr>
          <w:rFonts w:ascii="Book Antiqua" w:hAnsi="Book Antiqua"/>
          <w:sz w:val="24"/>
          <w:szCs w:val="24"/>
        </w:rPr>
        <w:t xml:space="preserve"> </w:t>
      </w:r>
      <w:r w:rsidR="00AB59F2"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1742-6596", "author" : [ { "dropping-particle" : "", "family" : "Faraby", "given" : "Said", "non-dropping-particle" : "Al", "parse-names" : false, "suffix" : "" }, { "dropping-particle" : "", "family" : "Jasin", "given" : "Eliza Riviera Rachmawati", "non-dropping-particle" : "", "parse-names" : false, "suffix" : "" }, { "dropping-particle" : "", "family" : "Kusumaningrum", "given" : "Andina", "non-dropping-particle" : "", "parse-names" : false, "suffix" : "" } ], "container-title" : "Journal of Physics: Conference Series", "id" : "ITEM-1", "issue" : "1", "issued" : { "date-parts" : [ [ "2018" ] ] }, "page" : "12046", "publisher" : "IOP Publishing", "title" : "Classification of hadith into positive suggestion, negative suggestion, and information", "type" : "paper-conference", "volume" : "971" }, "uris" : [ "http://www.mendeley.com/documents/?uuid=2ac1fd17-1302-4f55-9df4-fe6bb00071ea", "http://www.mendeley.com/documents/?uuid=b3f63353-2759-4abe-9695-fe1de2928ff4" ] } ], "mendeley" : { "formattedCitation" : "(Al Faraby et al., 2018)", "plainTextFormattedCitation" : "(Al Faraby et al., 2018)", "previouslyFormattedCitation" : "(Al Faraby et al., 2018)" }, "properties" : { "noteIndex" : 0 }, "schema" : "https://github.com/citation-style-language/schema/raw/master/csl-citation.json" }</w:instrText>
      </w:r>
      <w:r w:rsidR="00AB59F2" w:rsidRPr="00CC6DD4">
        <w:rPr>
          <w:rStyle w:val="FootnoteReference"/>
          <w:rFonts w:ascii="Book Antiqua" w:hAnsi="Book Antiqua"/>
          <w:sz w:val="24"/>
          <w:szCs w:val="24"/>
        </w:rPr>
        <w:fldChar w:fldCharType="separate"/>
      </w:r>
      <w:r w:rsidR="00AB59F2" w:rsidRPr="00CC6DD4">
        <w:rPr>
          <w:rFonts w:ascii="Book Antiqua" w:hAnsi="Book Antiqua"/>
          <w:noProof/>
          <w:sz w:val="24"/>
          <w:szCs w:val="24"/>
        </w:rPr>
        <w:t>(Al Faraby et al., 2018)</w:t>
      </w:r>
      <w:r w:rsidR="00AB59F2" w:rsidRPr="00CC6DD4">
        <w:rPr>
          <w:rStyle w:val="FootnoteReference"/>
          <w:rFonts w:ascii="Book Antiqua" w:hAnsi="Book Antiqua"/>
          <w:sz w:val="24"/>
          <w:szCs w:val="24"/>
        </w:rPr>
        <w:fldChar w:fldCharType="end"/>
      </w:r>
      <w:r w:rsidR="00AB59F2" w:rsidRPr="00CC6DD4">
        <w:rPr>
          <w:rFonts w:ascii="Book Antiqua" w:hAnsi="Book Antiqua"/>
          <w:sz w:val="24"/>
          <w:szCs w:val="24"/>
        </w:rPr>
        <w:t xml:space="preserve">, </w:t>
      </w:r>
      <w:r w:rsidR="00A27959">
        <w:rPr>
          <w:rFonts w:ascii="Book Antiqua" w:hAnsi="Book Antiqua"/>
          <w:sz w:val="24"/>
          <w:szCs w:val="24"/>
        </w:rPr>
        <w:t>h</w:t>
      </w:r>
      <w:r w:rsidR="00A27959" w:rsidRPr="00A27959">
        <w:rPr>
          <w:rFonts w:ascii="Book Antiqua" w:hAnsi="Book Antiqua"/>
          <w:sz w:val="24"/>
          <w:szCs w:val="24"/>
        </w:rPr>
        <w:t>adith degree classification</w:t>
      </w:r>
      <w:r w:rsidR="00A27959" w:rsidRPr="00A27959">
        <w:rPr>
          <w:rStyle w:val="FootnoteReference"/>
          <w:rFonts w:ascii="Book Antiqua" w:hAnsi="Book Antiqua"/>
          <w:sz w:val="24"/>
          <w:szCs w:val="24"/>
          <w:vertAlign w:val="baseline"/>
        </w:rPr>
        <w:t xml:space="preserve"> </w:t>
      </w:r>
      <w:r w:rsidR="00AB59F2"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1538627396", "author" : [ { "dropping-particle" : "", "family" : "Najiyah", "given" : "Ina", "non-dropping-particle" : "", "parse-names" : false, "suffix" : "" }, { "dropping-particle" : "", "family" : "Susanti", "given" : "Sari", "non-dropping-particle" : "", "parse-names" : false, "suffix" : "" }, { "dropping-particle" : "", "family" : "Riana", "given" : "Dwiza", "non-dropping-particle" : "", "parse-names" : false, "suffix" : "" }, { "dropping-particle" : "", "family" : "Wahyudi", "given" : "Mochammad", "non-dropping-particle" : "", "parse-names" : false, "suffix" : "" } ], "container-title" : "2017 5th International Conference on Cyber and IT Service Management (CITSM)", "id" : "ITEM-1", "issued" : { "date-parts" : [ [ "2017" ] ] }, "page" : "1-6", "publisher" : "IEEE", "title" : "Hadith degree classification for Shahih Hadith identification web based", "type" : "paper-conference" }, "uris" : [ "http://www.mendeley.com/documents/?uuid=baa1efb4-552f-4856-87fb-85f18e632508", "http://www.mendeley.com/documents/?uuid=81efc235-b4a2-41e5-ad02-ed4d4554044d" ] } ], "mendeley" : { "formattedCitation" : "(Najiyah et al., 2017)", "plainTextFormattedCitation" : "(Najiyah et al., 2017)", "previouslyFormattedCitation" : "(Najiyah et al., 2017)" }, "properties" : { "noteIndex" : 0 }, "schema" : "https://github.com/citation-style-language/schema/raw/master/csl-citation.json" }</w:instrText>
      </w:r>
      <w:r w:rsidR="00AB59F2" w:rsidRPr="00CC6DD4">
        <w:rPr>
          <w:rStyle w:val="FootnoteReference"/>
          <w:rFonts w:ascii="Book Antiqua" w:hAnsi="Book Antiqua"/>
          <w:sz w:val="24"/>
          <w:szCs w:val="24"/>
        </w:rPr>
        <w:fldChar w:fldCharType="separate"/>
      </w:r>
      <w:r w:rsidR="00AB59F2" w:rsidRPr="00CC6DD4">
        <w:rPr>
          <w:rFonts w:ascii="Book Antiqua" w:hAnsi="Book Antiqua"/>
          <w:bCs/>
          <w:noProof/>
          <w:sz w:val="24"/>
          <w:szCs w:val="24"/>
          <w:lang w:val="en-US"/>
        </w:rPr>
        <w:t>(Najiyah et al., 2017)</w:t>
      </w:r>
      <w:r w:rsidR="00AB59F2" w:rsidRPr="00CC6DD4">
        <w:rPr>
          <w:rStyle w:val="FootnoteReference"/>
          <w:rFonts w:ascii="Book Antiqua" w:hAnsi="Book Antiqua"/>
          <w:sz w:val="24"/>
          <w:szCs w:val="24"/>
        </w:rPr>
        <w:fldChar w:fldCharType="end"/>
      </w:r>
      <w:r w:rsidR="00AB59F2" w:rsidRPr="00CC6DD4">
        <w:rPr>
          <w:rFonts w:ascii="Book Antiqua" w:hAnsi="Book Antiqua"/>
          <w:sz w:val="24"/>
          <w:szCs w:val="24"/>
        </w:rPr>
        <w:t>,</w:t>
      </w:r>
      <w:r w:rsidR="005B1456" w:rsidRPr="00CC6DD4">
        <w:rPr>
          <w:rFonts w:ascii="Book Antiqua" w:hAnsi="Book Antiqua"/>
          <w:sz w:val="24"/>
          <w:szCs w:val="24"/>
        </w:rPr>
        <w:t xml:space="preserve"> </w:t>
      </w:r>
      <w:r w:rsidR="00A27959">
        <w:rPr>
          <w:rFonts w:ascii="Book Antiqua" w:hAnsi="Book Antiqua"/>
          <w:sz w:val="24"/>
          <w:szCs w:val="24"/>
        </w:rPr>
        <w:t>h</w:t>
      </w:r>
      <w:r w:rsidR="00A27959" w:rsidRPr="00A27959">
        <w:rPr>
          <w:rFonts w:ascii="Book Antiqua" w:hAnsi="Book Antiqua"/>
          <w:sz w:val="24"/>
          <w:szCs w:val="24"/>
        </w:rPr>
        <w:t>adith classification matching</w:t>
      </w:r>
      <w:r w:rsidR="00A27959" w:rsidRPr="00A27959">
        <w:rPr>
          <w:rStyle w:val="FootnoteReference"/>
          <w:rFonts w:ascii="Book Antiqua" w:hAnsi="Book Antiqua"/>
          <w:sz w:val="24"/>
          <w:szCs w:val="24"/>
          <w:vertAlign w:val="baseline"/>
        </w:rPr>
        <w:t xml:space="preserve"> </w:t>
      </w:r>
      <w:r w:rsidR="005B145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Hasan", "given" : "Ali Muttaleb", "non-dropping-particle" : "", "parse-names" : false, "suffix" : "" }, { "dropping-particle" : "", "family" : "Rassem", "given" : "Taha H", "non-dropping-particle" : "", "parse-names" : false, "suffix" : "" }, { "dropping-particle" : "", "family" : "Noorhuzaimi", "given" : "M N", "non-dropping-particle" : "", "parse-names" : false, "suffix" : "" } ], "container-title" : "International Conference of Reliable Information and Communication Technology", "id" : "ITEM-1", "issued" : { "date-parts" : [ [ "2018" ] ] }, "page" : "278-290", "publisher" : "Springer", "title" : "Combined support vector machine and pattern matching for arabic islamic hadith question classification system", "type" : "paper-conference" }, "uris" : [ "http://www.mendeley.com/documents/?uuid=f888a8f1-a19a-48aa-a0ec-5cf6423bc299", "http://www.mendeley.com/documents/?uuid=1f27e1f1-5ced-43e0-8451-a5351fa1e355" ] } ], "mendeley" : { "formattedCitation" : "(Hasan et al., 2018)", "plainTextFormattedCitation" : "(Hasan et al., 2018)", "previouslyFormattedCitation" : "(Hasan et al., 2018)" }, "properties" : { "noteIndex" : 0 }, "schema" : "https://github.com/citation-style-language/schema/raw/master/csl-citation.json" }</w:instrText>
      </w:r>
      <w:r w:rsidR="005B1456" w:rsidRPr="00CC6DD4">
        <w:rPr>
          <w:rStyle w:val="FootnoteReference"/>
          <w:rFonts w:ascii="Book Antiqua" w:hAnsi="Book Antiqua"/>
          <w:sz w:val="24"/>
          <w:szCs w:val="24"/>
        </w:rPr>
        <w:fldChar w:fldCharType="separate"/>
      </w:r>
      <w:r w:rsidR="005B1456" w:rsidRPr="00CC6DD4">
        <w:rPr>
          <w:rFonts w:ascii="Book Antiqua" w:hAnsi="Book Antiqua"/>
          <w:noProof/>
          <w:sz w:val="24"/>
          <w:szCs w:val="24"/>
        </w:rPr>
        <w:t>(Hasan et al., 2018)</w:t>
      </w:r>
      <w:r w:rsidR="005B1456" w:rsidRPr="00CC6DD4">
        <w:rPr>
          <w:rStyle w:val="FootnoteReference"/>
          <w:rFonts w:ascii="Book Antiqua" w:hAnsi="Book Antiqua"/>
          <w:sz w:val="24"/>
          <w:szCs w:val="24"/>
        </w:rPr>
        <w:fldChar w:fldCharType="end"/>
      </w:r>
      <w:r w:rsidR="005B1456" w:rsidRPr="00CC6DD4">
        <w:rPr>
          <w:rFonts w:ascii="Book Antiqua" w:hAnsi="Book Antiqua"/>
          <w:sz w:val="24"/>
          <w:szCs w:val="24"/>
        </w:rPr>
        <w:t xml:space="preserve">, </w:t>
      </w:r>
      <w:r w:rsidR="00A27959" w:rsidRPr="00A27959">
        <w:rPr>
          <w:rFonts w:ascii="Book Antiqua" w:hAnsi="Book Antiqua"/>
          <w:sz w:val="24"/>
          <w:szCs w:val="24"/>
        </w:rPr>
        <w:t>and topical classification of hadith texts</w:t>
      </w:r>
      <w:r w:rsidR="00A27959" w:rsidRPr="00A27959">
        <w:rPr>
          <w:rStyle w:val="FootnoteReference"/>
          <w:rFonts w:ascii="Book Antiqua" w:hAnsi="Book Antiqua"/>
          <w:sz w:val="24"/>
          <w:szCs w:val="24"/>
          <w:vertAlign w:val="baseline"/>
        </w:rPr>
        <w:t xml:space="preserve"> </w:t>
      </w:r>
      <w:r w:rsidR="005B145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Al-Kabi", "given" : "Mohammed N", "non-dropping-particle" : "", "parse-names" : false, "suffix" : "" }, { "dropping-particle" : "", "family" : "Wahsheh", "given" : "Heider A", "non-dropping-particle" : "", "parse-names" : false, "suffix" : "" }, { "dropping-particle" : "", "family" : "Alsmadi", "given" : "Izzat M", "non-dropping-particle" : "", "parse-names" : false, "suffix" : "" }, { "dropping-particle" : "", "family" : "Al-Akhras", "given" : "A M A", "non-dropping-particle" : "", "parse-names" : false, "suffix" : "" } ], "container-title" : "Int. J. Islam. Appl. Comput. Sci. Technol", "id" : "ITEM-1", "issue" : "3", "issued" : { "date-parts" : [ [ "2015" ] ] }, "page" : "13-23", "title" : "Extended topical classification of hadith Arabic text", "type" : "article-journal", "volume" : "3" }, "uris" : [ "http://www.mendeley.com/documents/?uuid=116b1bc3-924a-46ac-a76b-404efd7d3736", "http://www.mendeley.com/documents/?uuid=cccf3a05-6eb6-4b96-a9c7-cc20cf9d4f71" ] } ], "mendeley" : { "formattedCitation" : "(Al-Kabi et al., 2015)", "plainTextFormattedCitation" : "(Al-Kabi et al., 2015)", "previouslyFormattedCitation" : "(Al-Kabi et al., 2015)" }, "properties" : { "noteIndex" : 0 }, "schema" : "https://github.com/citation-style-language/schema/raw/master/csl-citation.json" }</w:instrText>
      </w:r>
      <w:r w:rsidR="005B1456" w:rsidRPr="00CC6DD4">
        <w:rPr>
          <w:rStyle w:val="FootnoteReference"/>
          <w:rFonts w:ascii="Book Antiqua" w:hAnsi="Book Antiqua"/>
          <w:sz w:val="24"/>
          <w:szCs w:val="24"/>
        </w:rPr>
        <w:fldChar w:fldCharType="separate"/>
      </w:r>
      <w:r w:rsidR="005B1456" w:rsidRPr="00CC6DD4">
        <w:rPr>
          <w:rFonts w:ascii="Book Antiqua" w:hAnsi="Book Antiqua"/>
          <w:bCs/>
          <w:noProof/>
          <w:sz w:val="24"/>
          <w:szCs w:val="24"/>
          <w:lang w:val="en-US"/>
        </w:rPr>
        <w:t>(Al-Kabi et al., 2015)</w:t>
      </w:r>
      <w:r w:rsidR="005B1456" w:rsidRPr="00CC6DD4">
        <w:rPr>
          <w:rStyle w:val="FootnoteReference"/>
          <w:rFonts w:ascii="Book Antiqua" w:hAnsi="Book Antiqua"/>
          <w:sz w:val="24"/>
          <w:szCs w:val="24"/>
        </w:rPr>
        <w:fldChar w:fldCharType="end"/>
      </w:r>
      <w:r w:rsidR="005B1456" w:rsidRPr="00CC6DD4">
        <w:rPr>
          <w:rFonts w:ascii="Book Antiqua" w:hAnsi="Book Antiqua"/>
          <w:sz w:val="24"/>
          <w:szCs w:val="24"/>
        </w:rPr>
        <w:t xml:space="preserve">. </w:t>
      </w:r>
      <w:r w:rsidR="00A27959" w:rsidRPr="00A27959">
        <w:rPr>
          <w:rFonts w:ascii="Book Antiqua" w:hAnsi="Book Antiqua"/>
          <w:sz w:val="24"/>
          <w:szCs w:val="24"/>
        </w:rPr>
        <w:t>Information technology experts are able to design machines to improve the extraction of hadith classifier knowledge</w:t>
      </w:r>
      <w:r w:rsidR="00A27959" w:rsidRPr="00A27959">
        <w:rPr>
          <w:rStyle w:val="FootnoteReference"/>
          <w:rFonts w:ascii="Book Antiqua" w:hAnsi="Book Antiqua"/>
          <w:sz w:val="24"/>
          <w:szCs w:val="24"/>
          <w:vertAlign w:val="baseline"/>
        </w:rPr>
        <w:t xml:space="preserve"> </w:t>
      </w:r>
      <w:r w:rsidR="005B145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1467310905", "author" : [ { "dropping-particle" : "", "family" : "Aldhaln", "given" : "Kawther", "non-dropping-particle" : "", "parse-names" : false, "suffix" : "" }, { "dropping-particle" : "", "family" : "Zeki", "given" : "Akram", "non-dropping-particle" : "", "parse-names" : false, "suffix" : "" }, { "dropping-particle" : "", "family" : "Zeki", "given" : "Ahmed", "non-dropping-particle" : "", "parse-names" : false, "suffix" : "" }, { "dropping-particle" : "", "family" : "Alreshidi", "given" : "Hamad", "non-dropping-particle" : "", "parse-names" : false, "suffix" : "" } ], "container-title" : "2012 International Conference on Information Retrieval &amp; Knowledge Management", "id" : "ITEM-1", "issued" : { "date-parts" : [ [ "2012" ] ] }, "page" : "148-152", "publisher" : "IEEE", "title" : "Improving knowledge extraction of Hadith classifier using decision tree algorithm", "type" : "paper-conference" }, "uris" : [ "http://www.mendeley.com/documents/?uuid=39fedbbf-a2ed-47cd-8bea-60b3dc11c14d", "http://www.mendeley.com/documents/?uuid=18077f00-3fcb-4ada-be77-5b0364fc4c8f" ] } ], "mendeley" : { "formattedCitation" : "(Aldhaln et al., 2012)", "plainTextFormattedCitation" : "(Aldhaln et al., 2012)", "previouslyFormattedCitation" : "(Aldhaln et al., 2012)" }, "properties" : { "noteIndex" : 0 }, "schema" : "https://github.com/citation-style-language/schema/raw/master/csl-citation.json" }</w:instrText>
      </w:r>
      <w:r w:rsidR="005B1456" w:rsidRPr="00CC6DD4">
        <w:rPr>
          <w:rStyle w:val="FootnoteReference"/>
          <w:rFonts w:ascii="Book Antiqua" w:hAnsi="Book Antiqua"/>
          <w:sz w:val="24"/>
          <w:szCs w:val="24"/>
        </w:rPr>
        <w:fldChar w:fldCharType="separate"/>
      </w:r>
      <w:r w:rsidR="005B1456" w:rsidRPr="00CC6DD4">
        <w:rPr>
          <w:rFonts w:ascii="Book Antiqua" w:hAnsi="Book Antiqua"/>
          <w:noProof/>
          <w:sz w:val="24"/>
          <w:szCs w:val="24"/>
        </w:rPr>
        <w:t>(Aldhaln et al., 2012)</w:t>
      </w:r>
      <w:r w:rsidR="005B1456" w:rsidRPr="00CC6DD4">
        <w:rPr>
          <w:rStyle w:val="FootnoteReference"/>
          <w:rFonts w:ascii="Book Antiqua" w:hAnsi="Book Antiqua"/>
          <w:sz w:val="24"/>
          <w:szCs w:val="24"/>
        </w:rPr>
        <w:fldChar w:fldCharType="end"/>
      </w:r>
      <w:r w:rsidR="005B1456" w:rsidRPr="00CC6DD4">
        <w:rPr>
          <w:rFonts w:ascii="Book Antiqua" w:hAnsi="Book Antiqua"/>
          <w:sz w:val="24"/>
          <w:szCs w:val="24"/>
        </w:rPr>
        <w:t xml:space="preserve"> </w:t>
      </w:r>
      <w:r w:rsidR="00A27959" w:rsidRPr="00A27959">
        <w:rPr>
          <w:rFonts w:ascii="Book Antiqua" w:hAnsi="Book Antiqua"/>
          <w:sz w:val="24"/>
          <w:szCs w:val="24"/>
        </w:rPr>
        <w:t>and they are able to improve the performance of the hadith classification</w:t>
      </w:r>
      <w:r w:rsidR="00A27959" w:rsidRPr="00A27959">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0769549594", "author" : [ { "dropping-particle" : "", "family" : "Aldhlan", "given" : "Kawther A", "non-dropping-particle" : "", "parse-names" : false, "suffix" : "" }, { "dropping-particle" : "", "family" : "Zeki", "given" : "Akram M", "non-dropping-particle" : "", "parse-names" : false, "suffix" : "" }, { "dropping-particle" : "", "family" : "Zeki", "given" : "Ahmad M", "non-dropping-particle" : "", "parse-names" : false, "suffix" : "" }, { "dropping-particle" : "", "family" : "Alreshidi", "given" : "Hamad A", "non-dropping-particle" : "", "parse-names" : false, "suffix" : "" } ], "container-title" : "2012 international conference on advanced computer science applications and technologies (ACSAT)", "id" : "ITEM-1", "issued" : { "date-parts" : [ [ "2012" ] ] }, "page" : "512-517", "publisher" : "IEEE", "title" : "Novel mechanism to improve hadith classifier performance", "type" : "paper-conference" }, "uris" : [ "http://www.mendeley.com/documents/?uuid=2d6484f8-f775-4c41-b2aa-327575d864ae", "http://www.mendeley.com/documents/?uuid=75ab1735-f69e-4a54-b0b2-9c9e0f65c31e" ] } ], "mendeley" : { "formattedCitation" : "(Aldhlan et al., 2012)", "plainTextFormattedCitation" : "(Aldhlan et al., 2012)", "previouslyFormattedCitation" : "(Aldhlan et al., 2012)"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noProof/>
          <w:sz w:val="24"/>
          <w:szCs w:val="24"/>
        </w:rPr>
        <w:t>(Aldhlan et al., 2012)</w:t>
      </w:r>
      <w:r w:rsidR="00A5755B" w:rsidRPr="00CC6DD4">
        <w:rPr>
          <w:rStyle w:val="FootnoteReference"/>
          <w:rFonts w:ascii="Book Antiqua" w:hAnsi="Book Antiqua"/>
          <w:sz w:val="24"/>
          <w:szCs w:val="24"/>
        </w:rPr>
        <w:fldChar w:fldCharType="end"/>
      </w:r>
      <w:r w:rsidR="00BF10A5" w:rsidRPr="00CC6DD4">
        <w:rPr>
          <w:rFonts w:ascii="Book Antiqua" w:hAnsi="Book Antiqua"/>
          <w:sz w:val="24"/>
          <w:szCs w:val="24"/>
        </w:rPr>
        <w:t>.</w:t>
      </w:r>
      <w:r w:rsidR="003B3442" w:rsidRPr="00CC6DD4">
        <w:rPr>
          <w:rFonts w:ascii="Book Antiqua" w:hAnsi="Book Antiqua"/>
          <w:sz w:val="24"/>
          <w:szCs w:val="24"/>
        </w:rPr>
        <w:t xml:space="preserve"> </w:t>
      </w:r>
      <w:r w:rsidR="00A27959" w:rsidRPr="00A27959">
        <w:rPr>
          <w:rFonts w:ascii="Book Antiqua" w:hAnsi="Book Antiqua"/>
          <w:sz w:val="24"/>
          <w:szCs w:val="24"/>
        </w:rPr>
        <w:t xml:space="preserve">This is the development of information technology on </w:t>
      </w:r>
      <w:r w:rsidR="00A27959" w:rsidRPr="00A27959">
        <w:rPr>
          <w:rFonts w:ascii="Book Antiqua" w:hAnsi="Book Antiqua"/>
          <w:sz w:val="24"/>
          <w:szCs w:val="24"/>
        </w:rPr>
        <w:lastRenderedPageBreak/>
        <w:t>hadith verification techniques</w:t>
      </w:r>
      <w:r w:rsidR="00A27959" w:rsidRPr="00A27959">
        <w:rPr>
          <w:rStyle w:val="FootnoteReference"/>
          <w:rFonts w:ascii="Book Antiqua" w:hAnsi="Book Antiqua"/>
          <w:sz w:val="24"/>
          <w:szCs w:val="24"/>
          <w:vertAlign w:val="baseline"/>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549-3636", "author" : [ { "dropping-particle" : "", "family" : "Yusoff", "given" : "Yunus", "non-dropping-particle" : "", "parse-names" : false, "suffix" : "" }, { "dropping-particle" : "", "family" : "Ismail", "given" : "Roslan", "non-dropping-particle" : "", "parse-names" : false, "suffix" : "" }, { "dropping-particle" : "", "family" : "Hassan", "given" : "Zainuddin", "non-dropping-particle" : "", "parse-names" : false, "suffix" : "" } ], "container-title" : "Journal of Computer Science", "id" : "ITEM-1", "issue" : "6", "issued" : { "date-parts" : [ [ "2010" ] ] }, "page" : "613", "publisher" : "Citeseer", "title" : "Adopting hadith verification techniques in to digital evidence authentication", "type" : "article-journal", "volume" : "6" }, "uris" : [ "http://www.mendeley.com/documents/?uuid=5d687df8-5f12-478b-bc01-90ed80263a09", "http://www.mendeley.com/documents/?uuid=462b1b6f-6677-485d-94f5-d86774685e67" ] } ], "mendeley" : { "formattedCitation" : "(Yusoff et al., 2010)", "plainTextFormattedCitation" : "(Yusoff et al., 2010)", "previouslyFormattedCitation" : "(Yusoff et al., 2010)"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bCs/>
          <w:noProof/>
          <w:sz w:val="24"/>
          <w:szCs w:val="24"/>
          <w:lang w:val="en-US"/>
        </w:rPr>
        <w:t>(Yusoff et al., 2010)</w:t>
      </w:r>
      <w:r w:rsidR="00A5755B" w:rsidRPr="00CC6DD4">
        <w:rPr>
          <w:rStyle w:val="FootnoteReference"/>
          <w:rFonts w:ascii="Book Antiqua" w:hAnsi="Book Antiqua"/>
          <w:sz w:val="24"/>
          <w:szCs w:val="24"/>
        </w:rPr>
        <w:fldChar w:fldCharType="end"/>
      </w:r>
      <w:r w:rsidR="00A5755B" w:rsidRPr="00CC6DD4">
        <w:rPr>
          <w:rFonts w:ascii="Book Antiqua" w:hAnsi="Book Antiqua"/>
          <w:sz w:val="24"/>
          <w:szCs w:val="24"/>
        </w:rPr>
        <w:t xml:space="preserve"> </w:t>
      </w:r>
      <w:r w:rsidR="00A27959" w:rsidRPr="00A27959">
        <w:rPr>
          <w:rFonts w:ascii="Book Antiqua" w:hAnsi="Book Antiqua"/>
          <w:sz w:val="24"/>
          <w:szCs w:val="24"/>
        </w:rPr>
        <w:t>with regard to hadith indexing</w:t>
      </w:r>
      <w:r w:rsidR="00A5755B" w:rsidRPr="00CC6DD4">
        <w:rPr>
          <w:rFonts w:ascii="Book Antiqua" w:hAnsi="Book Antiqua"/>
          <w:sz w:val="24"/>
          <w:szCs w:val="24"/>
        </w:rPr>
        <w:t xml:space="preserve"> </w:t>
      </w:r>
      <w:r w:rsidR="00A5755B"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1424426235", "author" : [ { "dropping-particle" : "", "family" : "Harrag", "given" : "Fouzi", "non-dropping-particle" : "", "parse-names" : false, "suffix" : "" }, { "dropping-particle" : "", "family" : "Hamdi-Cherif", "given" : "Aboubekeur", "non-dropping-particle" : "", "parse-names" : false, "suffix" : "" }, { "dropping-particle" : "", "family" : "El-Qawasmeh", "given" : "Eyas", "non-dropping-particle" : "", "parse-names" : false, "suffix" : "" } ], "container-title" : "2008 First International Conference on the Applications of Digital Information and Web Technologies (ICADIWT)", "id" : "ITEM-1", "issued" : { "date-parts" : [ [ "2008" ] ] }, "page" : "107-112", "publisher" : "IEEE", "title" : "Vector space model for Arabic information retrieval\u2014application to \u201cHadith\u201d indexing", "type" : "paper-conference" }, "uris" : [ "http://www.mendeley.com/documents/?uuid=376bb77c-44a1-4b70-b42a-f4ed6d5b0eee", "http://www.mendeley.com/documents/?uuid=946f89c5-fb4b-4931-8cfb-18bf64f60e76" ] } ], "mendeley" : { "formattedCitation" : "(Harrag et al., 2008)", "plainTextFormattedCitation" : "(Harrag et al., 2008)", "previouslyFormattedCitation" : "(Harrag et al., 2008)" }, "properties" : { "noteIndex" : 0 }, "schema" : "https://github.com/citation-style-language/schema/raw/master/csl-citation.json" }</w:instrText>
      </w:r>
      <w:r w:rsidR="00A5755B" w:rsidRPr="00CC6DD4">
        <w:rPr>
          <w:rStyle w:val="FootnoteReference"/>
          <w:rFonts w:ascii="Book Antiqua" w:hAnsi="Book Antiqua"/>
          <w:sz w:val="24"/>
          <w:szCs w:val="24"/>
        </w:rPr>
        <w:fldChar w:fldCharType="separate"/>
      </w:r>
      <w:r w:rsidR="00A5755B" w:rsidRPr="00CC6DD4">
        <w:rPr>
          <w:rFonts w:ascii="Book Antiqua" w:hAnsi="Book Antiqua"/>
          <w:noProof/>
          <w:sz w:val="24"/>
          <w:szCs w:val="24"/>
        </w:rPr>
        <w:t>(Harrag et al., 2008)</w:t>
      </w:r>
      <w:r w:rsidR="00A5755B" w:rsidRPr="00CC6DD4">
        <w:rPr>
          <w:rStyle w:val="FootnoteReference"/>
          <w:rFonts w:ascii="Book Antiqua" w:hAnsi="Book Antiqua"/>
          <w:sz w:val="24"/>
          <w:szCs w:val="24"/>
        </w:rPr>
        <w:fldChar w:fldCharType="end"/>
      </w:r>
      <w:r w:rsidR="003B3442" w:rsidRPr="00CC6DD4">
        <w:rPr>
          <w:rFonts w:ascii="Book Antiqua" w:hAnsi="Book Antiqua"/>
          <w:sz w:val="24"/>
          <w:szCs w:val="24"/>
        </w:rPr>
        <w:t>.</w:t>
      </w:r>
    </w:p>
    <w:p w14:paraId="29E8B227" w14:textId="416D9317" w:rsidR="00334480" w:rsidRPr="00CC6DD4" w:rsidRDefault="00A27959" w:rsidP="001327FD">
      <w:pPr>
        <w:spacing w:after="0" w:line="240" w:lineRule="auto"/>
        <w:ind w:firstLine="567"/>
        <w:jc w:val="both"/>
        <w:rPr>
          <w:rFonts w:ascii="Book Antiqua" w:hAnsi="Book Antiqua"/>
          <w:sz w:val="24"/>
          <w:szCs w:val="24"/>
        </w:rPr>
      </w:pPr>
      <w:r w:rsidRPr="00A27959">
        <w:rPr>
          <w:rFonts w:ascii="Book Antiqua" w:hAnsi="Book Antiqua"/>
          <w:sz w:val="24"/>
          <w:szCs w:val="24"/>
        </w:rPr>
        <w:t>In addition, the hadith can be understood with a modern scientific approach</w:t>
      </w:r>
      <w:r w:rsidR="0029257A" w:rsidRPr="00CC6DD4">
        <w:rPr>
          <w:rFonts w:ascii="Book Antiqua" w:hAnsi="Book Antiqua"/>
          <w:sz w:val="24"/>
          <w:szCs w:val="24"/>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232-1969", "author" : [ { "dropping-particle" : "", "family" : "Abd Razzak", "given" : "Munirah", "non-dropping-particle" : "", "parse-names" : false, "suffix" : "" } ], "container-title" : "Al-Bayan: Journal of Qur'an and Hadith Studies", "id" : "ITEM-1", "issue" : "1", "issued" : { "date-parts" : [ [ "2011" ] ] }, "page" : "1-20", "publisher" : "Brill", "title" : "Punica Granatum Bicara Al-Quran, Al-Hadith Dan Sains Perubatan Moden", "type" : "article-journal", "volume" : "9" }, "uris" : [ "http://www.mendeley.com/documents/?uuid=c96883f8-fe30-4d14-b34d-764233054ddf", "http://www.mendeley.com/documents/?uuid=f0dd1346-02e6-452e-b5ea-2241e59b19a0" ] } ], "mendeley" : { "formattedCitation" : "(Abd Razzak, 2011)", "plainTextFormattedCitation" : "(Abd Razzak, 2011)", "previouslyFormattedCitation" : "(Abd Razzak, 2011)"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lang w:val="en-US"/>
        </w:rPr>
        <w:t>(Abd Razzak, 2011)</w:t>
      </w:r>
      <w:r w:rsidR="0029257A" w:rsidRPr="00CC6DD4">
        <w:rPr>
          <w:rStyle w:val="FootnoteReference"/>
          <w:rFonts w:ascii="Book Antiqua" w:hAnsi="Book Antiqua"/>
          <w:sz w:val="24"/>
          <w:szCs w:val="24"/>
        </w:rPr>
        <w:fldChar w:fldCharType="end"/>
      </w:r>
      <w:r w:rsidR="0029257A" w:rsidRPr="00CC6DD4">
        <w:rPr>
          <w:rFonts w:ascii="Book Antiqua" w:hAnsi="Book Antiqua"/>
          <w:sz w:val="24"/>
          <w:szCs w:val="24"/>
        </w:rPr>
        <w:t>.</w:t>
      </w:r>
      <w:r w:rsidR="009E70DD" w:rsidRPr="00CC6DD4">
        <w:rPr>
          <w:rFonts w:ascii="Book Antiqua" w:hAnsi="Book Antiqua"/>
          <w:sz w:val="24"/>
          <w:szCs w:val="24"/>
        </w:rPr>
        <w:t xml:space="preserve"> </w:t>
      </w:r>
      <w:r w:rsidRPr="00A27959">
        <w:rPr>
          <w:rFonts w:ascii="Book Antiqua" w:hAnsi="Book Antiqua"/>
          <w:sz w:val="24"/>
          <w:szCs w:val="24"/>
        </w:rPr>
        <w:t>Among them is the hadith perspective on management</w:t>
      </w:r>
      <w:r w:rsidRPr="00A27959">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219-1933", "author" : [ { "dropping-particle" : "", "family" : "Hamid", "given" : "Solahuddin Abdul", "non-dropping-particle" : "", "parse-names" : false, "suffix" : "" }, { "dropping-particle" : "", "family" : "Sa'ari", "given" : "Che Zarrina", "non-dropping-particle" : "", "parse-names" : false, "suffix" : "" } ], "container-title" : "International Journal of Business and Social Science", "id" : "ITEM-1", "issue" : "19", "issued" : { "date-parts" : [ [ "2011" ] ] }, "publisher" : "Centre for Promoting Ideas, USA", "title" : "Reconstructing entrepreneur's development based on al-Qur'an and al-Hadith", "type" : "article-journal", "volume" : "2" }, "uris" : [ "http://www.mendeley.com/documents/?uuid=b83e98b5-45f2-45f2-af42-f832563b7199", "http://www.mendeley.com/documents/?uuid=6a7c9c28-1e5e-4b20-8ab3-e307962be572" ] } ], "mendeley" : { "formattedCitation" : "(Hamid &amp; Sa\u2019ari, 2011)", "plainTextFormattedCitation" : "(Hamid &amp; Sa\u2019ari, 2011)", "previouslyFormattedCitation" : "(Hamid &amp; Sa\u2019ari, 2011)"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lang w:val="en-US"/>
        </w:rPr>
        <w:t>(Hamid &amp; Sa’ari, 2011)</w:t>
      </w:r>
      <w:r w:rsidR="0029257A" w:rsidRPr="00CC6DD4">
        <w:rPr>
          <w:rStyle w:val="FootnoteReference"/>
          <w:rFonts w:ascii="Book Antiqua" w:hAnsi="Book Antiqua"/>
          <w:sz w:val="24"/>
          <w:szCs w:val="24"/>
        </w:rPr>
        <w:fldChar w:fldCharType="end"/>
      </w:r>
      <w:r w:rsidR="009E70DD" w:rsidRPr="00CC6DD4">
        <w:rPr>
          <w:rFonts w:ascii="Book Antiqua" w:hAnsi="Book Antiqua"/>
          <w:sz w:val="24"/>
          <w:szCs w:val="24"/>
        </w:rPr>
        <w:t xml:space="preserve">, </w:t>
      </w:r>
      <w:r w:rsidRPr="00A27959">
        <w:rPr>
          <w:rFonts w:ascii="Book Antiqua" w:hAnsi="Book Antiqua"/>
          <w:sz w:val="24"/>
          <w:szCs w:val="24"/>
        </w:rPr>
        <w:t>economic system</w:t>
      </w:r>
      <w:r w:rsidRPr="00A27959">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911-2017", "author" : [ { "dropping-particle" : "", "family" : "Usman", "given" : "Abur Hamdi", "non-dropping-particle" : "", "parse-names" : false, "suffix" : "" }, { "dropping-particle" : "", "family" : "Ismail", "given" : "Abu Zaki", "non-dropping-particle" : "", "parse-names" : false, "suffix" : "" }, { "dropping-particle" : "", "family" : "Soroni", "given" : "Mohd Khafidz", "non-dropping-particle" : "", "parse-names" : false, "suffix" : "" }, { "dropping-particle" : "", "family" : "Wazir", "given" : "Rosni", "non-dropping-particle" : "", "parse-names" : false, "suffix" : "" } ], "container-title" : "Asian Social Science", "id" : "ITEM-1", "issue" : "27", "issued" : { "date-parts" : [ [ "2015" ] ] }, "page" : "168", "publisher" : "Canadian Center of Science and Education", "title" : "Rise and Fall of Development: How does Hadith Views on Economic System?", "type" : "article-journal", "volume" : "11" }, "uris" : [ "http://www.mendeley.com/documents/?uuid=1e0efe38-3db2-4204-b39f-54ddaaf8b6fd", "http://www.mendeley.com/documents/?uuid=718eeeca-ec0a-4734-a991-a2f6ec0c24c1" ] } ], "mendeley" : { "formattedCitation" : "(Usman et al., 2015)", "plainTextFormattedCitation" : "(Usman et al., 2015)", "previouslyFormattedCitation" : "(Usman et al., 2015)"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lang w:val="en-US"/>
        </w:rPr>
        <w:t>(Usman et al., 2015)</w:t>
      </w:r>
      <w:r w:rsidR="0029257A" w:rsidRPr="00CC6DD4">
        <w:rPr>
          <w:rStyle w:val="FootnoteReference"/>
          <w:rFonts w:ascii="Book Antiqua" w:hAnsi="Book Antiqua"/>
          <w:sz w:val="24"/>
          <w:szCs w:val="24"/>
        </w:rPr>
        <w:fldChar w:fldCharType="end"/>
      </w:r>
      <w:r>
        <w:rPr>
          <w:rStyle w:val="FootnoteReference"/>
          <w:rFonts w:ascii="Book Antiqua" w:hAnsi="Book Antiqua"/>
          <w:sz w:val="24"/>
          <w:szCs w:val="24"/>
        </w:rPr>
        <w:t xml:space="preserve">, </w:t>
      </w:r>
      <w:r w:rsidR="00545448" w:rsidRPr="00545448">
        <w:rPr>
          <w:rFonts w:ascii="Book Antiqua" w:hAnsi="Book Antiqua"/>
          <w:sz w:val="24"/>
          <w:szCs w:val="24"/>
        </w:rPr>
        <w:t>and a collection of hadith about economics</w:t>
      </w:r>
      <w:r w:rsidR="0029257A" w:rsidRPr="00CC6DD4">
        <w:rPr>
          <w:rFonts w:ascii="Book Antiqua" w:hAnsi="Book Antiqua"/>
          <w:sz w:val="24"/>
          <w:szCs w:val="24"/>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6021186044", "author" : [ { "dropping-particle" : "", "family" : "Idri", "given" : "H", "non-dropping-particle" : "", "parse-names" : false, "suffix" : "" } ], "id" : "ITEM-1", "issued" : { "date-parts" : [ [ "2010" ] ] }, "publisher" : "Kencana", "title" : "Hadis Ekonomi: Ekonomi dalam Perspektif Hadis Nabi", "type" : "book" }, "uris" : [ "http://www.mendeley.com/documents/?uuid=27249a73-df5b-49c9-ab7f-6b14ca66bd9c", "http://www.mendeley.com/documents/?uuid=c6225a38-e096-4f1e-8fcf-7f6a17eec1f6" ] } ], "mendeley" : { "formattedCitation" : "(Idri, 2010)", "plainTextFormattedCitation" : "(Idri, 2010)", "previouslyFormattedCitation" : "(Idri, 2010)"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rPr>
        <w:t>(Idri, 2010)</w:t>
      </w:r>
      <w:r w:rsidR="0029257A" w:rsidRPr="00CC6DD4">
        <w:rPr>
          <w:rStyle w:val="FootnoteReference"/>
          <w:rFonts w:ascii="Book Antiqua" w:hAnsi="Book Antiqua"/>
          <w:sz w:val="24"/>
          <w:szCs w:val="24"/>
        </w:rPr>
        <w:fldChar w:fldCharType="end"/>
      </w:r>
      <w:r w:rsidR="009E70DD" w:rsidRPr="00CC6DD4">
        <w:rPr>
          <w:rFonts w:ascii="Book Antiqua" w:hAnsi="Book Antiqua"/>
          <w:sz w:val="24"/>
          <w:szCs w:val="24"/>
        </w:rPr>
        <w:t xml:space="preserve">. </w:t>
      </w:r>
      <w:r w:rsidR="00545448" w:rsidRPr="00545448">
        <w:rPr>
          <w:rFonts w:ascii="Book Antiqua" w:hAnsi="Book Antiqua"/>
          <w:sz w:val="24"/>
          <w:szCs w:val="24"/>
        </w:rPr>
        <w:t>Hadith also discusses medicine</w:t>
      </w:r>
      <w:r w:rsidR="00545448" w:rsidRPr="00545448">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euraseh", "given" : "Nurdeen", "non-dropping-particle" : "", "parse-names" : false, "suffix" : "" } ], "container-title" : "JISHIM", "id" : "ITEM-1", "issued" : { "date-parts" : [ [ "2006" ] ] }, "page" : "2-14", "title" : "Health and medicine in the Islamic tradition based on the book of medicine (Kitab Al-Tibb) of Sahih Al-Bukhari", "type" : "article-journal", "volume" : "5" }, "uris" : [ "http://www.mendeley.com/documents/?uuid=115e6d71-7265-4253-9cd3-792ffcde6d76", "http://www.mendeley.com/documents/?uuid=6e0c9ce2-6179-46c8-b7fd-53f847d768ac" ] } ], "mendeley" : { "formattedCitation" : "(Deuraseh, 2006)", "plainTextFormattedCitation" : "(Deuraseh, 2006)", "previouslyFormattedCitation" : "(Deuraseh, 2006)"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lang w:val="en-US"/>
        </w:rPr>
        <w:t>(Deuraseh, 2006)</w:t>
      </w:r>
      <w:r w:rsidR="0029257A" w:rsidRPr="00CC6DD4">
        <w:rPr>
          <w:rStyle w:val="FootnoteReference"/>
          <w:rFonts w:ascii="Book Antiqua" w:hAnsi="Book Antiqua"/>
          <w:sz w:val="24"/>
          <w:szCs w:val="24"/>
        </w:rPr>
        <w:fldChar w:fldCharType="end"/>
      </w:r>
      <w:r w:rsidR="00892137" w:rsidRPr="00CC6DD4">
        <w:rPr>
          <w:rFonts w:ascii="Book Antiqua" w:hAnsi="Book Antiqua"/>
          <w:sz w:val="24"/>
          <w:szCs w:val="24"/>
        </w:rPr>
        <w:t xml:space="preserve">, </w:t>
      </w:r>
      <w:r w:rsidR="00545448" w:rsidRPr="00545448">
        <w:rPr>
          <w:rFonts w:ascii="Book Antiqua" w:hAnsi="Book Antiqua"/>
          <w:sz w:val="24"/>
          <w:szCs w:val="24"/>
        </w:rPr>
        <w:t>health</w:t>
      </w:r>
      <w:r w:rsidR="00892137" w:rsidRPr="00CC6DD4">
        <w:rPr>
          <w:rFonts w:ascii="Book Antiqua" w:hAnsi="Book Antiqua"/>
          <w:sz w:val="24"/>
          <w:szCs w:val="24"/>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15-2568", "author" : [ { "dropping-particle" : "", "family" : "Akbar", "given" : "Diong Liong", "non-dropping-particle" : "", "parse-names" : false, "suffix" : "" }, { "dropping-particle" : "", "family" : "Budiyanto", "given" : "Budiyanto", "non-dropping-particle" : "", "parse-names" : false, "suffix" : "" } ], "container-title" : "Al-Bayan: Jurnal Ilmu al-Qur'an dan Hadist", "id" : "ITEM-1", "issue" : "2", "issued" : { "date-parts" : [ [ "2020" ] ] }, "page" : "157-173", "title" : "Konsep Kesehatan Dalam Al-Qur\u2019an Dan Hadis", "type" : "article-journal", "volume" : "3" }, "uris" : [ "http://www.mendeley.com/documents/?uuid=3178b4eb-8088-47b0-bf6b-1f66302c422b", "http://www.mendeley.com/documents/?uuid=4f33ba87-f326-480f-8275-eca5d743f519" ] } ], "mendeley" : { "formattedCitation" : "(Akbar &amp; Budiyanto, 2020)", "plainTextFormattedCitation" : "(Akbar &amp; Budiyanto, 2020)", "previouslyFormattedCitation" : "(Akbar &amp; Budiyanto, 2020)"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lang w:val="en-US"/>
        </w:rPr>
        <w:t>(Akbar &amp; Budiyanto, 2020)</w:t>
      </w:r>
      <w:r w:rsidR="009E70DD" w:rsidRPr="00CC6DD4">
        <w:rPr>
          <w:rStyle w:val="FootnoteReference"/>
          <w:rFonts w:ascii="Book Antiqua" w:hAnsi="Book Antiqua"/>
          <w:sz w:val="24"/>
          <w:szCs w:val="24"/>
        </w:rPr>
        <w:fldChar w:fldCharType="end"/>
      </w:r>
      <w:r w:rsidR="00892137" w:rsidRPr="00CC6DD4">
        <w:rPr>
          <w:rFonts w:ascii="Book Antiqua" w:hAnsi="Book Antiqua"/>
          <w:sz w:val="24"/>
          <w:szCs w:val="24"/>
        </w:rPr>
        <w:t xml:space="preserve">, </w:t>
      </w:r>
      <w:r w:rsidR="00545448" w:rsidRPr="00545448">
        <w:rPr>
          <w:rFonts w:ascii="Book Antiqua" w:hAnsi="Book Antiqua"/>
          <w:sz w:val="24"/>
          <w:szCs w:val="24"/>
        </w:rPr>
        <w:t>epidemic of a disease</w:t>
      </w:r>
      <w:r w:rsidR="00545448" w:rsidRPr="00545448">
        <w:rPr>
          <w:rStyle w:val="FootnoteReference"/>
          <w:rFonts w:ascii="Book Antiqua" w:hAnsi="Book Antiqua"/>
          <w:sz w:val="24"/>
          <w:szCs w:val="24"/>
          <w:vertAlign w:val="baseline"/>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9671504485", "author" : [ { "dropping-particle" : "", "family" : "Azmi", "given" : "Ahmad Sanusi", "non-dropping-particle" : "", "parse-names" : false, "suffix" : "" } ], "id" : "ITEM-1", "issued" : { "date-parts" : [ [ "2020" ] ] }, "publisher" : "Ulum Hadith Research Centre", "title" : "40 Hadis tentang wabak penyakit", "type" : "book" }, "uris" : [ "http://www.mendeley.com/documents/?uuid=07b276be-fe91-4cf3-ae2c-1604d0dc1b51", "http://www.mendeley.com/documents/?uuid=31048dd8-91d7-4046-bf41-e9668f0c0464" ] } ], "mendeley" : { "formattedCitation" : "(A. S. Azmi, 2020)", "plainTextFormattedCitation" : "(A. S. Azmi, 2020)", "previouslyFormattedCitation" : "(A. S. Azmi, 2020)"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rPr>
        <w:t>(A. S. Azmi, 2020)</w:t>
      </w:r>
      <w:r w:rsidR="009E70DD" w:rsidRPr="00CC6DD4">
        <w:rPr>
          <w:rStyle w:val="FootnoteReference"/>
          <w:rFonts w:ascii="Book Antiqua" w:hAnsi="Book Antiqua"/>
          <w:sz w:val="24"/>
          <w:szCs w:val="24"/>
        </w:rPr>
        <w:fldChar w:fldCharType="end"/>
      </w:r>
      <w:r w:rsidR="00892137" w:rsidRPr="00CC6DD4">
        <w:rPr>
          <w:rFonts w:ascii="Book Antiqua" w:hAnsi="Book Antiqua"/>
          <w:sz w:val="24"/>
          <w:szCs w:val="24"/>
        </w:rPr>
        <w:t xml:space="preserve">, </w:t>
      </w:r>
      <w:r w:rsidR="00545448" w:rsidRPr="00545448">
        <w:rPr>
          <w:rFonts w:ascii="Book Antiqua" w:hAnsi="Book Antiqua"/>
          <w:sz w:val="24"/>
          <w:szCs w:val="24"/>
        </w:rPr>
        <w:t>treatment</w:t>
      </w:r>
      <w:r w:rsidR="009E70DD" w:rsidRPr="00CC6DD4">
        <w:rPr>
          <w:rFonts w:ascii="Book Antiqua" w:hAnsi="Book Antiqua"/>
          <w:sz w:val="24"/>
          <w:szCs w:val="24"/>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714-7916", "author" : [ { "dropping-particle" : "", "family" : "Safarsyah", "given" : "Alfandi Ilham", "non-dropping-particle" : "", "parse-names" : false, "suffix" : "" } ], "container-title" : "Al-Dzikra: Jurnal Studi Ilmu al-Qur'an dan al-Hadits", "id" : "ITEM-1", "issue" : "2", "issued" : { "date-parts" : [ [ "2018" ] ] }, "page" : "165-188", "title" : "Hadis Nabi SAW Tentang Obat Dalam Tinjauan Ilmu Kedokteran Modern", "type" : "article-journal", "volume" : "12" }, "uris" : [ "http://www.mendeley.com/documents/?uuid=b740416f-cc14-4ef9-b71a-d83e280b844b", "http://www.mendeley.com/documents/?uuid=4a32c6ce-0a97-48bf-82d7-56ffd0e79ff6" ] } ], "mendeley" : { "formattedCitation" : "(Safarsyah, 2018)", "plainTextFormattedCitation" : "(Safarsyah, 2018)", "previouslyFormattedCitation" : "(Safarsyah, 2018)"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lang w:val="en-US"/>
        </w:rPr>
        <w:t>(Safarsyah, 2018)</w:t>
      </w:r>
      <w:r w:rsidR="009E70DD" w:rsidRPr="00CC6DD4">
        <w:rPr>
          <w:rStyle w:val="FootnoteReference"/>
          <w:rFonts w:ascii="Book Antiqua" w:hAnsi="Book Antiqua"/>
          <w:sz w:val="24"/>
          <w:szCs w:val="24"/>
        </w:rPr>
        <w:fldChar w:fldCharType="end"/>
      </w:r>
      <w:r w:rsidR="009D5725" w:rsidRPr="00CC6DD4">
        <w:rPr>
          <w:rFonts w:ascii="Book Antiqua" w:hAnsi="Book Antiqua"/>
          <w:sz w:val="24"/>
          <w:szCs w:val="24"/>
        </w:rPr>
        <w:t xml:space="preserve">, </w:t>
      </w:r>
      <w:r w:rsidR="00545448" w:rsidRPr="00545448">
        <w:rPr>
          <w:rFonts w:ascii="Book Antiqua" w:hAnsi="Book Antiqua"/>
          <w:sz w:val="24"/>
          <w:szCs w:val="24"/>
        </w:rPr>
        <w:t>healing with honey</w:t>
      </w:r>
      <w:r w:rsidR="00545448" w:rsidRPr="00545448">
        <w:rPr>
          <w:rStyle w:val="FootnoteReference"/>
          <w:rFonts w:ascii="Book Antiqua" w:hAnsi="Book Antiqua"/>
          <w:sz w:val="24"/>
          <w:szCs w:val="24"/>
          <w:vertAlign w:val="baseline"/>
        </w:rPr>
        <w:t xml:space="preserve"> </w:t>
      </w:r>
      <w:r w:rsidR="009D5725"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Taghavizad", "given" : "Razieh", "non-dropping-particle" : "", "parse-names" : false, "suffix" : "" } ], "container-title" : "Quran Med", "id" : "ITEM-1", "issue" : "2", "issued" : { "date-parts" : [ [ "2011" ] ] }, "page" : "3-8", "title" : "The Healing Effect of Honey as Stated in Quran and Hadith", "type" : "article-journal", "volume" : "1" }, "uris" : [ "http://www.mendeley.com/documents/?uuid=bfb12516-f9d1-4d88-bff6-a560f9f1b101", "http://www.mendeley.com/documents/?uuid=744a1b42-7f8c-4505-ab63-04cacbbc37d3" ] } ], "mendeley" : { "formattedCitation" : "(Taghavizad, 2011)", "plainTextFormattedCitation" : "(Taghavizad, 2011)", "previouslyFormattedCitation" : "(Taghavizad, 2011)" }, "properties" : { "noteIndex" : 0 }, "schema" : "https://github.com/citation-style-language/schema/raw/master/csl-citation.json" }</w:instrText>
      </w:r>
      <w:r w:rsidR="009D5725" w:rsidRPr="00CC6DD4">
        <w:rPr>
          <w:rStyle w:val="FootnoteReference"/>
          <w:rFonts w:ascii="Book Antiqua" w:hAnsi="Book Antiqua"/>
          <w:sz w:val="24"/>
          <w:szCs w:val="24"/>
        </w:rPr>
        <w:fldChar w:fldCharType="separate"/>
      </w:r>
      <w:r w:rsidR="009D5725" w:rsidRPr="00CC6DD4">
        <w:rPr>
          <w:rFonts w:ascii="Book Antiqua" w:hAnsi="Book Antiqua"/>
          <w:noProof/>
          <w:sz w:val="24"/>
          <w:szCs w:val="24"/>
          <w:lang w:val="en-US"/>
        </w:rPr>
        <w:t>(Taghavizad, 2011)</w:t>
      </w:r>
      <w:r w:rsidR="009D5725" w:rsidRPr="00CC6DD4">
        <w:rPr>
          <w:rStyle w:val="FootnoteReference"/>
          <w:rFonts w:ascii="Book Antiqua" w:hAnsi="Book Antiqua"/>
          <w:sz w:val="24"/>
          <w:szCs w:val="24"/>
        </w:rPr>
        <w:fldChar w:fldCharType="end"/>
      </w:r>
      <w:r w:rsidR="009D5725" w:rsidRPr="00CC6DD4">
        <w:rPr>
          <w:rFonts w:ascii="Book Antiqua" w:hAnsi="Book Antiqua"/>
          <w:sz w:val="24"/>
          <w:szCs w:val="24"/>
        </w:rPr>
        <w:t xml:space="preserve">, </w:t>
      </w:r>
      <w:r w:rsidR="00545448" w:rsidRPr="00545448">
        <w:rPr>
          <w:rFonts w:ascii="Book Antiqua" w:hAnsi="Book Antiqua"/>
          <w:sz w:val="24"/>
          <w:szCs w:val="24"/>
        </w:rPr>
        <w:t>and traditions about pharmacy</w:t>
      </w:r>
      <w:r w:rsidR="009D5725" w:rsidRPr="00CC6DD4">
        <w:rPr>
          <w:rFonts w:ascii="Book Antiqua" w:hAnsi="Book Antiqua"/>
          <w:sz w:val="24"/>
          <w:szCs w:val="24"/>
        </w:rPr>
        <w:t xml:space="preserve"> </w:t>
      </w:r>
      <w:r w:rsidR="009D572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lil", "given" : "Fitri Yeni M", "non-dropping-particle" : "", "parse-names" : false, "suffix" : "" } ], "container-title" : "PROCEEDING IAIN Batusangkar", "id" : "ITEM-1", "issue" : "1", "issued" : { "date-parts" : [ [ "2017" ] ] }, "page" : "309-326", "title" : "Hadis-Hadis tentang Farmasi; Sebuah Kajian Integratif dalam Memahami Hadis Rasulullah", "type" : "article-journal", "volume" : "1" }, "uris" : [ "http://www.mendeley.com/documents/?uuid=717323a7-e573-49f4-8cd8-d593a1e5e1e7", "http://www.mendeley.com/documents/?uuid=264c2752-0e2d-40df-a3dd-f2a596bdcb43" ] } ], "mendeley" : { "formattedCitation" : "(Dalil, 2017)", "plainTextFormattedCitation" : "(Dalil, 2017)", "previouslyFormattedCitation" : "(Dalil, 2017)" }, "properties" : { "noteIndex" : 0 }, "schema" : "https://github.com/citation-style-language/schema/raw/master/csl-citation.json" }</w:instrText>
      </w:r>
      <w:r w:rsidR="009D5725" w:rsidRPr="00CC6DD4">
        <w:rPr>
          <w:rFonts w:ascii="Book Antiqua" w:hAnsi="Book Antiqua"/>
          <w:sz w:val="24"/>
          <w:szCs w:val="24"/>
        </w:rPr>
        <w:fldChar w:fldCharType="separate"/>
      </w:r>
      <w:r w:rsidR="009D5725" w:rsidRPr="00CC6DD4">
        <w:rPr>
          <w:rFonts w:ascii="Book Antiqua" w:hAnsi="Book Antiqua"/>
          <w:noProof/>
          <w:sz w:val="24"/>
          <w:szCs w:val="24"/>
        </w:rPr>
        <w:t>(Dalil, 2017)</w:t>
      </w:r>
      <w:r w:rsidR="009D5725" w:rsidRPr="00CC6DD4">
        <w:rPr>
          <w:rFonts w:ascii="Book Antiqua" w:hAnsi="Book Antiqua"/>
          <w:sz w:val="24"/>
          <w:szCs w:val="24"/>
        </w:rPr>
        <w:fldChar w:fldCharType="end"/>
      </w:r>
      <w:r w:rsidR="009D5725" w:rsidRPr="00CC6DD4">
        <w:rPr>
          <w:rFonts w:ascii="Book Antiqua" w:hAnsi="Book Antiqua"/>
          <w:sz w:val="24"/>
          <w:szCs w:val="24"/>
        </w:rPr>
        <w:t xml:space="preserve">. </w:t>
      </w:r>
      <w:r w:rsidR="00545448" w:rsidRPr="00545448">
        <w:rPr>
          <w:rFonts w:ascii="Book Antiqua" w:hAnsi="Book Antiqua"/>
          <w:sz w:val="24"/>
          <w:szCs w:val="24"/>
        </w:rPr>
        <w:t>Specifically, the hadith deals with dental health</w:t>
      </w:r>
      <w:r w:rsidR="000807F6" w:rsidRPr="00CC6DD4">
        <w:rPr>
          <w:rFonts w:ascii="Book Antiqua" w:hAnsi="Book Antiqua"/>
          <w:sz w:val="24"/>
          <w:szCs w:val="24"/>
        </w:rPr>
        <w:t xml:space="preserve"> </w:t>
      </w:r>
      <w:r w:rsidR="000807F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98-4802", "author" : [ { "dropping-particle" : "", "family" : "Fauzi", "given" : "Ahmad", "non-dropping-particle" : "", "parse-names" : false, "suffix" : "" } ], "container-title" : "Journal of Hadith Studies", "id" : "ITEM-1", "issue" : "2", "issued" : { "date-parts" : [ [ "2018" ] ] }, "title" : "Kontekstualisasi Makna Hadis Siwak Melalui Pendekatan Hermeneutika Fazlur Rahman", "type" : "article-journal", "volume" : "1" }, "uris" : [ "http://www.mendeley.com/documents/?uuid=04257290-bb77-4810-8c1e-3181fc369641", "http://www.mendeley.com/documents/?uuid=a903ab10-d906-4f95-9f16-de3d5e9c6363" ] } ], "mendeley" : { "formattedCitation" : "(A. Fauzi, 2018)", "plainTextFormattedCitation" : "(A. Fauzi, 2018)", "previouslyFormattedCitation" : "(A. Fauzi, 2018)" }, "properties" : { "noteIndex" : 0 }, "schema" : "https://github.com/citation-style-language/schema/raw/master/csl-citation.json" }</w:instrText>
      </w:r>
      <w:r w:rsidR="000807F6" w:rsidRPr="00CC6DD4">
        <w:rPr>
          <w:rStyle w:val="FootnoteReference"/>
          <w:rFonts w:ascii="Book Antiqua" w:hAnsi="Book Antiqua"/>
          <w:sz w:val="24"/>
          <w:szCs w:val="24"/>
        </w:rPr>
        <w:fldChar w:fldCharType="separate"/>
      </w:r>
      <w:r w:rsidR="00117F6D" w:rsidRPr="00CC6DD4">
        <w:rPr>
          <w:rFonts w:ascii="Book Antiqua" w:hAnsi="Book Antiqua"/>
          <w:noProof/>
          <w:sz w:val="24"/>
          <w:szCs w:val="24"/>
          <w:lang w:val="en-US"/>
        </w:rPr>
        <w:t>(A. Fauzi, 2018)</w:t>
      </w:r>
      <w:r w:rsidR="000807F6" w:rsidRPr="00CC6DD4">
        <w:rPr>
          <w:rStyle w:val="FootnoteReference"/>
          <w:rFonts w:ascii="Book Antiqua" w:hAnsi="Book Antiqua"/>
          <w:sz w:val="24"/>
          <w:szCs w:val="24"/>
        </w:rPr>
        <w:fldChar w:fldCharType="end"/>
      </w:r>
      <w:r w:rsidR="000807F6" w:rsidRPr="00CC6DD4">
        <w:rPr>
          <w:rFonts w:ascii="Book Antiqua" w:hAnsi="Book Antiqua"/>
          <w:sz w:val="24"/>
          <w:szCs w:val="24"/>
        </w:rPr>
        <w:t xml:space="preserve">, </w:t>
      </w:r>
      <w:r w:rsidR="00545448" w:rsidRPr="00545448">
        <w:rPr>
          <w:rFonts w:ascii="Book Antiqua" w:hAnsi="Book Antiqua"/>
          <w:sz w:val="24"/>
          <w:szCs w:val="24"/>
        </w:rPr>
        <w:t>natural toothbrush</w:t>
      </w:r>
      <w:r w:rsidR="000807F6" w:rsidRPr="00CC6DD4">
        <w:rPr>
          <w:rFonts w:ascii="Book Antiqua" w:hAnsi="Book Antiqua"/>
          <w:sz w:val="24"/>
          <w:szCs w:val="24"/>
        </w:rPr>
        <w:t xml:space="preserve"> </w:t>
      </w:r>
      <w:r w:rsidR="000807F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Niazi", "given" : "Fayez", "non-dropping-particle" : "", "parse-names" : false, "suffix" : "" }, { "dropping-particle" : "", "family" : "Naseem", "given" : "Mustafa", "non-dropping-particle" : "", "parse-names" : false, "suffix" : "" }, { "dropping-particle" : "", "family" : "Khurshid", "given" : "Zohaib", "non-dropping-particle" : "", "parse-names" : false, "suffix" : "" }, { "dropping-particle" : "", "family" : "Zafar", "given" : "Muhammad S", "non-dropping-particle" : "", "parse-names" : false, "suffix" : "" }, { "dropping-particle" : "", "family" : "Almas", "given" : "Khalid", "non-dropping-particle" : "", "parse-names" : false, "suffix" : "" } ], "container-title" : "European journal of dentistry", "id" : "ITEM-1", "issue" : "2", "issued" : { "date-parts" : [ [ "2016" ] ] }, "page" : "301", "publisher" : "Dental Investigations Society", "title" : "Role of Salvadora persica chewing stick (miswak): A natural toothbrush for holistic oral health", "type" : "article-journal", "volume" : "10" }, "uris" : [ "http://www.mendeley.com/documents/?uuid=524bba2b-b4f0-4258-827e-14303cd8f5b3", "http://www.mendeley.com/documents/?uuid=da2e5a2e-2342-4da1-a64a-f3defaf85f0e" ] } ], "mendeley" : { "formattedCitation" : "(Niazi et al., 2016)", "plainTextFormattedCitation" : "(Niazi et al., 2016)", "previouslyFormattedCitation" : "(Niazi et al., 2016)" }, "properties" : { "noteIndex" : 0 }, "schema" : "https://github.com/citation-style-language/schema/raw/master/csl-citation.json" }</w:instrText>
      </w:r>
      <w:r w:rsidR="000807F6" w:rsidRPr="00CC6DD4">
        <w:rPr>
          <w:rStyle w:val="FootnoteReference"/>
          <w:rFonts w:ascii="Book Antiqua" w:hAnsi="Book Antiqua"/>
          <w:sz w:val="24"/>
          <w:szCs w:val="24"/>
        </w:rPr>
        <w:fldChar w:fldCharType="separate"/>
      </w:r>
      <w:r w:rsidR="000807F6" w:rsidRPr="00CC6DD4">
        <w:rPr>
          <w:rFonts w:ascii="Book Antiqua" w:hAnsi="Book Antiqua"/>
          <w:noProof/>
          <w:sz w:val="24"/>
          <w:szCs w:val="24"/>
          <w:lang w:val="en-US"/>
        </w:rPr>
        <w:t>(Niazi et al., 2016)</w:t>
      </w:r>
      <w:r w:rsidR="000807F6" w:rsidRPr="00CC6DD4">
        <w:rPr>
          <w:rStyle w:val="FootnoteReference"/>
          <w:rFonts w:ascii="Book Antiqua" w:hAnsi="Book Antiqua"/>
          <w:sz w:val="24"/>
          <w:szCs w:val="24"/>
        </w:rPr>
        <w:fldChar w:fldCharType="end"/>
      </w:r>
      <w:r w:rsidR="000807F6" w:rsidRPr="00CC6DD4">
        <w:rPr>
          <w:rFonts w:ascii="Book Antiqua" w:hAnsi="Book Antiqua"/>
          <w:sz w:val="24"/>
          <w:szCs w:val="24"/>
        </w:rPr>
        <w:t xml:space="preserve">, </w:t>
      </w:r>
      <w:r w:rsidR="001D4AA9" w:rsidRPr="001D4AA9">
        <w:rPr>
          <w:rFonts w:ascii="Book Antiqua" w:hAnsi="Book Antiqua"/>
          <w:sz w:val="24"/>
          <w:szCs w:val="24"/>
        </w:rPr>
        <w:t>and the Prophet's teachings on oral health</w:t>
      </w:r>
      <w:r w:rsidR="000807F6" w:rsidRPr="00CC6DD4">
        <w:rPr>
          <w:rFonts w:ascii="Book Antiqua" w:hAnsi="Book Antiqua"/>
          <w:sz w:val="24"/>
          <w:szCs w:val="24"/>
        </w:rPr>
        <w:t xml:space="preserve"> </w:t>
      </w:r>
      <w:r w:rsidR="000807F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0378-8741", "author" : [ { "dropping-particle" : "", "family" : "Aumeeruddy", "given" : "Muhammad Zakariyyah", "non-dropping-particle" : "", "parse-names" : false, "suffix" : "" }, { "dropping-particle" : "", "family" : "Zengin", "given" : "Gokhan", "non-dropping-particle" : "", "parse-names" : false, "suffix" : "" }, { "dropping-particle" : "", "family" : "Mahomoodally", "given" : "Mohamad Fawzi", "non-dropping-particle" : "", "parse-names" : false, "suffix" : "" } ], "container-title" : "Journal of ethnopharmacology", "id" : "ITEM-1", "issued" : { "date-parts" : [ [ "2018" ] ] }, "page" : "409-444", "publisher" : "Elsevier", "title" : "A review of the traditional and modern uses of Salvadora persica L.(Miswak): Toothbrush tree of Prophet Muhammad", "type" : "article-journal", "volume" : "213" }, "uris" : [ "http://www.mendeley.com/documents/?uuid=5d61e23b-9eae-4e84-8688-54f648c5d63a", "http://www.mendeley.com/documents/?uuid=237dd2a6-fa17-47d3-bda3-f5361e487b44" ] } ], "mendeley" : { "formattedCitation" : "(Aumeeruddy et al., 2018)", "plainTextFormattedCitation" : "(Aumeeruddy et al., 2018)", "previouslyFormattedCitation" : "(Aumeeruddy et al., 2018)" }, "properties" : { "noteIndex" : 0 }, "schema" : "https://github.com/citation-style-language/schema/raw/master/csl-citation.json" }</w:instrText>
      </w:r>
      <w:r w:rsidR="000807F6" w:rsidRPr="00CC6DD4">
        <w:rPr>
          <w:rStyle w:val="FootnoteReference"/>
          <w:rFonts w:ascii="Book Antiqua" w:hAnsi="Book Antiqua"/>
          <w:sz w:val="24"/>
          <w:szCs w:val="24"/>
        </w:rPr>
        <w:fldChar w:fldCharType="separate"/>
      </w:r>
      <w:r w:rsidR="000807F6" w:rsidRPr="00CC6DD4">
        <w:rPr>
          <w:rFonts w:ascii="Book Antiqua" w:hAnsi="Book Antiqua"/>
          <w:noProof/>
          <w:sz w:val="24"/>
          <w:szCs w:val="24"/>
        </w:rPr>
        <w:t>(Aumeeruddy et al., 2018)</w:t>
      </w:r>
      <w:r w:rsidR="000807F6" w:rsidRPr="00CC6DD4">
        <w:rPr>
          <w:rStyle w:val="FootnoteReference"/>
          <w:rFonts w:ascii="Book Antiqua" w:hAnsi="Book Antiqua"/>
          <w:sz w:val="24"/>
          <w:szCs w:val="24"/>
        </w:rPr>
        <w:fldChar w:fldCharType="end"/>
      </w:r>
      <w:r w:rsidR="000807F6" w:rsidRPr="00CC6DD4">
        <w:rPr>
          <w:rFonts w:ascii="Book Antiqua" w:hAnsi="Book Antiqua"/>
          <w:sz w:val="24"/>
          <w:szCs w:val="24"/>
        </w:rPr>
        <w:t xml:space="preserve">. </w:t>
      </w:r>
      <w:r w:rsidR="001D4AA9" w:rsidRPr="001D4AA9">
        <w:rPr>
          <w:rFonts w:ascii="Book Antiqua" w:hAnsi="Book Antiqua"/>
          <w:sz w:val="24"/>
          <w:szCs w:val="24"/>
        </w:rPr>
        <w:t>This has become an inspiration for dentistry in modern times</w:t>
      </w:r>
      <w:r w:rsidR="000807F6" w:rsidRPr="00CC6DD4">
        <w:rPr>
          <w:rFonts w:ascii="Book Antiqua" w:hAnsi="Book Antiqua"/>
          <w:sz w:val="24"/>
          <w:szCs w:val="24"/>
        </w:rPr>
        <w:t xml:space="preserve"> </w:t>
      </w:r>
      <w:r w:rsidR="000807F6"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319-5886", "author" : [ { "dropping-particle" : "", "family" : "Marzband", "given" : "Rahmatollah", "non-dropping-particle" : "", "parse-names" : false, "suffix" : "" }, { "dropping-particle" : "", "family" : "Karnami", "given" : "Seyed Hosein Hosini", "non-dropping-particle" : "", "parse-names" : false, "suffix" : "" } ], "container-title" : "International Journal of Medical Research &amp; Health Sciences", "id" : "ITEM-1", "issue" : "2", "issued" : { "date-parts" : [ [ "2016" ] ] }, "page" : "36-41", "publisher" : "International Journal of Medical Research &amp; Health Sciences", "title" : "The orodental healthcare based on Islamic Traditions (Hadith)", "type" : "article-journal", "volume" : "5" }, "uris" : [ "http://www.mendeley.com/documents/?uuid=cf9a3b15-0e7c-4a73-a309-e6258ecef829", "http://www.mendeley.com/documents/?uuid=b3e2dcbf-81fe-4fce-b725-987a00dc4da4" ] } ], "mendeley" : { "formattedCitation" : "(Marzband &amp; Karnami, 2016)", "plainTextFormattedCitation" : "(Marzband &amp; Karnami, 2016)", "previouslyFormattedCitation" : "(Marzband &amp; Karnami, 2016)" }, "properties" : { "noteIndex" : 0 }, "schema" : "https://github.com/citation-style-language/schema/raw/master/csl-citation.json" }</w:instrText>
      </w:r>
      <w:r w:rsidR="000807F6" w:rsidRPr="00CC6DD4">
        <w:rPr>
          <w:rStyle w:val="FootnoteReference"/>
          <w:rFonts w:ascii="Book Antiqua" w:hAnsi="Book Antiqua"/>
          <w:sz w:val="24"/>
          <w:szCs w:val="24"/>
        </w:rPr>
        <w:fldChar w:fldCharType="separate"/>
      </w:r>
      <w:r w:rsidR="000807F6" w:rsidRPr="00CC6DD4">
        <w:rPr>
          <w:rFonts w:ascii="Book Antiqua" w:hAnsi="Book Antiqua"/>
          <w:noProof/>
          <w:sz w:val="24"/>
          <w:szCs w:val="24"/>
          <w:lang w:val="en-US"/>
        </w:rPr>
        <w:t>(Marzband &amp; Karnami, 2016)</w:t>
      </w:r>
      <w:r w:rsidR="000807F6" w:rsidRPr="00CC6DD4">
        <w:rPr>
          <w:rStyle w:val="FootnoteReference"/>
          <w:rFonts w:ascii="Book Antiqua" w:hAnsi="Book Antiqua"/>
          <w:sz w:val="24"/>
          <w:szCs w:val="24"/>
        </w:rPr>
        <w:fldChar w:fldCharType="end"/>
      </w:r>
      <w:r w:rsidR="000807F6" w:rsidRPr="00CC6DD4">
        <w:rPr>
          <w:rFonts w:ascii="Book Antiqua" w:hAnsi="Book Antiqua"/>
          <w:sz w:val="24"/>
          <w:szCs w:val="24"/>
        </w:rPr>
        <w:t>.</w:t>
      </w:r>
    </w:p>
    <w:p w14:paraId="3957C892" w14:textId="5954BF66" w:rsidR="00334480" w:rsidRPr="00CC6DD4" w:rsidRDefault="00AD3193" w:rsidP="001327FD">
      <w:pPr>
        <w:spacing w:after="0" w:line="240" w:lineRule="auto"/>
        <w:ind w:firstLine="567"/>
        <w:jc w:val="both"/>
        <w:rPr>
          <w:rFonts w:ascii="Book Antiqua" w:hAnsi="Book Antiqua"/>
          <w:sz w:val="24"/>
          <w:szCs w:val="24"/>
        </w:rPr>
      </w:pPr>
      <w:r w:rsidRPr="00AD3193">
        <w:rPr>
          <w:rFonts w:ascii="Book Antiqua" w:hAnsi="Book Antiqua"/>
          <w:sz w:val="24"/>
          <w:szCs w:val="24"/>
        </w:rPr>
        <w:t>It was found that there was inspiration in health science from the experience of the Prophet</w:t>
      </w:r>
      <w:r w:rsidRPr="00AD3193">
        <w:rPr>
          <w:rStyle w:val="FootnoteReference"/>
          <w:rFonts w:ascii="Book Antiqua" w:hAnsi="Book Antiqua"/>
          <w:sz w:val="24"/>
          <w:szCs w:val="24"/>
          <w:vertAlign w:val="baseline"/>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289-6996", "author" : [ { "dropping-particle" : "", "family" : "Awang", "given" : "Abdul Bari", "non-dropping-particle" : "", "parse-names" : false, "suffix" : "" }, { "dropping-particle" : "", "family" : "Robbi", "given" : "Ahmad Akram Mahmad", "non-dropping-particle" : "", "parse-names" : false, "suffix" : "" } ], "container-title" : "Sains Humanika", "id" : "ITEM-1", "issue" : "2", "issued" : { "date-parts" : [ [ "2020" ] ] }, "title" : "Health Science: Medical Treatment In Prophet\u2019s Behaviour Context/Sains Kesihatan: Perubatan Dalam Konteks Tasarrufat Nabawiyyah", "type" : "article-journal", "volume" : "12" }, "uris" : [ "http://www.mendeley.com/documents/?uuid=e07f8048-e3f8-40ed-a3a4-098f03315058", "http://www.mendeley.com/documents/?uuid=ca2666ef-749e-40d2-bb85-8cfc0a307ee7" ] } ], "mendeley" : { "formattedCitation" : "(Awang &amp; Robbi, 2020)", "plainTextFormattedCitation" : "(Awang &amp; Robbi, 2020)", "previouslyFormattedCitation" : "(Awang &amp; Robbi, 2020)"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lang w:val="en-US"/>
        </w:rPr>
        <w:t>(Awang &amp; Robbi, 2020)</w:t>
      </w:r>
      <w:r w:rsidR="009E70DD" w:rsidRPr="00CC6DD4">
        <w:rPr>
          <w:rStyle w:val="FootnoteReference"/>
          <w:rFonts w:ascii="Book Antiqua" w:hAnsi="Book Antiqua"/>
          <w:sz w:val="24"/>
          <w:szCs w:val="24"/>
        </w:rPr>
        <w:fldChar w:fldCharType="end"/>
      </w:r>
      <w:r w:rsidR="00A943BF" w:rsidRPr="00CC6DD4">
        <w:rPr>
          <w:rFonts w:ascii="Book Antiqua" w:hAnsi="Book Antiqua"/>
          <w:sz w:val="24"/>
          <w:szCs w:val="24"/>
        </w:rPr>
        <w:t xml:space="preserve">. </w:t>
      </w:r>
      <w:r w:rsidRPr="00AD3193">
        <w:rPr>
          <w:rFonts w:ascii="Book Antiqua" w:hAnsi="Book Antiqua"/>
          <w:sz w:val="24"/>
          <w:szCs w:val="24"/>
        </w:rPr>
        <w:t>The Prophet taught health for life</w:t>
      </w:r>
      <w:r w:rsidRPr="00AD3193">
        <w:rPr>
          <w:rStyle w:val="FootnoteReference"/>
          <w:rFonts w:ascii="Book Antiqua" w:hAnsi="Book Antiqua"/>
          <w:sz w:val="24"/>
          <w:szCs w:val="24"/>
          <w:vertAlign w:val="baseline"/>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Lazim", "given" : "Mokhammad Nurul", "non-dropping-particle" : "", "parse-names" : false, "suffix" : "" } ], "id" : "ITEM-1", "issued" : { "date-parts" : [ [ "2018" ] ] }, "publisher" : "UIN Walisongo Semarang", "title" : "Memahami hadis tentang menguap: studi kritis dengan tinjauan sains", "type" : "article" }, "uris" : [ "http://www.mendeley.com/documents/?uuid=4a0652b6-0c09-4363-9822-6a5afdf09f54", "http://www.mendeley.com/documents/?uuid=5593dc56-665e-46cf-b72e-43372995e7ad" ] } ], "mendeley" : { "formattedCitation" : "(Lazim, 2018)", "plainTextFormattedCitation" : "(Lazim, 2018)", "previouslyFormattedCitation" : "(Lazim, 2018)"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rPr>
        <w:t>(Lazim, 2018)</w:t>
      </w:r>
      <w:r w:rsidR="009E70DD" w:rsidRPr="00CC6DD4">
        <w:rPr>
          <w:rStyle w:val="FootnoteReference"/>
          <w:rFonts w:ascii="Book Antiqua" w:hAnsi="Book Antiqua"/>
          <w:sz w:val="24"/>
          <w:szCs w:val="24"/>
        </w:rPr>
        <w:fldChar w:fldCharType="end"/>
      </w:r>
      <w:r w:rsidR="00A943BF" w:rsidRPr="00CC6DD4">
        <w:rPr>
          <w:rFonts w:ascii="Book Antiqua" w:hAnsi="Book Antiqua"/>
          <w:sz w:val="24"/>
          <w:szCs w:val="24"/>
        </w:rPr>
        <w:t xml:space="preserve">, </w:t>
      </w:r>
      <w:r w:rsidRPr="00AD3193">
        <w:rPr>
          <w:rFonts w:ascii="Book Antiqua" w:hAnsi="Book Antiqua"/>
          <w:sz w:val="24"/>
          <w:szCs w:val="24"/>
        </w:rPr>
        <w:t>he teaches fasting for the immune system</w:t>
      </w:r>
      <w:r w:rsidRPr="00AD3193">
        <w:rPr>
          <w:rStyle w:val="FootnoteReference"/>
          <w:rFonts w:ascii="Book Antiqua" w:hAnsi="Book Antiqua"/>
          <w:sz w:val="24"/>
          <w:szCs w:val="24"/>
          <w:vertAlign w:val="baseline"/>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Mostafazadeh", "given" : "Amrollah", "non-dropping-particle" : "", "parse-names" : false, "suffix" : "" }, { "dropping-particle" : "", "family" : "Khorasani", "given" : "Hamid Reza", "non-dropping-particle" : "", "parse-names" : false, "suffix" : "" } ], "container-title" : "Islam and Health Journal", "id" : "ITEM-1", "issue" : "3", "issued" : { "date-parts" : [ [ "2014" ] ] }, "page" : "61-68", "publisher" : "Islam And Health Journal", "title" : "Holy Quran and Hadith perspective on Fasting and immune system", "type" : "article-journal", "volume" : "1" }, "uris" : [ "http://www.mendeley.com/documents/?uuid=f6c89534-04d7-4309-aa93-68e90c49c61b", "http://www.mendeley.com/documents/?uuid=28149af9-012d-4adc-a2a5-7fd6370b8089" ] } ], "mendeley" : { "formattedCitation" : "(Mostafazadeh &amp; Khorasani, 2014)", "plainTextFormattedCitation" : "(Mostafazadeh &amp; Khorasani, 2014)", "previouslyFormattedCitation" : "(Mostafazadeh &amp; Khorasani, 2014)"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lang w:val="en-US"/>
        </w:rPr>
        <w:t>(Mostafazadeh &amp; Khorasani, 2014)</w:t>
      </w:r>
      <w:r w:rsidR="009E70DD" w:rsidRPr="00CC6DD4">
        <w:rPr>
          <w:rStyle w:val="FootnoteReference"/>
          <w:rFonts w:ascii="Book Antiqua" w:hAnsi="Book Antiqua"/>
          <w:sz w:val="24"/>
          <w:szCs w:val="24"/>
        </w:rPr>
        <w:fldChar w:fldCharType="end"/>
      </w:r>
      <w:r w:rsidR="00A943BF" w:rsidRPr="00CC6DD4">
        <w:rPr>
          <w:rFonts w:ascii="Book Antiqua" w:hAnsi="Book Antiqua"/>
          <w:sz w:val="24"/>
          <w:szCs w:val="24"/>
        </w:rPr>
        <w:t xml:space="preserve">, </w:t>
      </w:r>
      <w:r w:rsidRPr="00AD3193">
        <w:rPr>
          <w:rFonts w:ascii="Book Antiqua" w:hAnsi="Book Antiqua"/>
          <w:sz w:val="24"/>
          <w:szCs w:val="24"/>
        </w:rPr>
        <w:t>and the Prophet taught a healthy lifestyle</w:t>
      </w:r>
      <w:r w:rsidRPr="00AD3193">
        <w:rPr>
          <w:rStyle w:val="FootnoteReference"/>
          <w:rFonts w:ascii="Book Antiqua" w:hAnsi="Book Antiqua"/>
          <w:sz w:val="24"/>
          <w:szCs w:val="24"/>
          <w:vertAlign w:val="baseline"/>
        </w:rPr>
        <w:t xml:space="preserve"> </w:t>
      </w:r>
      <w:r w:rsidR="009E70DD"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Fadli", "given" : "Siti Nor Idayu Ahmad", "non-dropping-particle" : "", "parse-names" : false, "suffix" : "" }, { "dropping-particle" : "", "family" : "Mokhtar", "given" : "Wan Khairul Aiman Wan", "non-dropping-particle" : "", "parse-names" : false, "suffix" : "" }, { "dropping-particle" : "", "family" : "Amiruddin", "given" : "Eusoff", "non-dropping-particle" : "", "parse-names" : false, "suffix" : "" }, { "dropping-particle" : "", "family" : "Rashid", "given" : "Rosmalizawati Abd", "non-dropping-particle" : "", "parse-names" : false, "suffix" : "" }, { "dropping-particle" : "", "family" : "Idris", "given" : "Mohd Faiz Hakimi Mat", "non-dropping-particle" : "", "parse-names" : false, "suffix" : "" }, { "dropping-particle" : "", "family" : "Salleh", "given" : "Ahmad Zahid", "non-dropping-particle" : "", "parse-names" : false, "suffix" : "" } ], "container-title" : "INTERNATIONAL JOURNAL OF ACADEMIC RESEARCH IN BUSINESS AND SOCIAL SCIENCES", "id" : "ITEM-1", "issue" : "11", "issued" : { "date-parts" : [ [ "2019" ] ] }, "title" : "Healthy Lifestyle of Prophet Muhammad SAW", "type" : "article-journal", "volume" : "9" }, "uris" : [ "http://www.mendeley.com/documents/?uuid=365a7b7b-2495-44fa-965f-8d02550e6fe2", "http://www.mendeley.com/documents/?uuid=9a7743ee-a2bd-43ef-9b53-31897288558b" ] } ], "mendeley" : { "formattedCitation" : "(Fadli et al., 2019)", "plainTextFormattedCitation" : "(Fadli et al., 2019)", "previouslyFormattedCitation" : "(Fadli et al., 2019)" }, "properties" : { "noteIndex" : 0 }, "schema" : "https://github.com/citation-style-language/schema/raw/master/csl-citation.json" }</w:instrText>
      </w:r>
      <w:r w:rsidR="009E70DD" w:rsidRPr="00CC6DD4">
        <w:rPr>
          <w:rStyle w:val="FootnoteReference"/>
          <w:rFonts w:ascii="Book Antiqua" w:hAnsi="Book Antiqua"/>
          <w:sz w:val="24"/>
          <w:szCs w:val="24"/>
        </w:rPr>
        <w:fldChar w:fldCharType="separate"/>
      </w:r>
      <w:r w:rsidR="009E70DD" w:rsidRPr="00CC6DD4">
        <w:rPr>
          <w:rFonts w:ascii="Book Antiqua" w:hAnsi="Book Antiqua"/>
          <w:noProof/>
          <w:sz w:val="24"/>
          <w:szCs w:val="24"/>
          <w:lang w:val="en-US"/>
        </w:rPr>
        <w:t>(Fadli et al., 2019)</w:t>
      </w:r>
      <w:r w:rsidR="009E70DD" w:rsidRPr="00CC6DD4">
        <w:rPr>
          <w:rStyle w:val="FootnoteReference"/>
          <w:rFonts w:ascii="Book Antiqua" w:hAnsi="Book Antiqua"/>
          <w:sz w:val="24"/>
          <w:szCs w:val="24"/>
        </w:rPr>
        <w:fldChar w:fldCharType="end"/>
      </w:r>
      <w:r w:rsidR="00A943BF" w:rsidRPr="00CC6DD4">
        <w:rPr>
          <w:rFonts w:ascii="Book Antiqua" w:hAnsi="Book Antiqua"/>
          <w:sz w:val="24"/>
          <w:szCs w:val="24"/>
        </w:rPr>
        <w:t>.</w:t>
      </w:r>
      <w:r w:rsidR="00D6125C" w:rsidRPr="00CC6DD4">
        <w:rPr>
          <w:rFonts w:ascii="Book Antiqua" w:hAnsi="Book Antiqua"/>
          <w:sz w:val="24"/>
          <w:szCs w:val="24"/>
        </w:rPr>
        <w:t xml:space="preserve"> </w:t>
      </w:r>
      <w:r w:rsidRPr="00AD3193">
        <w:rPr>
          <w:rFonts w:ascii="Book Antiqua" w:hAnsi="Book Antiqua"/>
          <w:sz w:val="24"/>
          <w:szCs w:val="24"/>
        </w:rPr>
        <w:t>The hadith emphasizes cleanliness and environmental health</w:t>
      </w:r>
      <w:r w:rsidRPr="00AD3193">
        <w:rPr>
          <w:rStyle w:val="FootnoteReference"/>
          <w:rFonts w:ascii="Book Antiqua" w:hAnsi="Book Antiqua"/>
          <w:sz w:val="24"/>
          <w:szCs w:val="24"/>
          <w:vertAlign w:val="baseline"/>
        </w:rPr>
        <w:t xml:space="preserve"> </w:t>
      </w:r>
      <w:r w:rsidR="000B2678"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Rahmasari", "given" : "Bekti", "non-dropping-particle" : "", "parse-names" : false, "suffix" : "" } ], "id" : "ITEM-1", "issued" : { "date-parts" : [ [ "2017" ] ] }, "publisher" : "UIN Syarif Hidayatullah Jakarta: Pascasarjana Fakultas Ushuluddin, 2017", "title" : "Kebersihan dan Kesehatan Lingkungan dalam Perspektif Hadis", "type" : "article" }, "uris" : [ "http://www.mendeley.com/documents/?uuid=94d620a0-1b11-4b5a-a5f4-f26c86996eb0", "http://www.mendeley.com/documents/?uuid=abcbd8bf-ae96-4753-91d4-c52ae4a96e03" ] } ], "mendeley" : { "formattedCitation" : "(Rahmasari, 2017)", "plainTextFormattedCitation" : "(Rahmasari, 2017)", "previouslyFormattedCitation" : "(Rahmasari, 2017)" }, "properties" : { "noteIndex" : 0 }, "schema" : "https://github.com/citation-style-language/schema/raw/master/csl-citation.json" }</w:instrText>
      </w:r>
      <w:r w:rsidR="000B2678" w:rsidRPr="00CC6DD4">
        <w:rPr>
          <w:rStyle w:val="FootnoteReference"/>
          <w:rFonts w:ascii="Book Antiqua" w:hAnsi="Book Antiqua"/>
          <w:sz w:val="24"/>
          <w:szCs w:val="24"/>
        </w:rPr>
        <w:fldChar w:fldCharType="separate"/>
      </w:r>
      <w:r w:rsidR="000B2678" w:rsidRPr="00CC6DD4">
        <w:rPr>
          <w:rFonts w:ascii="Book Antiqua" w:hAnsi="Book Antiqua"/>
          <w:noProof/>
          <w:sz w:val="24"/>
          <w:szCs w:val="24"/>
        </w:rPr>
        <w:t>(Rahmasari, 2017)</w:t>
      </w:r>
      <w:r w:rsidR="000B2678" w:rsidRPr="00CC6DD4">
        <w:rPr>
          <w:rStyle w:val="FootnoteReference"/>
          <w:rFonts w:ascii="Book Antiqua" w:hAnsi="Book Antiqua"/>
          <w:sz w:val="24"/>
          <w:szCs w:val="24"/>
        </w:rPr>
        <w:fldChar w:fldCharType="end"/>
      </w:r>
      <w:r w:rsidR="00D6125C" w:rsidRPr="00CC6DD4">
        <w:rPr>
          <w:rFonts w:ascii="Book Antiqua" w:hAnsi="Book Antiqua"/>
          <w:sz w:val="24"/>
          <w:szCs w:val="24"/>
        </w:rPr>
        <w:t xml:space="preserve">, </w:t>
      </w:r>
      <w:r w:rsidRPr="00AD3193">
        <w:rPr>
          <w:rFonts w:ascii="Book Antiqua" w:hAnsi="Book Antiqua"/>
          <w:sz w:val="24"/>
          <w:szCs w:val="24"/>
        </w:rPr>
        <w:t>including hadith discussing rain and floods</w:t>
      </w:r>
      <w:r w:rsidRPr="00AD3193">
        <w:rPr>
          <w:rStyle w:val="FootnoteReference"/>
          <w:rFonts w:ascii="Book Antiqua" w:hAnsi="Book Antiqua"/>
          <w:sz w:val="24"/>
          <w:szCs w:val="24"/>
          <w:vertAlign w:val="baseline"/>
        </w:rPr>
        <w:t xml:space="preserve"> </w:t>
      </w:r>
      <w:r w:rsidR="000B2678"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0127-8886", "author" : [ { "dropping-particle" : "", "family" : "Zulhelmi", "given" : "M N", "non-dropping-particle" : "", "parse-names" : false, "suffix" : "" }, { "dropping-particle" : "", "family" : "Azman", "given" : "A R", "non-dropping-particle" : "", "parse-names" : false, "suffix" : "" } ], "id" : "ITEM-1", "issued" : { "date-parts" : [ [ "2016" ] ] }, "publisher" : "Universiti Sains Islam Malaysia", "title" : "Hujan dan Banjir Dalam Hadis Nabi Saw", "type" : "article-journal" }, "uris" : [ "http://www.mendeley.com/documents/?uuid=2a79c484-9ee9-4593-9173-32b5a9b0638f", "http://www.mendeley.com/documents/?uuid=46b8df6e-4215-4857-a93f-6af5ab501c80" ] } ], "mendeley" : { "formattedCitation" : "(Zulhelmi &amp; Azman, 2016)", "plainTextFormattedCitation" : "(Zulhelmi &amp; Azman, 2016)", "previouslyFormattedCitation" : "(Zulhelmi &amp; Azman, 2016)" }, "properties" : { "noteIndex" : 0 }, "schema" : "https://github.com/citation-style-language/schema/raw/master/csl-citation.json" }</w:instrText>
      </w:r>
      <w:r w:rsidR="000B2678" w:rsidRPr="00CC6DD4">
        <w:rPr>
          <w:rStyle w:val="FootnoteReference"/>
          <w:rFonts w:ascii="Book Antiqua" w:hAnsi="Book Antiqua"/>
          <w:sz w:val="24"/>
          <w:szCs w:val="24"/>
        </w:rPr>
        <w:fldChar w:fldCharType="separate"/>
      </w:r>
      <w:r w:rsidR="000B2678" w:rsidRPr="00CC6DD4">
        <w:rPr>
          <w:rFonts w:ascii="Book Antiqua" w:hAnsi="Book Antiqua"/>
          <w:noProof/>
          <w:sz w:val="24"/>
          <w:szCs w:val="24"/>
        </w:rPr>
        <w:t>(Zulhelmi &amp; Azman, 2016)</w:t>
      </w:r>
      <w:r w:rsidR="000B2678" w:rsidRPr="00CC6DD4">
        <w:rPr>
          <w:rStyle w:val="FootnoteReference"/>
          <w:rFonts w:ascii="Book Antiqua" w:hAnsi="Book Antiqua"/>
          <w:sz w:val="24"/>
          <w:szCs w:val="24"/>
        </w:rPr>
        <w:fldChar w:fldCharType="end"/>
      </w:r>
      <w:r w:rsidR="00334480" w:rsidRPr="00CC6DD4">
        <w:rPr>
          <w:rFonts w:ascii="Book Antiqua" w:hAnsi="Book Antiqua"/>
          <w:sz w:val="24"/>
          <w:szCs w:val="24"/>
        </w:rPr>
        <w:t xml:space="preserve">. </w:t>
      </w:r>
      <w:r w:rsidRPr="00AD3193">
        <w:rPr>
          <w:rFonts w:ascii="Book Antiqua" w:hAnsi="Book Antiqua"/>
          <w:sz w:val="24"/>
          <w:szCs w:val="24"/>
        </w:rPr>
        <w:t>There is also research which states that hadith is an object of physics</w:t>
      </w:r>
      <w:r w:rsidRPr="00AD3193">
        <w:rPr>
          <w:rStyle w:val="FootnoteReference"/>
          <w:rFonts w:ascii="Book Antiqua" w:hAnsi="Book Antiqua"/>
          <w:sz w:val="24"/>
          <w:szCs w:val="24"/>
          <w:vertAlign w:val="baseline"/>
        </w:rPr>
        <w:t xml:space="preserve"> </w:t>
      </w:r>
      <w:r w:rsidR="00334480"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1570-0585", "author" : [ { "dropping-particle" : "", "family" : "Mirza", "given" : "Sarah Z", "non-dropping-particle" : "", "parse-names" : false, "suffix" : "" } ], "container-title" : "Arabica", "id" : "ITEM-1", "issue" : "1-2", "issued" : { "date-parts" : [ [ "2016" ] ] }, "page" : "30-63", "publisher" : "Brill", "title" : "The Peoples\u2019 Hadith: Evidence for Popular Tradition on Hadith as Physical Object in the First Centuries of Islam", "type" : "article-journal", "volume" : "63" }, "uris" : [ "http://www.mendeley.com/documents/?uuid=016b25a0-460b-48d7-8a88-51254b81b4bd", "http://www.mendeley.com/documents/?uuid=89348eb1-fb23-41eb-bcc4-f832c4fa6cac" ] } ], "mendeley" : { "formattedCitation" : "(Mirza, 2016)", "plainTextFormattedCitation" : "(Mirza, 2016)", "previouslyFormattedCitation" : "(Mirza, 2016)" }, "properties" : { "noteIndex" : 0 }, "schema" : "https://github.com/citation-style-language/schema/raw/master/csl-citation.json" }</w:instrText>
      </w:r>
      <w:r w:rsidR="00334480" w:rsidRPr="00CC6DD4">
        <w:rPr>
          <w:rStyle w:val="FootnoteReference"/>
          <w:rFonts w:ascii="Book Antiqua" w:hAnsi="Book Antiqua"/>
          <w:sz w:val="24"/>
          <w:szCs w:val="24"/>
        </w:rPr>
        <w:fldChar w:fldCharType="separate"/>
      </w:r>
      <w:r w:rsidR="00334480" w:rsidRPr="00CC6DD4">
        <w:rPr>
          <w:rFonts w:ascii="Book Antiqua" w:hAnsi="Book Antiqua"/>
          <w:noProof/>
          <w:sz w:val="24"/>
          <w:szCs w:val="24"/>
          <w:lang w:val="en-US"/>
        </w:rPr>
        <w:t>(Mirza, 2016)</w:t>
      </w:r>
      <w:r w:rsidR="00334480" w:rsidRPr="00CC6DD4">
        <w:rPr>
          <w:rStyle w:val="FootnoteReference"/>
          <w:rFonts w:ascii="Book Antiqua" w:hAnsi="Book Antiqua"/>
          <w:sz w:val="24"/>
          <w:szCs w:val="24"/>
        </w:rPr>
        <w:fldChar w:fldCharType="end"/>
      </w:r>
      <w:r w:rsidR="00334480" w:rsidRPr="00CC6DD4">
        <w:rPr>
          <w:rFonts w:ascii="Book Antiqua" w:hAnsi="Book Antiqua"/>
          <w:sz w:val="24"/>
          <w:szCs w:val="24"/>
        </w:rPr>
        <w:t xml:space="preserve">. </w:t>
      </w:r>
      <w:r w:rsidRPr="00AD3193">
        <w:rPr>
          <w:rFonts w:ascii="Book Antiqua" w:hAnsi="Book Antiqua"/>
          <w:sz w:val="24"/>
          <w:szCs w:val="24"/>
        </w:rPr>
        <w:t>Also explained about the truth of hadith from the perspective of physics science</w:t>
      </w:r>
      <w:r w:rsidRPr="00AD3193">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80-0450", "author" : [ { "dropping-particle" : "", "family" : "Harahap", "given" : "Agus Azhar", "non-dropping-particle" : "", "parse-names" : false, "suffix" : "" } ], "container-title" : "AXIOM: Jurnal Pendidikan dan Matematika", "id" : "ITEM-1", "issue" : "2", "issued" : { "date-parts" : [ [ "2017" ] ] }, "title" : "Kebenaran Al Qur\u2019an dan Hadits Dari Sudut Pandang Fisika Sains", "type" : "article-journal", "volume" : "6" }, "uris" : [ "http://www.mendeley.com/documents/?uuid=17d18c43-75a0-4892-9431-4523ae370b60", "http://www.mendeley.com/documents/?uuid=a8743335-a8c2-4ee9-a2d3-8a58309f76db" ] } ], "mendeley" : { "formattedCitation" : "(Harahap, 2017)", "plainTextFormattedCitation" : "(Harahap, 2017)", "previouslyFormattedCitation" : "(Harahap, 2017)"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lang w:val="en-US"/>
        </w:rPr>
        <w:t>(Harahap, 2017)</w:t>
      </w:r>
      <w:r w:rsidR="0029257A" w:rsidRPr="00CC6DD4">
        <w:rPr>
          <w:rStyle w:val="FootnoteReference"/>
          <w:rFonts w:ascii="Book Antiqua" w:hAnsi="Book Antiqua"/>
          <w:sz w:val="24"/>
          <w:szCs w:val="24"/>
        </w:rPr>
        <w:fldChar w:fldCharType="end"/>
      </w:r>
      <w:r w:rsidR="00334480" w:rsidRPr="00CC6DD4">
        <w:rPr>
          <w:rFonts w:ascii="Book Antiqua" w:hAnsi="Book Antiqua"/>
          <w:sz w:val="24"/>
          <w:szCs w:val="24"/>
        </w:rPr>
        <w:t>.</w:t>
      </w:r>
    </w:p>
    <w:p w14:paraId="5347165F" w14:textId="0DFC9D9E" w:rsidR="0029257A" w:rsidRPr="00CC6DD4" w:rsidRDefault="00AD3193" w:rsidP="001327FD">
      <w:pPr>
        <w:spacing w:after="0" w:line="240" w:lineRule="auto"/>
        <w:ind w:firstLine="567"/>
        <w:jc w:val="both"/>
        <w:rPr>
          <w:rFonts w:ascii="Book Antiqua" w:hAnsi="Book Antiqua"/>
          <w:sz w:val="24"/>
          <w:szCs w:val="24"/>
        </w:rPr>
      </w:pPr>
      <w:r w:rsidRPr="00AD3193">
        <w:rPr>
          <w:rFonts w:ascii="Book Antiqua" w:hAnsi="Book Antiqua"/>
          <w:sz w:val="24"/>
          <w:szCs w:val="24"/>
        </w:rPr>
        <w:t>Hadith also discusses biology issues, such as the hadith understanding of genes from a scientific perspective</w:t>
      </w:r>
      <w:r w:rsidRPr="00AD3193">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etyani", "given" : "Dwi Laela", "non-dropping-particle" : "", "parse-names" : false, "suffix" : "" } ], "id" : "ITEM-1", "issued" : { "date-parts" : [ [ "2016" ] ] }, "publisher" : "UIN Walisongo", "title" : "Pemahaman Hadits tentang gen dalam perspektif sains", "type" : "article" }, "uris" : [ "http://www.mendeley.com/documents/?uuid=e3420a0d-a590-4e18-997a-415af49a8204", "http://www.mendeley.com/documents/?uuid=a301d8e9-b0b7-4522-9a7c-61f264b7ea0a" ] } ], "mendeley" : { "formattedCitation" : "(Setyani, 2016)", "plainTextFormattedCitation" : "(Setyani, 2016)", "previouslyFormattedCitation" : "(Setyani, 2016)"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rPr>
        <w:t>(Setyani, 2016)</w:t>
      </w:r>
      <w:r w:rsidR="0029257A" w:rsidRPr="00CC6DD4">
        <w:rPr>
          <w:rStyle w:val="FootnoteReference"/>
          <w:rFonts w:ascii="Book Antiqua" w:hAnsi="Book Antiqua"/>
          <w:sz w:val="24"/>
          <w:szCs w:val="24"/>
        </w:rPr>
        <w:fldChar w:fldCharType="end"/>
      </w:r>
      <w:r w:rsidR="00EC5824" w:rsidRPr="00CC6DD4">
        <w:rPr>
          <w:rFonts w:ascii="Book Antiqua" w:hAnsi="Book Antiqua"/>
          <w:sz w:val="24"/>
          <w:szCs w:val="24"/>
        </w:rPr>
        <w:t xml:space="preserve">, </w:t>
      </w:r>
      <w:r w:rsidRPr="00AD3193">
        <w:rPr>
          <w:rFonts w:ascii="Book Antiqua" w:hAnsi="Book Antiqua"/>
          <w:sz w:val="24"/>
          <w:szCs w:val="24"/>
        </w:rPr>
        <w:t>the reproductive process of women from the perspective of the hadith</w:t>
      </w:r>
      <w:r w:rsidR="0029257A" w:rsidRPr="00CC6DD4">
        <w:rPr>
          <w:rFonts w:ascii="Book Antiqua" w:hAnsi="Book Antiqua"/>
          <w:sz w:val="24"/>
          <w:szCs w:val="24"/>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02-3705", "author" : [ { "dropping-particle" : "", "family" : "Rofiq", "given" : "Ali Nur", "non-dropping-particle" : "", "parse-names" : false, "suffix" : "" } ], "container-title" : "Epistem\u00e9: Jurnal Pengembangan Ilmu Keislaman", "id" : "ITEM-1", "issue" : "2", "issued" : { "date-parts" : [ [ "2015" ] ] }, "page" : "457-475", "title" : "Proses reproduksi wanita dalam perspektif hadis Nabi", "type" : "article-journal", "volume" : "10" }, "uris" : [ "http://www.mendeley.com/documents/?uuid=d1a023d9-8212-4c8b-b762-df17e39959ba", "http://www.mendeley.com/documents/?uuid=2b59c69a-a3ac-43a1-b01d-909f5ce82366" ] } ], "mendeley" : { "formattedCitation" : "(Rofiq, 2015)", "plainTextFormattedCitation" : "(Rofiq, 2015)", "previouslyFormattedCitation" : "(Rofiq, 2015)"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bCs/>
          <w:noProof/>
          <w:sz w:val="24"/>
          <w:szCs w:val="24"/>
          <w:lang w:val="en-US"/>
        </w:rPr>
        <w:t>(Rofiq, 2015)</w:t>
      </w:r>
      <w:r w:rsidR="0029257A" w:rsidRPr="00CC6DD4">
        <w:rPr>
          <w:rStyle w:val="FootnoteReference"/>
          <w:rFonts w:ascii="Book Antiqua" w:hAnsi="Book Antiqua"/>
          <w:sz w:val="24"/>
          <w:szCs w:val="24"/>
        </w:rPr>
        <w:fldChar w:fldCharType="end"/>
      </w:r>
      <w:r w:rsidR="00EC5824" w:rsidRPr="00CC6DD4">
        <w:rPr>
          <w:rFonts w:ascii="Book Antiqua" w:hAnsi="Book Antiqua"/>
          <w:sz w:val="24"/>
          <w:szCs w:val="24"/>
        </w:rPr>
        <w:t xml:space="preserve">, </w:t>
      </w:r>
      <w:r w:rsidR="00292127" w:rsidRPr="00292127">
        <w:rPr>
          <w:rFonts w:ascii="Book Antiqua" w:hAnsi="Book Antiqua"/>
          <w:sz w:val="24"/>
          <w:szCs w:val="24"/>
        </w:rPr>
        <w:t>and the interrelation of organs from the hadith perspective</w:t>
      </w:r>
      <w:r w:rsidR="0029257A" w:rsidRPr="00CC6DD4">
        <w:rPr>
          <w:rFonts w:ascii="Book Antiqua" w:hAnsi="Book Antiqua"/>
          <w:sz w:val="24"/>
          <w:szCs w:val="24"/>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Nashiruddin", "given" : "Nasrullah", "non-dropping-particle" : "", "parse-names" : false, "suffix" : "" } ], "id" : "ITEM-1", "issued" : { "date-parts" : [ [ "2017" ] ] }, "publisher" : "Universitas Islam Negeri Alauddin Makassar", "title" : "Interelasi Organ Tubuh Perspektif Hadis (Suatu Kajian tahlili)", "type" : "article" }, "uris" : [ "http://www.mendeley.com/documents/?uuid=dd92435a-de02-47a0-b589-de72f1497da6", "http://www.mendeley.com/documents/?uuid=06b87fb6-fb05-4cfc-a496-b3714b7c9111" ] } ], "mendeley" : { "formattedCitation" : "(Nashiruddin, 2017)", "plainTextFormattedCitation" : "(Nashiruddin, 2017)", "previouslyFormattedCitation" : "(Nashiruddin, 2017)"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rPr>
        <w:t>(Nashiruddin, 2017)</w:t>
      </w:r>
      <w:r w:rsidR="0029257A" w:rsidRPr="00CC6DD4">
        <w:rPr>
          <w:rStyle w:val="FootnoteReference"/>
          <w:rFonts w:ascii="Book Antiqua" w:hAnsi="Book Antiqua"/>
          <w:sz w:val="24"/>
          <w:szCs w:val="24"/>
        </w:rPr>
        <w:fldChar w:fldCharType="end"/>
      </w:r>
      <w:r w:rsidR="00EC5824" w:rsidRPr="00CC6DD4">
        <w:rPr>
          <w:rFonts w:ascii="Book Antiqua" w:hAnsi="Book Antiqua"/>
          <w:sz w:val="24"/>
          <w:szCs w:val="24"/>
        </w:rPr>
        <w:t xml:space="preserve">. </w:t>
      </w:r>
      <w:r w:rsidR="00292127" w:rsidRPr="00292127">
        <w:rPr>
          <w:rFonts w:ascii="Book Antiqua" w:hAnsi="Book Antiqua"/>
          <w:sz w:val="24"/>
          <w:szCs w:val="24"/>
        </w:rPr>
        <w:t>There is also plant biology in the understanding of hadith</w:t>
      </w:r>
      <w:r w:rsidR="00292127" w:rsidRPr="00292127">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Baihaqi", "given" : "Ahmad", "non-dropping-particle" : "", "parse-names" : false, "suffix" : "" } ], "id" : "ITEM-1", "issued" : { "date-parts" : [ [ "2018" ] ] }, "publisher" : "Jakarta: Fakultas Ushuluddin Dan Filsafat UIN Syarif Hidayatullah", "title" : "Pemahaman Larangan Menebang Pohon Bidara (Studi Kajian Kualitas Sanad Hadis Dan Pemahaman Hadis).", "type" : "article" }, "uris" : [ "http://www.mendeley.com/documents/?uuid=fe0666f1-ac92-44db-80b2-a94030dae5b5", "http://www.mendeley.com/documents/?uuid=f2ff7054-3bfe-48f0-a534-906a21644e58" ] } ], "mendeley" : { "formattedCitation" : "(Baihaqi, 2018)", "plainTextFormattedCitation" : "(Baihaqi, 2018)", "previouslyFormattedCitation" : "(Baihaqi, 2018)"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rPr>
        <w:t>(Baihaqi, 2018)</w:t>
      </w:r>
      <w:r w:rsidR="0029257A" w:rsidRPr="00CC6DD4">
        <w:rPr>
          <w:rStyle w:val="FootnoteReference"/>
          <w:rFonts w:ascii="Book Antiqua" w:hAnsi="Book Antiqua"/>
          <w:sz w:val="24"/>
          <w:szCs w:val="24"/>
        </w:rPr>
        <w:fldChar w:fldCharType="end"/>
      </w:r>
      <w:r w:rsidR="00EC5824" w:rsidRPr="00CC6DD4">
        <w:rPr>
          <w:rFonts w:ascii="Book Antiqua" w:hAnsi="Book Antiqua"/>
          <w:sz w:val="24"/>
          <w:szCs w:val="24"/>
        </w:rPr>
        <w:t xml:space="preserve">. </w:t>
      </w:r>
      <w:r w:rsidR="00292127" w:rsidRPr="00292127">
        <w:rPr>
          <w:rFonts w:ascii="Book Antiqua" w:hAnsi="Book Antiqua"/>
          <w:sz w:val="24"/>
          <w:szCs w:val="24"/>
        </w:rPr>
        <w:t>Also animal biology according to the hadith with a scientific approach</w:t>
      </w:r>
      <w:r w:rsidR="00292127" w:rsidRPr="00292127">
        <w:rPr>
          <w:rStyle w:val="FootnoteReference"/>
          <w:rFonts w:ascii="Book Antiqua" w:hAnsi="Book Antiqua"/>
          <w:sz w:val="24"/>
          <w:szCs w:val="24"/>
          <w:vertAlign w:val="baseline"/>
        </w:rPr>
        <w:t xml:space="preserve"> </w:t>
      </w:r>
      <w:r w:rsidR="0029257A"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Tsaqofi", "given" : "Muhammad Harir Ats", "non-dropping-particle" : "", "parse-names" : false, "suffix" : "" } ], "id" : "ITEM-1", "issued" : { "date-parts" : [ [ "2018" ] ] }, "publisher" : "UIN Sunan Ampel Surabaya", "title" : "Manfaat Katak dalam sistem kosmos: kajian Ma\u2019ani Al Hadith dalam Sunan Abi Dawud no. Indeks 3871 dengan pendekatan sains", "type" : "article" }, "uris" : [ "http://www.mendeley.com/documents/?uuid=eac99c85-6607-49ab-8f7d-5a0ecb42f28e", "http://www.mendeley.com/documents/?uuid=fa047c05-ce64-47fd-890f-2a9d6b210c86" ] } ], "mendeley" : { "formattedCitation" : "(Tsaqofi, 2018)", "plainTextFormattedCitation" : "(Tsaqofi, 2018)", "previouslyFormattedCitation" : "(Tsaqofi, 2018)" }, "properties" : { "noteIndex" : 0 }, "schema" : "https://github.com/citation-style-language/schema/raw/master/csl-citation.json" }</w:instrText>
      </w:r>
      <w:r w:rsidR="0029257A" w:rsidRPr="00CC6DD4">
        <w:rPr>
          <w:rStyle w:val="FootnoteReference"/>
          <w:rFonts w:ascii="Book Antiqua" w:hAnsi="Book Antiqua"/>
          <w:sz w:val="24"/>
          <w:szCs w:val="24"/>
        </w:rPr>
        <w:fldChar w:fldCharType="separate"/>
      </w:r>
      <w:r w:rsidR="0029257A" w:rsidRPr="00CC6DD4">
        <w:rPr>
          <w:rFonts w:ascii="Book Antiqua" w:hAnsi="Book Antiqua"/>
          <w:noProof/>
          <w:sz w:val="24"/>
          <w:szCs w:val="24"/>
        </w:rPr>
        <w:t>(Tsaqofi, 2018)</w:t>
      </w:r>
      <w:r w:rsidR="0029257A" w:rsidRPr="00CC6DD4">
        <w:rPr>
          <w:rStyle w:val="FootnoteReference"/>
          <w:rFonts w:ascii="Book Antiqua" w:hAnsi="Book Antiqua"/>
          <w:sz w:val="24"/>
          <w:szCs w:val="24"/>
        </w:rPr>
        <w:fldChar w:fldCharType="end"/>
      </w:r>
      <w:r w:rsidR="00CF60B2" w:rsidRPr="00CC6DD4">
        <w:rPr>
          <w:rFonts w:ascii="Book Antiqua" w:hAnsi="Book Antiqua"/>
          <w:sz w:val="24"/>
          <w:szCs w:val="24"/>
        </w:rPr>
        <w:t xml:space="preserve">. </w:t>
      </w:r>
      <w:r w:rsidR="00292127" w:rsidRPr="00292127">
        <w:rPr>
          <w:rFonts w:ascii="Book Antiqua" w:hAnsi="Book Antiqua"/>
          <w:sz w:val="24"/>
          <w:szCs w:val="24"/>
        </w:rPr>
        <w:t>The rest, the hadith discusses types of flies</w:t>
      </w:r>
      <w:r w:rsidR="00292127" w:rsidRPr="00292127">
        <w:rPr>
          <w:rStyle w:val="FootnoteReference"/>
          <w:rFonts w:ascii="Book Antiqua" w:hAnsi="Book Antiqua"/>
          <w:sz w:val="24"/>
          <w:szCs w:val="24"/>
          <w:vertAlign w:val="baseline"/>
        </w:rPr>
        <w:t xml:space="preserve"> </w:t>
      </w:r>
      <w:r w:rsidR="00CF60B2"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8-4761", "author" : [ { "dropping-particle" : "", "family" : "Fikriyati", "given" : "Ulya Ulya", "non-dropping-particle" : "", "parse-names" : false, "suffix" : "" } ], "container-title" : "Jurnal Living Hadis", "id" : "ITEM-1", "issue" : "1", "issued" : { "date-parts" : [ [ "2019" ] ] }, "page" : "27-44", "title" : "Hadis Dhub\u0101bah Perspektif Teori Parity danSymmetric Universe", "type" : "article-journal", "volume" : "4" }, "uris" : [ "http://www.mendeley.com/documents/?uuid=a5a3039b-e467-47d9-a8d5-01d4227986c3", "http://www.mendeley.com/documents/?uuid=9ed4a44e-9c2d-49ff-91a1-e14553492612" ] } ], "mendeley" : { "formattedCitation" : "(Fikriyati, 2019)", "plainTextFormattedCitation" : "(Fikriyati, 2019)", "previouslyFormattedCitation" : "(Fikriyati, 2019)" }, "properties" : { "noteIndex" : 0 }, "schema" : "https://github.com/citation-style-language/schema/raw/master/csl-citation.json" }</w:instrText>
      </w:r>
      <w:r w:rsidR="00CF60B2" w:rsidRPr="00CC6DD4">
        <w:rPr>
          <w:rStyle w:val="FootnoteReference"/>
          <w:rFonts w:ascii="Book Antiqua" w:hAnsi="Book Antiqua"/>
          <w:sz w:val="24"/>
          <w:szCs w:val="24"/>
        </w:rPr>
        <w:fldChar w:fldCharType="separate"/>
      </w:r>
      <w:r w:rsidR="00CF60B2" w:rsidRPr="00CC6DD4">
        <w:rPr>
          <w:rFonts w:ascii="Book Antiqua" w:hAnsi="Book Antiqua"/>
          <w:bCs/>
          <w:noProof/>
          <w:sz w:val="24"/>
          <w:szCs w:val="24"/>
          <w:lang w:val="en-US"/>
        </w:rPr>
        <w:t>(Fikriyati, 2019)</w:t>
      </w:r>
      <w:r w:rsidR="00CF60B2" w:rsidRPr="00CC6DD4">
        <w:rPr>
          <w:rStyle w:val="FootnoteReference"/>
          <w:rFonts w:ascii="Book Antiqua" w:hAnsi="Book Antiqua"/>
          <w:sz w:val="24"/>
          <w:szCs w:val="24"/>
        </w:rPr>
        <w:fldChar w:fldCharType="end"/>
      </w:r>
      <w:r w:rsidR="00CF60B2" w:rsidRPr="00CC6DD4">
        <w:rPr>
          <w:rFonts w:ascii="Book Antiqua" w:hAnsi="Book Antiqua"/>
          <w:sz w:val="24"/>
          <w:szCs w:val="24"/>
        </w:rPr>
        <w:t xml:space="preserve">. </w:t>
      </w:r>
      <w:r w:rsidR="00292127" w:rsidRPr="00292127">
        <w:rPr>
          <w:rFonts w:ascii="Book Antiqua" w:hAnsi="Book Antiqua"/>
          <w:sz w:val="24"/>
          <w:szCs w:val="24"/>
        </w:rPr>
        <w:t>In fact, this hadith about flies has inspired research into the production of anti-bacteria from the wings of various types of flies</w:t>
      </w:r>
      <w:r w:rsidR="00292127" w:rsidRPr="00292127">
        <w:rPr>
          <w:rStyle w:val="FootnoteReference"/>
          <w:rFonts w:ascii="Book Antiqua" w:hAnsi="Book Antiqua"/>
          <w:sz w:val="24"/>
          <w:szCs w:val="24"/>
          <w:vertAlign w:val="baseline"/>
        </w:rPr>
        <w:t xml:space="preserve"> </w:t>
      </w:r>
      <w:r w:rsidR="000B2678"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Mustami", "given" : "Muhammad Khalifah", "non-dropping-particle" : "", "parse-names" : false, "suffix" : "" }, { "dropping-particle" : "", "family" : "Masri", "given" : "Mashuri", "non-dropping-particle" : "", "parse-names" : false, "suffix" : "" } ], "id" : "ITEM-1", "issued" : { "date-parts" : [ [ "2017" ] ] }, "publisher" : "Fakultas Sains dan Teknologi", "title" : "Produksi Anti Bakteri dari Sayap Berbagai Jenis lalat yang terilhami dari Hadis Bukhary tentang Lalat (Penelitian multiyears Terintegrasi Sains dan Agama", "type" : "article-journal" }, "uris" : [ "http://www.mendeley.com/documents/?uuid=821e1762-7017-44e2-9458-097899060481", "http://www.mendeley.com/documents/?uuid=c4f019f5-d23b-4c42-a28b-040b228ef085" ] } ], "mendeley" : { "formattedCitation" : "(Mustami &amp; Masri, 2017)", "plainTextFormattedCitation" : "(Mustami &amp; Masri, 2017)", "previouslyFormattedCitation" : "(Mustami &amp; Masri, 2017)" }, "properties" : { "noteIndex" : 0 }, "schema" : "https://github.com/citation-style-language/schema/raw/master/csl-citation.json" }</w:instrText>
      </w:r>
      <w:r w:rsidR="000B2678" w:rsidRPr="00CC6DD4">
        <w:rPr>
          <w:rStyle w:val="FootnoteReference"/>
          <w:rFonts w:ascii="Book Antiqua" w:hAnsi="Book Antiqua"/>
          <w:sz w:val="24"/>
          <w:szCs w:val="24"/>
        </w:rPr>
        <w:fldChar w:fldCharType="separate"/>
      </w:r>
      <w:r w:rsidR="000B2678" w:rsidRPr="00CC6DD4">
        <w:rPr>
          <w:rFonts w:ascii="Book Antiqua" w:hAnsi="Book Antiqua"/>
          <w:noProof/>
          <w:sz w:val="24"/>
          <w:szCs w:val="24"/>
        </w:rPr>
        <w:t>(Mustami &amp; Masri, 2017)</w:t>
      </w:r>
      <w:r w:rsidR="000B2678" w:rsidRPr="00CC6DD4">
        <w:rPr>
          <w:rStyle w:val="FootnoteReference"/>
          <w:rFonts w:ascii="Book Antiqua" w:hAnsi="Book Antiqua"/>
          <w:sz w:val="24"/>
          <w:szCs w:val="24"/>
        </w:rPr>
        <w:fldChar w:fldCharType="end"/>
      </w:r>
      <w:r w:rsidR="00CF60B2" w:rsidRPr="00CC6DD4">
        <w:rPr>
          <w:rFonts w:ascii="Book Antiqua" w:hAnsi="Book Antiqua"/>
          <w:sz w:val="24"/>
          <w:szCs w:val="24"/>
        </w:rPr>
        <w:t xml:space="preserve">. </w:t>
      </w:r>
      <w:r w:rsidR="00292127" w:rsidRPr="00292127">
        <w:rPr>
          <w:rFonts w:ascii="Book Antiqua" w:hAnsi="Book Antiqua"/>
          <w:sz w:val="24"/>
          <w:szCs w:val="24"/>
        </w:rPr>
        <w:t>Matters regarding iron material are also discussed in the hadith</w:t>
      </w:r>
      <w:r w:rsidR="000B2678" w:rsidRPr="00CC6DD4">
        <w:rPr>
          <w:rFonts w:ascii="Book Antiqua" w:hAnsi="Book Antiqua"/>
          <w:sz w:val="24"/>
          <w:szCs w:val="24"/>
        </w:rPr>
        <w:t xml:space="preserve"> </w:t>
      </w:r>
      <w:r w:rsidR="000B2678"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Salmah", "given" : "Salmah", "non-dropping-particle" : "", "parse-names" : false, "suffix" : "" } ], "container-title" : "PROCEEDING IAIN Batusangkar", "id" : "ITEM-1", "issue" : "1", "issued" : { "date-parts" : [ [ "2017" ] ] }, "page" : "641-658", "title" : "Besi Dalam Perspektif Hadis", "type" : "article-journal", "volume" : "1" }, "uris" : [ "http://www.mendeley.com/documents/?uuid=5749d630-411d-4bc9-8b9a-7674ca83a45c", "http://www.mendeley.com/documents/?uuid=da266c4a-4c53-4a25-8ebf-9541df1764ad" ] } ], "mendeley" : { "formattedCitation" : "(Salmah, 2017)", "plainTextFormattedCitation" : "(Salmah, 2017)", "previouslyFormattedCitation" : "(Salmah, 2017)" }, "properties" : { "noteIndex" : 0 }, "schema" : "https://github.com/citation-style-language/schema/raw/master/csl-citation.json" }</w:instrText>
      </w:r>
      <w:r w:rsidR="000B2678" w:rsidRPr="00CC6DD4">
        <w:rPr>
          <w:rStyle w:val="FootnoteReference"/>
          <w:rFonts w:ascii="Book Antiqua" w:hAnsi="Book Antiqua"/>
          <w:sz w:val="24"/>
          <w:szCs w:val="24"/>
        </w:rPr>
        <w:fldChar w:fldCharType="separate"/>
      </w:r>
      <w:r w:rsidR="000B2678" w:rsidRPr="00CC6DD4">
        <w:rPr>
          <w:rFonts w:ascii="Book Antiqua" w:hAnsi="Book Antiqua"/>
          <w:bCs/>
          <w:noProof/>
          <w:sz w:val="24"/>
          <w:szCs w:val="24"/>
          <w:lang w:val="en-US"/>
        </w:rPr>
        <w:t>(Salmah, 2017)</w:t>
      </w:r>
      <w:r w:rsidR="000B2678" w:rsidRPr="00CC6DD4">
        <w:rPr>
          <w:rStyle w:val="FootnoteReference"/>
          <w:rFonts w:ascii="Book Antiqua" w:hAnsi="Book Antiqua"/>
          <w:sz w:val="24"/>
          <w:szCs w:val="24"/>
        </w:rPr>
        <w:fldChar w:fldCharType="end"/>
      </w:r>
      <w:r w:rsidR="00CF60B2" w:rsidRPr="00CC6DD4">
        <w:rPr>
          <w:rFonts w:ascii="Book Antiqua" w:hAnsi="Book Antiqua"/>
          <w:sz w:val="24"/>
          <w:szCs w:val="24"/>
        </w:rPr>
        <w:t>.</w:t>
      </w:r>
    </w:p>
    <w:p w14:paraId="6C606CAA" w14:textId="7AA9BA1C" w:rsidR="00C90E50" w:rsidRPr="00CC6DD4" w:rsidRDefault="00292127" w:rsidP="001327FD">
      <w:pPr>
        <w:spacing w:after="0" w:line="240" w:lineRule="auto"/>
        <w:ind w:firstLine="567"/>
        <w:jc w:val="both"/>
        <w:rPr>
          <w:rFonts w:ascii="Book Antiqua" w:hAnsi="Book Antiqua"/>
          <w:sz w:val="24"/>
          <w:szCs w:val="24"/>
        </w:rPr>
      </w:pPr>
      <w:r w:rsidRPr="00292127">
        <w:rPr>
          <w:rFonts w:ascii="Book Antiqua" w:hAnsi="Book Antiqua"/>
          <w:sz w:val="24"/>
          <w:szCs w:val="24"/>
        </w:rPr>
        <w:t>Hadith is not everything in the face of science and technology</w:t>
      </w:r>
      <w:r w:rsidR="00D735F3" w:rsidRPr="00CC6DD4">
        <w:rPr>
          <w:rFonts w:ascii="Book Antiqua" w:hAnsi="Book Antiqua"/>
          <w:sz w:val="24"/>
          <w:szCs w:val="24"/>
        </w:rPr>
        <w:t xml:space="preserve">. </w:t>
      </w:r>
      <w:r w:rsidRPr="00292127">
        <w:rPr>
          <w:rFonts w:ascii="Book Antiqua" w:hAnsi="Book Antiqua"/>
          <w:sz w:val="24"/>
          <w:szCs w:val="24"/>
        </w:rPr>
        <w:t>In fact, science and technology are developing very fast</w:t>
      </w:r>
      <w:r w:rsidRPr="00292127">
        <w:rPr>
          <w:rFonts w:ascii="Book Antiqua" w:hAnsi="Book Antiqua"/>
          <w:sz w:val="24"/>
          <w:szCs w:val="24"/>
        </w:rPr>
        <w:t xml:space="preserve"> </w:t>
      </w:r>
      <w:r w:rsidR="00892E8F"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2-9447", "author" : [ { "dropping-particle" : "", "family" : "Hardiyati", "given" : "Mikyal", "non-dropping-particle" : "", "parse-names" : false, "suffix" : "" } ], "container-title" : "Prosiding Konferensi Integrasi Interkoneksi Islam dan Sains", "id" : "ITEM-1", "issued" : { "date-parts" : [ [ "2020" ] ] }, "page" : "11-16", "title" : "Sejarah Perkembangan Ilmu Dunia Barat", "type" : "article-journal", "volume" : "2" }, "uris" : [ "http://www.mendeley.com/documents/?uuid=6c0d32b7-da60-4445-a93f-fd9bf0f91fa9", "http://www.mendeley.com/documents/?uuid=f7101355-b01b-40b0-ad3a-88714b3c4cdc" ] } ], "mendeley" : { "formattedCitation" : "(Hardiyati, 2020)", "plainTextFormattedCitation" : "(Hardiyati, 2020)", "previouslyFormattedCitation" : "(Hardiyati, 2020)" }, "properties" : { "noteIndex" : 0 }, "schema" : "https://github.com/citation-style-language/schema/raw/master/csl-citation.json" }</w:instrText>
      </w:r>
      <w:r w:rsidR="00892E8F" w:rsidRPr="00CC6DD4">
        <w:rPr>
          <w:rFonts w:ascii="Book Antiqua" w:hAnsi="Book Antiqua"/>
          <w:sz w:val="24"/>
          <w:szCs w:val="24"/>
        </w:rPr>
        <w:fldChar w:fldCharType="separate"/>
      </w:r>
      <w:r w:rsidR="00892E8F" w:rsidRPr="00CC6DD4">
        <w:rPr>
          <w:rFonts w:ascii="Book Antiqua" w:hAnsi="Book Antiqua"/>
          <w:noProof/>
          <w:sz w:val="24"/>
          <w:szCs w:val="24"/>
        </w:rPr>
        <w:t>(Hardiyati, 2020)</w:t>
      </w:r>
      <w:r w:rsidR="00892E8F" w:rsidRPr="00CC6DD4">
        <w:rPr>
          <w:rFonts w:ascii="Book Antiqua" w:hAnsi="Book Antiqua"/>
          <w:sz w:val="24"/>
          <w:szCs w:val="24"/>
        </w:rPr>
        <w:fldChar w:fldCharType="end"/>
      </w:r>
      <w:r w:rsidR="00D735F3" w:rsidRPr="00CC6DD4">
        <w:rPr>
          <w:rFonts w:ascii="Book Antiqua" w:hAnsi="Book Antiqua"/>
          <w:sz w:val="24"/>
          <w:szCs w:val="24"/>
        </w:rPr>
        <w:t xml:space="preserve">. </w:t>
      </w:r>
      <w:r w:rsidRPr="00292127">
        <w:rPr>
          <w:rFonts w:ascii="Book Antiqua" w:hAnsi="Book Antiqua"/>
          <w:sz w:val="24"/>
          <w:szCs w:val="24"/>
        </w:rPr>
        <w:t>While the science of hadith is still looking for a form of development</w:t>
      </w:r>
      <w:r w:rsidRPr="00292127">
        <w:rPr>
          <w:rFonts w:ascii="Book Antiqua" w:hAnsi="Book Antiqua"/>
          <w:sz w:val="24"/>
          <w:szCs w:val="24"/>
        </w:rPr>
        <w:t xml:space="preserve"> </w:t>
      </w:r>
      <w:r w:rsidR="00892E8F"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Jurnal Hadis Fakultas Ushuluddin UIN Sunan Gunung Djati Bandung", "id" : "ITEM-1", "issued" : { "date-parts" : [ [ "2020" ] ] }, "publisher" : "Fakultas Ushuluddin", "title" : "Rencana Implementasi Penelitian Hadis pada Pendidikan Tinggi Indonesia: Sebuah Analisis Kebijakan", "type" : "article-journal" }, "uris" : [ "http://www.mendeley.com/documents/?uuid=16c15cf8-bdca-4bef-8b40-045170cff7c0", "http://www.mendeley.com/documents/?uuid=812855f8-782c-4d36-93f0-7853f7652e49" ] } ], "mendeley" : { "formattedCitation" : "(Darmalaksana, 2020e)", "plainTextFormattedCitation" : "(Darmalaksana, 2020e)", "previouslyFormattedCitation" : "(Darmalaksana, 2020e)" }, "properties" : { "noteIndex" : 0 }, "schema" : "https://github.com/citation-style-language/schema/raw/master/csl-citation.json" }</w:instrText>
      </w:r>
      <w:r w:rsidR="00892E8F" w:rsidRPr="00CC6DD4">
        <w:rPr>
          <w:rFonts w:ascii="Book Antiqua" w:hAnsi="Book Antiqua"/>
          <w:sz w:val="24"/>
          <w:szCs w:val="24"/>
        </w:rPr>
        <w:fldChar w:fldCharType="separate"/>
      </w:r>
      <w:r w:rsidR="00DE56E5" w:rsidRPr="00CC6DD4">
        <w:rPr>
          <w:rFonts w:ascii="Book Antiqua" w:hAnsi="Book Antiqua"/>
          <w:noProof/>
          <w:sz w:val="24"/>
          <w:szCs w:val="24"/>
        </w:rPr>
        <w:t>(Darmalaksana, 2020e)</w:t>
      </w:r>
      <w:r w:rsidR="00892E8F" w:rsidRPr="00CC6DD4">
        <w:rPr>
          <w:rFonts w:ascii="Book Antiqua" w:hAnsi="Book Antiqua"/>
          <w:sz w:val="24"/>
          <w:szCs w:val="24"/>
        </w:rPr>
        <w:fldChar w:fldCharType="end"/>
      </w:r>
      <w:r w:rsidR="00D735F3" w:rsidRPr="00CC6DD4">
        <w:rPr>
          <w:rFonts w:ascii="Book Antiqua" w:hAnsi="Book Antiqua"/>
          <w:sz w:val="24"/>
          <w:szCs w:val="24"/>
        </w:rPr>
        <w:t xml:space="preserve">. </w:t>
      </w:r>
      <w:r w:rsidRPr="00292127">
        <w:rPr>
          <w:rFonts w:ascii="Book Antiqua" w:hAnsi="Book Antiqua"/>
          <w:sz w:val="24"/>
          <w:szCs w:val="24"/>
        </w:rPr>
        <w:t>However, the hadith can inspire the development of science and technology</w:t>
      </w:r>
      <w:r w:rsidR="00892E8F" w:rsidRPr="00CC6DD4">
        <w:rPr>
          <w:rFonts w:ascii="Book Antiqua" w:hAnsi="Book Antiqua"/>
          <w:sz w:val="24"/>
          <w:szCs w:val="24"/>
        </w:rPr>
        <w:t xml:space="preserve"> </w:t>
      </w:r>
      <w:r w:rsidR="00892E8F"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Mustami", "given" : "Muhammad Khalifah", "non-dropping-particle" : "", "parse-names" : false, "suffix" : "" }, { "dropping-particle" : "", "family" : "Masri", "given" : "Mashuri", "non-dropping-particle" : "", "parse-names" : false, "suffix" : "" } ], "id" : "ITEM-1", "issued" : { "date-parts" : [ [ "2017" ] ] }, "publisher" : "Fakultas Sains dan Teknologi", "title" : "Produksi Anti Bakteri dari Sayap Berbagai Jenis lalat yang terilhami dari Hadis Bukhary tentang Lalat (Penelitian multiyears Terintegrasi Sains dan Agama", "type" : "article-journal" }, "uris" : [ "http://www.mendeley.com/documents/?uuid=821e1762-7017-44e2-9458-097899060481", "http://www.mendeley.com/documents/?uuid=c4f019f5-d23b-4c42-a28b-040b228ef085" ] } ], "mendeley" : { "formattedCitation" : "(Mustami &amp; Masri, 2017)", "plainTextFormattedCitation" : "(Mustami &amp; Masri, 2017)", "previouslyFormattedCitation" : "(Mustami &amp; Masri, 2017)" }, "properties" : { "noteIndex" : 0 }, "schema" : "https://github.com/citation-style-language/schema/raw/master/csl-citation.json" }</w:instrText>
      </w:r>
      <w:r w:rsidR="00892E8F" w:rsidRPr="00CC6DD4">
        <w:rPr>
          <w:rStyle w:val="FootnoteReference"/>
          <w:rFonts w:ascii="Book Antiqua" w:hAnsi="Book Antiqua"/>
          <w:sz w:val="24"/>
          <w:szCs w:val="24"/>
        </w:rPr>
        <w:fldChar w:fldCharType="separate"/>
      </w:r>
      <w:r w:rsidR="00892E8F" w:rsidRPr="00CC6DD4">
        <w:rPr>
          <w:rFonts w:ascii="Book Antiqua" w:hAnsi="Book Antiqua"/>
          <w:noProof/>
          <w:sz w:val="24"/>
          <w:szCs w:val="24"/>
        </w:rPr>
        <w:t>(Mustami &amp; Masri, 2017)</w:t>
      </w:r>
      <w:r w:rsidR="00892E8F" w:rsidRPr="00CC6DD4">
        <w:rPr>
          <w:rStyle w:val="FootnoteReference"/>
          <w:rFonts w:ascii="Book Antiqua" w:hAnsi="Book Antiqua"/>
          <w:sz w:val="24"/>
          <w:szCs w:val="24"/>
        </w:rPr>
        <w:fldChar w:fldCharType="end"/>
      </w:r>
      <w:r w:rsidR="00D735F3" w:rsidRPr="00CC6DD4">
        <w:rPr>
          <w:rFonts w:ascii="Book Antiqua" w:hAnsi="Book Antiqua"/>
          <w:sz w:val="24"/>
          <w:szCs w:val="24"/>
        </w:rPr>
        <w:t xml:space="preserve">. </w:t>
      </w:r>
      <w:r w:rsidR="00286718" w:rsidRPr="00286718">
        <w:rPr>
          <w:rFonts w:ascii="Book Antiqua" w:hAnsi="Book Antiqua"/>
          <w:sz w:val="24"/>
          <w:szCs w:val="24"/>
        </w:rPr>
        <w:t>It is undeniable that it turns out that there are many traditions related to science</w:t>
      </w:r>
      <w:r w:rsidR="00286718" w:rsidRPr="00286718">
        <w:rPr>
          <w:rFonts w:ascii="Book Antiqua" w:hAnsi="Book Antiqua"/>
          <w:sz w:val="24"/>
          <w:szCs w:val="24"/>
        </w:rPr>
        <w:t xml:space="preserve"> </w:t>
      </w:r>
      <w:r w:rsidR="00892E8F"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Nairozle", "given" : "Muhammad Imran", "non-dropping-particle" : "", "parse-names" : false, "suffix" : "" }, { "dropping-particle" : "", "family" : "Ibrahim", "given" : "Muhammad Nur Arif", "non-dropping-particle" : "", "parse-names" : false, "suffix" : "" }, { "dropping-particle" : "", "family" : "Jasmi", "given" : "Kamarul Azmi", "non-dropping-particle" : "", "parse-names" : false, "suffix" : "" } ], "id" : "ITEM-1", "issued" : { "date-parts" : [ [ "2018" ] ] }, "publisher" : "Kertas kerja Dibentangkan di Seminar Tamadun Islam", "title" : "Sains-Teknologi dan Ilmu Agama Menurut Bahasa al-Quran dan Hadis", "type" : "paper-conference" }, "uris" : [ "http://www.mendeley.com/documents/?uuid=34fadb0d-0113-4699-b624-32ae6a70600f", "http://www.mendeley.com/documents/?uuid=58ec0b5f-fe35-4be3-8b85-ac9c6a76ff2f" ] } ], "mendeley" : { "formattedCitation" : "(Nairozle et al., 2018)", "plainTextFormattedCitation" : "(Nairozle et al., 2018)", "previouslyFormattedCitation" : "(Nairozle et al., 2018)" }, "properties" : { "noteIndex" : 0 }, "schema" : "https://github.com/citation-style-language/schema/raw/master/csl-citation.json" }</w:instrText>
      </w:r>
      <w:r w:rsidR="00892E8F" w:rsidRPr="00CC6DD4">
        <w:rPr>
          <w:rFonts w:ascii="Book Antiqua" w:hAnsi="Book Antiqua"/>
          <w:sz w:val="24"/>
          <w:szCs w:val="24"/>
        </w:rPr>
        <w:fldChar w:fldCharType="separate"/>
      </w:r>
      <w:r w:rsidR="00892E8F" w:rsidRPr="00CC6DD4">
        <w:rPr>
          <w:rFonts w:ascii="Book Antiqua" w:hAnsi="Book Antiqua"/>
          <w:noProof/>
          <w:sz w:val="24"/>
          <w:szCs w:val="24"/>
        </w:rPr>
        <w:t>(Nairozle et al., 2018)</w:t>
      </w:r>
      <w:r w:rsidR="00892E8F" w:rsidRPr="00CC6DD4">
        <w:rPr>
          <w:rFonts w:ascii="Book Antiqua" w:hAnsi="Book Antiqua"/>
          <w:sz w:val="24"/>
          <w:szCs w:val="24"/>
        </w:rPr>
        <w:fldChar w:fldCharType="end"/>
      </w:r>
      <w:r w:rsidR="00D735F3" w:rsidRPr="00CC6DD4">
        <w:rPr>
          <w:rFonts w:ascii="Book Antiqua" w:hAnsi="Book Antiqua"/>
          <w:sz w:val="24"/>
          <w:szCs w:val="24"/>
        </w:rPr>
        <w:t xml:space="preserve">. </w:t>
      </w:r>
      <w:r w:rsidR="00286718" w:rsidRPr="00286718">
        <w:rPr>
          <w:rFonts w:ascii="Book Antiqua" w:hAnsi="Book Antiqua"/>
          <w:sz w:val="24"/>
          <w:szCs w:val="24"/>
        </w:rPr>
        <w:t>Of course this can be an opportunity for science and technology to encourage the development of hadith research in the future</w:t>
      </w:r>
      <w:r w:rsidR="00BB582E" w:rsidRPr="00CC6DD4">
        <w:rPr>
          <w:rFonts w:ascii="Book Antiqua" w:hAnsi="Book Antiqua"/>
          <w:sz w:val="24"/>
          <w:szCs w:val="24"/>
        </w:rPr>
        <w:t xml:space="preserve"> </w:t>
      </w:r>
      <w:r w:rsidR="00BB582E"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15-1456", "author" : [ { "dropping-particle" : "", "family" : "Abbas", "given" : "Nurlaelah", "non-dropping-particle" : "", "parse-names" : false, "suffix" : "" } ], "container-title" : "Sulesana: Jurnal Wawasan Keislaman", "id" : "ITEM-1", "issue" : "1", "issued" : { "date-parts" : [ [ "2019" ] ] }, "page" : "41-63", "title" : "Masa Depan Hadis Dan \u2018Ulum Al-Hadis (Suatu Gagasan Ke Arah Pembaruan Pemikiran Hadis)", "type" : "article-journal", "volume" : "13" }, "uris" : [ "http://www.mendeley.com/documents/?uuid=7f25948b-518b-4dba-a051-7ff1e25172e4", "http://www.mendeley.com/documents/?uuid=4be41cb6-c334-49da-b6cf-735a026ef3b3" ] } ], "mendeley" : { "formattedCitation" : "(Abbas, 2019)", "plainTextFormattedCitation" : "(Abbas, 2019)", "previouslyFormattedCitation" : "(Abbas, 2019)" }, "properties" : { "noteIndex" : 0 }, "schema" : "https://github.com/citation-style-language/schema/raw/master/csl-citation.json" }</w:instrText>
      </w:r>
      <w:r w:rsidR="00BB582E" w:rsidRPr="00CC6DD4">
        <w:rPr>
          <w:rFonts w:ascii="Book Antiqua" w:hAnsi="Book Antiqua"/>
          <w:sz w:val="24"/>
          <w:szCs w:val="24"/>
        </w:rPr>
        <w:fldChar w:fldCharType="separate"/>
      </w:r>
      <w:r w:rsidR="00BB582E" w:rsidRPr="00CC6DD4">
        <w:rPr>
          <w:rFonts w:ascii="Book Antiqua" w:hAnsi="Book Antiqua"/>
          <w:noProof/>
          <w:sz w:val="24"/>
          <w:szCs w:val="24"/>
        </w:rPr>
        <w:t>(Abbas, 2019)</w:t>
      </w:r>
      <w:r w:rsidR="00BB582E" w:rsidRPr="00CC6DD4">
        <w:rPr>
          <w:rFonts w:ascii="Book Antiqua" w:hAnsi="Book Antiqua"/>
          <w:sz w:val="24"/>
          <w:szCs w:val="24"/>
        </w:rPr>
        <w:fldChar w:fldCharType="end"/>
      </w:r>
      <w:r w:rsidR="00C90E50" w:rsidRPr="00CC6DD4">
        <w:rPr>
          <w:rFonts w:ascii="Book Antiqua" w:hAnsi="Book Antiqua"/>
          <w:sz w:val="24"/>
          <w:szCs w:val="24"/>
        </w:rPr>
        <w:t xml:space="preserve">. </w:t>
      </w:r>
    </w:p>
    <w:p w14:paraId="0C6687F1" w14:textId="19153A48" w:rsidR="00CE750E" w:rsidRDefault="00286718" w:rsidP="00CE750E">
      <w:pPr>
        <w:spacing w:after="0" w:line="240" w:lineRule="auto"/>
        <w:ind w:firstLine="567"/>
        <w:jc w:val="both"/>
        <w:rPr>
          <w:rFonts w:ascii="Book Antiqua" w:hAnsi="Book Antiqua"/>
          <w:sz w:val="24"/>
          <w:szCs w:val="24"/>
        </w:rPr>
      </w:pPr>
      <w:r w:rsidRPr="00286718">
        <w:rPr>
          <w:rFonts w:ascii="Book Antiqua" w:hAnsi="Book Antiqua"/>
          <w:sz w:val="24"/>
          <w:szCs w:val="24"/>
        </w:rPr>
        <w:t>Especially with regard to advances in information technology</w:t>
      </w:r>
      <w:r w:rsidR="00C90E50" w:rsidRPr="00CC6DD4">
        <w:rPr>
          <w:rFonts w:ascii="Book Antiqua" w:hAnsi="Book Antiqua"/>
          <w:sz w:val="24"/>
          <w:szCs w:val="24"/>
        </w:rPr>
        <w:t xml:space="preserve">, </w:t>
      </w:r>
      <w:r w:rsidRPr="00286718">
        <w:rPr>
          <w:rFonts w:ascii="Book Antiqua" w:hAnsi="Book Antiqua"/>
          <w:sz w:val="24"/>
          <w:szCs w:val="24"/>
        </w:rPr>
        <w:t>then the science of hadith can use it for applied methodology</w:t>
      </w:r>
      <w:r w:rsidRPr="00286718">
        <w:rPr>
          <w:rFonts w:ascii="Book Antiqua" w:hAnsi="Book Antiqua"/>
          <w:sz w:val="24"/>
          <w:szCs w:val="24"/>
        </w:rPr>
        <w:t xml:space="preserve"> </w:t>
      </w:r>
      <w:r w:rsidR="00D004C9"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81-0251", "author" : [ { "dropping-particle" : "", "family" : "Hasibuan", "given" : "M Idham Aditia", "non-dropping-particle" : "", "parse-names" : false, "suffix" : "" } ], "container-title" : "EDU-RILIGIA: Jurnal Ilmu Pendidikan Islam dan Keagamaan", "id" : "ITEM-1", "issue" : "3", "issued" : { "date-parts" : [ [ "2017" ] ] }, "title" : "Kontribusi Sains dalam Menentukan Kualitas Hadis", "type" : "article-journal", "volume" : "1" }, "uris" : [ "http://www.mendeley.com/documents/?uuid=ab6aabc3-c384-4806-9cbe-f4f74e586df9", "http://www.mendeley.com/documents/?uuid=b69f0a4f-c727-4765-90ae-e4500bd23a6f" ] } ], "mendeley" : { "formattedCitation" : "(Hasibuan, 2017)", "plainTextFormattedCitation" : "(Hasibuan, 2017)", "previouslyFormattedCitation" : "(Hasibuan, 2017)" }, "properties" : { "noteIndex" : 0 }, "schema" : "https://github.com/citation-style-language/schema/raw/master/csl-citation.json" }</w:instrText>
      </w:r>
      <w:r w:rsidR="00D004C9" w:rsidRPr="00CC6DD4">
        <w:rPr>
          <w:rFonts w:ascii="Book Antiqua" w:hAnsi="Book Antiqua"/>
          <w:sz w:val="24"/>
          <w:szCs w:val="24"/>
        </w:rPr>
        <w:fldChar w:fldCharType="separate"/>
      </w:r>
      <w:r w:rsidR="00D004C9" w:rsidRPr="00CC6DD4">
        <w:rPr>
          <w:rFonts w:ascii="Book Antiqua" w:hAnsi="Book Antiqua"/>
          <w:noProof/>
          <w:sz w:val="24"/>
          <w:szCs w:val="24"/>
        </w:rPr>
        <w:t>(Hasibuan, 2017)</w:t>
      </w:r>
      <w:r w:rsidR="00D004C9" w:rsidRPr="00CC6DD4">
        <w:rPr>
          <w:rFonts w:ascii="Book Antiqua" w:hAnsi="Book Antiqua"/>
          <w:sz w:val="24"/>
          <w:szCs w:val="24"/>
        </w:rPr>
        <w:fldChar w:fldCharType="end"/>
      </w:r>
      <w:r w:rsidR="00C90E50" w:rsidRPr="00CC6DD4">
        <w:rPr>
          <w:rFonts w:ascii="Book Antiqua" w:hAnsi="Book Antiqua"/>
          <w:sz w:val="24"/>
          <w:szCs w:val="24"/>
        </w:rPr>
        <w:t xml:space="preserve">. </w:t>
      </w:r>
      <w:r w:rsidRPr="00286718">
        <w:rPr>
          <w:rFonts w:ascii="Book Antiqua" w:hAnsi="Book Antiqua"/>
          <w:sz w:val="24"/>
          <w:szCs w:val="24"/>
        </w:rPr>
        <w:t>The method of hadith takhrij can be developed in the latest through advances in information technology</w:t>
      </w:r>
      <w:r w:rsidR="00DE56E5" w:rsidRPr="00CC6DD4">
        <w:rPr>
          <w:rFonts w:ascii="Book Antiqua" w:hAnsi="Book Antiqua"/>
          <w:sz w:val="24"/>
          <w:szCs w:val="24"/>
        </w:rPr>
        <w:t xml:space="preserve"> </w:t>
      </w:r>
      <w:r w:rsidR="00DE56E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Jurnal Ushuluddin UIN Sunan Gunung Djati Bandung", "id" : "ITEM-1", "issued" : { "date-parts" : [ [ "2020" ] ] }, "page" : "1-7", "publisher" : "Fakultas Ushuluddin", "title" : "Prosiding Proses Bisnis Validitas Hadis untuk Perancangan Aplikasi Metode Tahrij", "type" : "article-journal", "volume" : "1" }, "uris" : [ "http://www.mendeley.com/documents/?uuid=4f6ced46-9a25-4fba-a1d7-07902c5ff668", "http://www.mendeley.com/documents/?uuid=fcdee904-a808-4f59-a016-45e9688ed9cc" ] } ], "mendeley" : { "formattedCitation" : "(Darmalaksana, 2020d)", "plainTextFormattedCitation" : "(Darmalaksana, 2020d)", "previouslyFormattedCitation" : "(Darmalaksana, 2020d)" }, "properties" : { "noteIndex" : 0 }, "schema" : "https://github.com/citation-style-language/schema/raw/master/csl-citation.json" }</w:instrText>
      </w:r>
      <w:r w:rsidR="00DE56E5" w:rsidRPr="00CC6DD4">
        <w:rPr>
          <w:rFonts w:ascii="Book Antiqua" w:hAnsi="Book Antiqua"/>
          <w:sz w:val="24"/>
          <w:szCs w:val="24"/>
        </w:rPr>
        <w:fldChar w:fldCharType="separate"/>
      </w:r>
      <w:r w:rsidR="00DE56E5" w:rsidRPr="00CC6DD4">
        <w:rPr>
          <w:rFonts w:ascii="Book Antiqua" w:hAnsi="Book Antiqua"/>
          <w:noProof/>
          <w:sz w:val="24"/>
          <w:szCs w:val="24"/>
        </w:rPr>
        <w:t>(Darmalaksana, 2020d)</w:t>
      </w:r>
      <w:r w:rsidR="00DE56E5" w:rsidRPr="00CC6DD4">
        <w:rPr>
          <w:rFonts w:ascii="Book Antiqua" w:hAnsi="Book Antiqua"/>
          <w:sz w:val="24"/>
          <w:szCs w:val="24"/>
        </w:rPr>
        <w:fldChar w:fldCharType="end"/>
      </w:r>
      <w:r w:rsidR="00F62737" w:rsidRPr="00CC6DD4">
        <w:rPr>
          <w:rFonts w:ascii="Book Antiqua" w:hAnsi="Book Antiqua"/>
          <w:sz w:val="24"/>
          <w:szCs w:val="24"/>
        </w:rPr>
        <w:t xml:space="preserve">. </w:t>
      </w:r>
      <w:r w:rsidRPr="00286718">
        <w:rPr>
          <w:rFonts w:ascii="Book Antiqua" w:hAnsi="Book Antiqua"/>
          <w:sz w:val="24"/>
          <w:szCs w:val="24"/>
        </w:rPr>
        <w:t>So that information technology plays a role in facilitating the process of validating the hadiths from digital big data sets</w:t>
      </w:r>
      <w:r w:rsidRPr="00286718">
        <w:rPr>
          <w:rFonts w:ascii="Book Antiqua" w:hAnsi="Book Antiqua"/>
          <w:sz w:val="24"/>
          <w:szCs w:val="24"/>
        </w:rPr>
        <w:t xml:space="preserve"> </w:t>
      </w:r>
      <w:r w:rsidR="00DE56E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Pre-Print Digital Library UIN Sunan Gunung Djati Bandung", "id" : "ITEM-1", "issued" : { "date-parts" : [ [ "2020" ] ] }, "publisher" : "Pusat Perpustakaan UIN SGD Bandung", "title" : "Big Data, Pengetahuan Sistematis, dan Kecerdasan Kolektif: Studi Kasus Pembelajaran Metode Penelitian Hadis", "type" : "article-journal", "volume" : "1" }, "uris" : [ "http://www.mendeley.com/documents/?uuid=a6180589-25ee-463d-93df-a2b6537862f2", "http://www.mendeley.com/documents/?uuid=6a71c568-f6ca-446d-b4c4-4d7d5d25c45f" ] } ], "mendeley" : { "formattedCitation" : "(Darmalaksana, 2020a)", "plainTextFormattedCitation" : "(Darmalaksana, 2020a)", "previouslyFormattedCitation" : "(Darmalaksana, 2020a)" }, "properties" : { "noteIndex" : 0 }, "schema" : "https://github.com/citation-style-language/schema/raw/master/csl-citation.json" }</w:instrText>
      </w:r>
      <w:r w:rsidR="00DE56E5" w:rsidRPr="00CC6DD4">
        <w:rPr>
          <w:rFonts w:ascii="Book Antiqua" w:hAnsi="Book Antiqua"/>
          <w:sz w:val="24"/>
          <w:szCs w:val="24"/>
        </w:rPr>
        <w:fldChar w:fldCharType="separate"/>
      </w:r>
      <w:r w:rsidR="00DE56E5" w:rsidRPr="00CC6DD4">
        <w:rPr>
          <w:rFonts w:ascii="Book Antiqua" w:hAnsi="Book Antiqua"/>
          <w:noProof/>
          <w:sz w:val="24"/>
          <w:szCs w:val="24"/>
        </w:rPr>
        <w:t>(Darmalaksana, 2020a)</w:t>
      </w:r>
      <w:r w:rsidR="00DE56E5" w:rsidRPr="00CC6DD4">
        <w:rPr>
          <w:rFonts w:ascii="Book Antiqua" w:hAnsi="Book Antiqua"/>
          <w:sz w:val="24"/>
          <w:szCs w:val="24"/>
        </w:rPr>
        <w:fldChar w:fldCharType="end"/>
      </w:r>
      <w:r w:rsidR="00F62737" w:rsidRPr="00CC6DD4">
        <w:rPr>
          <w:rFonts w:ascii="Book Antiqua" w:hAnsi="Book Antiqua"/>
          <w:sz w:val="24"/>
          <w:szCs w:val="24"/>
        </w:rPr>
        <w:t xml:space="preserve">. </w:t>
      </w:r>
      <w:r w:rsidRPr="00286718">
        <w:rPr>
          <w:rFonts w:ascii="Book Antiqua" w:hAnsi="Book Antiqua"/>
          <w:sz w:val="24"/>
          <w:szCs w:val="24"/>
        </w:rPr>
        <w:t>Hadith experts can conduct collaborative research with engineering circles to design applications of hadith authenticity</w:t>
      </w:r>
      <w:r w:rsidR="00F62737" w:rsidRPr="00CC6DD4">
        <w:rPr>
          <w:rFonts w:ascii="Book Antiqua" w:hAnsi="Book Antiqua"/>
          <w:sz w:val="24"/>
          <w:szCs w:val="24"/>
        </w:rPr>
        <w:t xml:space="preserve">. </w:t>
      </w:r>
      <w:r w:rsidR="00B32EC8" w:rsidRPr="00B32EC8">
        <w:rPr>
          <w:rFonts w:ascii="Book Antiqua" w:hAnsi="Book Antiqua"/>
          <w:sz w:val="24"/>
          <w:szCs w:val="24"/>
        </w:rPr>
        <w:lastRenderedPageBreak/>
        <w:t>Hadith experts are tasked with compiling hadith validation business processes based on the theory of hadith science</w:t>
      </w:r>
      <w:r w:rsidR="00F62737" w:rsidRPr="00CC6DD4">
        <w:rPr>
          <w:rFonts w:ascii="Book Antiqua" w:hAnsi="Book Antiqua"/>
          <w:sz w:val="24"/>
          <w:szCs w:val="24"/>
        </w:rPr>
        <w:t xml:space="preserve">, </w:t>
      </w:r>
      <w:r w:rsidR="00B32EC8" w:rsidRPr="00B32EC8">
        <w:rPr>
          <w:rFonts w:ascii="Book Antiqua" w:hAnsi="Book Antiqua"/>
          <w:sz w:val="24"/>
          <w:szCs w:val="24"/>
        </w:rPr>
        <w:t>and engineers are tasked with designing hadith applications with a cutting-edge approach</w:t>
      </w:r>
      <w:r w:rsidR="00F62737" w:rsidRPr="00CC6DD4">
        <w:rPr>
          <w:rFonts w:ascii="Book Antiqua" w:hAnsi="Book Antiqua"/>
          <w:sz w:val="24"/>
          <w:szCs w:val="24"/>
        </w:rPr>
        <w:t>.</w:t>
      </w:r>
      <w:r w:rsidR="00D00BE3" w:rsidRPr="00CC6DD4">
        <w:rPr>
          <w:rFonts w:ascii="Book Antiqua" w:hAnsi="Book Antiqua"/>
          <w:sz w:val="24"/>
          <w:szCs w:val="24"/>
        </w:rPr>
        <w:t xml:space="preserve"> </w:t>
      </w:r>
      <w:r w:rsidR="00B32EC8" w:rsidRPr="00B32EC8">
        <w:rPr>
          <w:rFonts w:ascii="Book Antiqua" w:hAnsi="Book Antiqua"/>
          <w:sz w:val="24"/>
          <w:szCs w:val="24"/>
        </w:rPr>
        <w:t>Collaboration is an important part of the development of science in this multidisciplinary era</w:t>
      </w:r>
      <w:r w:rsidR="00DE56E5" w:rsidRPr="00CC6DD4">
        <w:rPr>
          <w:rFonts w:ascii="Book Antiqua" w:hAnsi="Book Antiqua"/>
          <w:sz w:val="24"/>
          <w:szCs w:val="24"/>
        </w:rPr>
        <w:t xml:space="preserve"> </w:t>
      </w:r>
      <w:r w:rsidR="00DE56E5"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Darmalaksana", "given" : "Wahyudin", "non-dropping-particle" : "", "parse-names" : false, "suffix" : "" } ], "container-title" : "Jurnal Ushuluddin UIN Sunan Gunung Djati Bandung", "id" : "ITEM-1", "issued" : { "date-parts" : [ [ "2020" ] ] }, "page" : "1-7", "publisher" : "Fakultas Ushuluddin", "title" : "Prosiding Proses Bisnis Validitas Hadis untuk Perancangan Aplikasi Metode Tahrij", "type" : "article-journal", "volume" : "1" }, "uris" : [ "http://www.mendeley.com/documents/?uuid=4f6ced46-9a25-4fba-a1d7-07902c5ff668", "http://www.mendeley.com/documents/?uuid=fcdee904-a808-4f59-a016-45e9688ed9cc" ] } ], "mendeley" : { "formattedCitation" : "(Darmalaksana, 2020d)", "plainTextFormattedCitation" : "(Darmalaksana, 2020d)", "previouslyFormattedCitation" : "(Darmalaksana, 2020d)" }, "properties" : { "noteIndex" : 0 }, "schema" : "https://github.com/citation-style-language/schema/raw/master/csl-citation.json" }</w:instrText>
      </w:r>
      <w:r w:rsidR="00DE56E5" w:rsidRPr="00CC6DD4">
        <w:rPr>
          <w:rFonts w:ascii="Book Antiqua" w:hAnsi="Book Antiqua"/>
          <w:sz w:val="24"/>
          <w:szCs w:val="24"/>
        </w:rPr>
        <w:fldChar w:fldCharType="separate"/>
      </w:r>
      <w:r w:rsidR="00DE56E5" w:rsidRPr="00CC6DD4">
        <w:rPr>
          <w:rFonts w:ascii="Book Antiqua" w:hAnsi="Book Antiqua"/>
          <w:noProof/>
          <w:sz w:val="24"/>
          <w:szCs w:val="24"/>
        </w:rPr>
        <w:t>(Darmalaksana, 2020d)</w:t>
      </w:r>
      <w:r w:rsidR="00DE56E5" w:rsidRPr="00CC6DD4">
        <w:rPr>
          <w:rFonts w:ascii="Book Antiqua" w:hAnsi="Book Antiqua"/>
          <w:sz w:val="24"/>
          <w:szCs w:val="24"/>
        </w:rPr>
        <w:fldChar w:fldCharType="end"/>
      </w:r>
      <w:r w:rsidR="00D00BE3" w:rsidRPr="00CC6DD4">
        <w:rPr>
          <w:rFonts w:ascii="Book Antiqua" w:hAnsi="Book Antiqua"/>
          <w:sz w:val="24"/>
          <w:szCs w:val="24"/>
        </w:rPr>
        <w:t>.</w:t>
      </w:r>
    </w:p>
    <w:p w14:paraId="4A952DAA" w14:textId="227FDDA7" w:rsidR="00F27FE2" w:rsidRPr="006334B8" w:rsidRDefault="006334B8" w:rsidP="00CE750E">
      <w:pPr>
        <w:spacing w:after="0" w:line="240" w:lineRule="auto"/>
        <w:ind w:firstLine="567"/>
        <w:jc w:val="both"/>
      </w:pPr>
      <w:r w:rsidRPr="006334B8">
        <w:rPr>
          <w:rFonts w:ascii="Book Antiqua" w:hAnsi="Book Antiqua"/>
          <w:sz w:val="24"/>
          <w:szCs w:val="24"/>
        </w:rPr>
        <w:t>Collaborative research on hadith and technology can take many forms</w:t>
      </w:r>
      <w:r w:rsidR="007F7D3F" w:rsidRPr="006334B8">
        <w:rPr>
          <w:rFonts w:ascii="Book Antiqua" w:hAnsi="Book Antiqua"/>
          <w:sz w:val="24"/>
          <w:szCs w:val="24"/>
        </w:rPr>
        <w:t xml:space="preserve">, </w:t>
      </w:r>
      <w:r w:rsidRPr="006334B8">
        <w:rPr>
          <w:rFonts w:ascii="Book Antiqua" w:hAnsi="Book Antiqua"/>
          <w:sz w:val="24"/>
          <w:szCs w:val="24"/>
        </w:rPr>
        <w:t>such as</w:t>
      </w:r>
      <w:r w:rsidR="007F7D3F" w:rsidRPr="006334B8">
        <w:rPr>
          <w:rFonts w:ascii="Book Antiqua" w:hAnsi="Book Antiqua"/>
          <w:sz w:val="24"/>
          <w:szCs w:val="24"/>
        </w:rPr>
        <w:t xml:space="preserve">: 1) </w:t>
      </w:r>
      <w:r w:rsidR="009F78D2">
        <w:rPr>
          <w:rFonts w:ascii="Book Antiqua" w:hAnsi="Book Antiqua"/>
          <w:sz w:val="24"/>
          <w:szCs w:val="24"/>
        </w:rPr>
        <w:t>D</w:t>
      </w:r>
      <w:r w:rsidRPr="006334B8">
        <w:rPr>
          <w:rFonts w:ascii="Book Antiqua" w:hAnsi="Book Antiqua"/>
          <w:sz w:val="24"/>
          <w:szCs w:val="24"/>
        </w:rPr>
        <w:t>ata mining technology</w:t>
      </w:r>
      <w:r w:rsidRPr="006334B8">
        <w:rPr>
          <w:rFonts w:ascii="Book Antiqua" w:hAnsi="Book Antiqua"/>
          <w:sz w:val="24"/>
          <w:szCs w:val="24"/>
        </w:rPr>
        <w:t xml:space="preserve"> </w:t>
      </w:r>
      <w:r w:rsidR="007F7D3F" w:rsidRPr="006334B8">
        <w:rPr>
          <w:rFonts w:ascii="Book Antiqua" w:hAnsi="Book Antiqua"/>
          <w:sz w:val="24"/>
          <w:szCs w:val="24"/>
        </w:rPr>
        <w:fldChar w:fldCharType="begin" w:fldLock="1"/>
      </w:r>
      <w:r w:rsidR="008D51CA" w:rsidRPr="006334B8">
        <w:rPr>
          <w:rFonts w:ascii="Book Antiqua" w:hAnsi="Book Antiqua"/>
          <w:sz w:val="24"/>
          <w:szCs w:val="24"/>
        </w:rPr>
        <w:instrText>ADDIN CSL_CITATION { "citationItems" : [ { "id" : "ITEM-1", "itemData" : { "DOI" : "10.1016/B978-0-12-381479-1.00001-0", "ISBN" : "978-0-12-381479-1", "ISSN" : "1469-994X", "PMID" : "24520147", "abstract" : "Presenting proven algorithms and sound implementations ready to be used directly or with strategic modification against live data, this resource is all you need if you want to apply todays most powerful data mining techniques to meet real business challenges.", "author" : [ { "dropping-particle" : "", "family" : "Jiawei", "given" : "H", "non-dropping-particle" : "", "parse-names" : false, "suffix" : "" }, { "dropping-particle" : "", "family" : "Kamber", "given" : "Micheline", "non-dropping-particle" : "", "parse-names" : false, "suffix" :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container-title" : "San Francisco, CA, itd: Morgan Kaufmann", "id" : "ITEM-1", "issued" : { "date-parts" : [ [ "2012" ] ] }, "number-of-pages" : "745", "title" : "Data Mining: Concepts and Techniques", "type" : "book" }, "uris" : [ "http://www.mendeley.com/documents/?uuid=3859a6b5-a0b8-49e2-861f-6a5cf5905e99" ] } ], "mendeley" : { "formattedCitation" : "(Jiawei et al., 2012)", "plainTextFormattedCitation" : "(Jiawei et al., 2012)", "previouslyFormattedCitation" : "(Jiawei et al., 2012)" }, "properties" : { "noteIndex" : 0 }, "schema" : "https://github.com/citation-style-language/schema/raw/master/csl-citation.json" }</w:instrText>
      </w:r>
      <w:r w:rsidR="007F7D3F" w:rsidRPr="006334B8">
        <w:rPr>
          <w:rFonts w:ascii="Book Antiqua" w:hAnsi="Book Antiqua"/>
          <w:sz w:val="24"/>
          <w:szCs w:val="24"/>
        </w:rPr>
        <w:fldChar w:fldCharType="separate"/>
      </w:r>
      <w:r w:rsidR="007F7D3F" w:rsidRPr="006334B8">
        <w:rPr>
          <w:rFonts w:ascii="Book Antiqua" w:hAnsi="Book Antiqua"/>
          <w:noProof/>
          <w:sz w:val="24"/>
          <w:szCs w:val="24"/>
        </w:rPr>
        <w:t>(Jiawei et al., 2012)</w:t>
      </w:r>
      <w:r w:rsidR="007F7D3F" w:rsidRPr="006334B8">
        <w:rPr>
          <w:rFonts w:ascii="Book Antiqua" w:hAnsi="Book Antiqua"/>
          <w:sz w:val="24"/>
          <w:szCs w:val="24"/>
        </w:rPr>
        <w:fldChar w:fldCharType="end"/>
      </w:r>
      <w:r w:rsidR="008D51CA" w:rsidRPr="006334B8">
        <w:rPr>
          <w:rFonts w:ascii="Book Antiqua" w:hAnsi="Book Antiqua"/>
          <w:sz w:val="24"/>
          <w:szCs w:val="24"/>
        </w:rPr>
        <w:t xml:space="preserve"> </w:t>
      </w:r>
      <w:r w:rsidR="001207F4" w:rsidRPr="001207F4">
        <w:rPr>
          <w:rFonts w:ascii="Book Antiqua" w:hAnsi="Book Antiqua"/>
          <w:sz w:val="24"/>
          <w:szCs w:val="24"/>
        </w:rPr>
        <w:t>and text mining</w:t>
      </w:r>
      <w:r w:rsidR="008D51CA" w:rsidRPr="006334B8">
        <w:rPr>
          <w:rFonts w:ascii="Book Antiqua" w:hAnsi="Book Antiqua"/>
          <w:sz w:val="24"/>
          <w:szCs w:val="24"/>
        </w:rPr>
        <w:t xml:space="preserve"> </w:t>
      </w:r>
      <w:r w:rsidR="008D51CA" w:rsidRPr="006334B8">
        <w:rPr>
          <w:rFonts w:ascii="Book Antiqua" w:hAnsi="Book Antiqua"/>
          <w:sz w:val="24"/>
          <w:szCs w:val="24"/>
        </w:rPr>
        <w:fldChar w:fldCharType="begin" w:fldLock="1"/>
      </w:r>
      <w:r w:rsidR="008D51CA" w:rsidRPr="006334B8">
        <w:rPr>
          <w:rFonts w:ascii="Book Antiqua" w:hAnsi="Book Antiqua"/>
          <w:sz w:val="24"/>
          <w:szCs w:val="24"/>
        </w:rPr>
        <w:instrText>ADDIN CSL_CITATION { "citationItems" : [ { "id" : "ITEM-1", "itemData" : { "author" : [ { "dropping-particle" : "", "family" : "Zohar", "given" : "Y. E.", "non-dropping-particle" : "", "parse-names" : false, "suffix" : "" } ], "container-title" : "Automated Learning Group, University of Illinois", "id" : "ITEM-1", "issued" : { "date-parts" : [ [ "2002" ] ] }, "title" : "Introduction to Text Mining", "type" : "webpage" }, "uris" : [ "http://www.mendeley.com/documents/?uuid=ea925c44-3cde-4865-a63a-a7571227c6e0" ] } ], "mendeley" : { "formattedCitation" : "(Zohar, 2002)", "plainTextFormattedCitation" : "(Zohar, 2002)", "previouslyFormattedCitation" : "(Zohar, 2002)" }, "properties" : { "noteIndex" : 0 }, "schema" : "https://github.com/citation-style-language/schema/raw/master/csl-citation.json" }</w:instrText>
      </w:r>
      <w:r w:rsidR="008D51CA" w:rsidRPr="006334B8">
        <w:rPr>
          <w:rFonts w:ascii="Book Antiqua" w:hAnsi="Book Antiqua"/>
          <w:sz w:val="24"/>
          <w:szCs w:val="24"/>
        </w:rPr>
        <w:fldChar w:fldCharType="separate"/>
      </w:r>
      <w:r w:rsidR="008D51CA" w:rsidRPr="006334B8">
        <w:rPr>
          <w:rFonts w:ascii="Book Antiqua" w:hAnsi="Book Antiqua"/>
          <w:noProof/>
          <w:sz w:val="24"/>
          <w:szCs w:val="24"/>
        </w:rPr>
        <w:t>(Zohar, 2002)</w:t>
      </w:r>
      <w:r w:rsidR="008D51CA" w:rsidRPr="006334B8">
        <w:rPr>
          <w:rFonts w:ascii="Book Antiqua" w:hAnsi="Book Antiqua"/>
          <w:sz w:val="24"/>
          <w:szCs w:val="24"/>
        </w:rPr>
        <w:fldChar w:fldCharType="end"/>
      </w:r>
      <w:r w:rsidR="007F7D3F" w:rsidRPr="006334B8">
        <w:rPr>
          <w:rFonts w:ascii="Book Antiqua" w:hAnsi="Book Antiqua"/>
          <w:sz w:val="24"/>
          <w:szCs w:val="24"/>
        </w:rPr>
        <w:t xml:space="preserve">, </w:t>
      </w:r>
      <w:r w:rsidR="001207F4" w:rsidRPr="001207F4">
        <w:rPr>
          <w:rFonts w:ascii="Book Antiqua" w:hAnsi="Book Antiqua"/>
          <w:sz w:val="24"/>
          <w:szCs w:val="24"/>
        </w:rPr>
        <w:t>who are able to seek insight knowledge from databases and hadith texts with classification, clustering, and association approaches that produce rules or semantics from hadith</w:t>
      </w:r>
      <w:r w:rsidR="007F7D3F" w:rsidRPr="006334B8">
        <w:rPr>
          <w:rFonts w:ascii="Book Antiqua" w:hAnsi="Book Antiqua"/>
          <w:sz w:val="24"/>
          <w:szCs w:val="24"/>
        </w:rPr>
        <w:t xml:space="preserve">; 2) </w:t>
      </w:r>
      <w:r w:rsidR="009F78D2">
        <w:rPr>
          <w:rFonts w:ascii="Book Antiqua" w:hAnsi="Book Antiqua"/>
          <w:sz w:val="24"/>
          <w:szCs w:val="24"/>
        </w:rPr>
        <w:t>N</w:t>
      </w:r>
      <w:r w:rsidR="001207F4" w:rsidRPr="001207F4">
        <w:rPr>
          <w:rFonts w:ascii="Book Antiqua" w:hAnsi="Book Antiqua"/>
          <w:sz w:val="24"/>
          <w:szCs w:val="24"/>
        </w:rPr>
        <w:t>atural language processing technology</w:t>
      </w:r>
      <w:r w:rsidR="008D51CA" w:rsidRPr="006334B8">
        <w:rPr>
          <w:rFonts w:ascii="Book Antiqua" w:hAnsi="Book Antiqua"/>
          <w:i/>
          <w:iCs/>
          <w:sz w:val="24"/>
          <w:szCs w:val="24"/>
        </w:rPr>
        <w:t xml:space="preserve"> </w:t>
      </w:r>
      <w:r w:rsidR="008D51CA" w:rsidRPr="006334B8">
        <w:rPr>
          <w:rFonts w:ascii="Book Antiqua" w:hAnsi="Book Antiqua"/>
          <w:sz w:val="24"/>
          <w:szCs w:val="24"/>
        </w:rPr>
        <w:fldChar w:fldCharType="begin" w:fldLock="1"/>
      </w:r>
      <w:r w:rsidR="008D51CA" w:rsidRPr="006334B8">
        <w:rPr>
          <w:rFonts w:ascii="Book Antiqua" w:hAnsi="Book Antiqua"/>
          <w:sz w:val="24"/>
          <w:szCs w:val="24"/>
        </w:rPr>
        <w:instrText>ADDIN CSL_CITATION { "citationItems" : [ { "id" : "ITEM-1", "itemData" : { "DOI" : "10.1002/aris.1440370103", "ISBN" : "8789809289", "ISSN" : "00664200", "PMID" : "25160248", "abstract" : "We characterise and enumerate permutations that are sortable by n-4 passes through a stack. We conjecture the number of permutations sortable by n-5 passes, and also the form of a formula for the general case n-k, which involves a polynomial expression.", "author" : [ { "dropping-particle" : "", "family" : "Chowdhury", "given" : "Gobinda G.", "non-dropping-particle" : "", "parse-names" : false, "suffix" : "" } ], "container-title" : "Annual Review of Information Science and Technology", "id" : "ITEM-1", "issued" : { "date-parts" : [ [ "2005" ] ] }, "title" : "Natural language processing", "type" : "article-journal" }, "uris" : [ "http://www.mendeley.com/documents/?uuid=72982230-99c2-401f-b101-1c9a188d4b1f" ] }, { "id" : "ITEM-2", "itemData" : { "DOI" : "10.1136/amiajnl-2011-000464", "ISBN" : "978-0521781763", "ISSN" : "1527-974X", "PMID" : "21846786", "abstract" : "OBJECTIVES: To provide an overview and tutorial of natural language processing (NLP) and modern NLP-system design. TARGET AUDIENCE: This tutorial targets the medical informatics generalist who has limited acquaintance with the principles behind NLP and/or limited knowledge of the current state of the art. SCOPE: We describe the historical evolution of NLP, and summarize common NLP sub-problems in this extensive field. We then provide a synopsis of selected highlights of medical NLP efforts. After providing a brief description of common machine-learning approaches that are being used for diverse NLP sub-problems, we discuss how modern NLP architectures are designed, with a summary of the Apache Foundation's Unstructured Information Management Architecture. We finally consider possible future directions for NLP, and reflect on the possible impact of IBM Watson on the medical field.",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container-title" : "Journal of the American Medical Informatics Association : JAMIA", "id" : "ITEM-2", "issued" : { "date-parts" : [ [ "2011" ] ] }, "title" : "Natural language processing: An introduction", "type" : "article-journal" }, "uris" : [ "http://www.mendeley.com/documents/?uuid=c8b96379-5638-4572-8558-3f0ba24f86d5" ] } ], "mendeley" : { "formattedCitation" : "(Chowdhury, 2005; Nadkarni et al., 2011)", "plainTextFormattedCitation" : "(Chowdhury, 2005; Nadkarni et al., 2011)", "previouslyFormattedCitation" : "(Chowdhury, 2005; Nadkarni et al., 2011)" }, "properties" : { "noteIndex" : 0 }, "schema" : "https://github.com/citation-style-language/schema/raw/master/csl-citation.json" }</w:instrText>
      </w:r>
      <w:r w:rsidR="008D51CA" w:rsidRPr="006334B8">
        <w:rPr>
          <w:rFonts w:ascii="Book Antiqua" w:hAnsi="Book Antiqua"/>
          <w:sz w:val="24"/>
          <w:szCs w:val="24"/>
        </w:rPr>
        <w:fldChar w:fldCharType="separate"/>
      </w:r>
      <w:r w:rsidR="008D51CA" w:rsidRPr="006334B8">
        <w:rPr>
          <w:rFonts w:ascii="Book Antiqua" w:hAnsi="Book Antiqua"/>
          <w:noProof/>
          <w:sz w:val="24"/>
          <w:szCs w:val="24"/>
        </w:rPr>
        <w:t>(Chowdhury, 2005; Nadkarni et al., 2011)</w:t>
      </w:r>
      <w:r w:rsidR="008D51CA" w:rsidRPr="006334B8">
        <w:rPr>
          <w:rFonts w:ascii="Book Antiqua" w:hAnsi="Book Antiqua"/>
          <w:sz w:val="24"/>
          <w:szCs w:val="24"/>
        </w:rPr>
        <w:fldChar w:fldCharType="end"/>
      </w:r>
      <w:r w:rsidR="007F7D3F" w:rsidRPr="006334B8">
        <w:rPr>
          <w:rFonts w:ascii="Book Antiqua" w:hAnsi="Book Antiqua"/>
          <w:sz w:val="24"/>
          <w:szCs w:val="24"/>
        </w:rPr>
        <w:t>,</w:t>
      </w:r>
      <w:r w:rsidR="008D51CA" w:rsidRPr="006334B8">
        <w:rPr>
          <w:rFonts w:ascii="Book Antiqua" w:hAnsi="Book Antiqua"/>
          <w:sz w:val="24"/>
          <w:szCs w:val="24"/>
        </w:rPr>
        <w:t xml:space="preserve"> </w:t>
      </w:r>
      <w:r w:rsidR="001207F4" w:rsidRPr="001207F4">
        <w:rPr>
          <w:rFonts w:ascii="Book Antiqua" w:hAnsi="Book Antiqua"/>
          <w:sz w:val="24"/>
          <w:szCs w:val="24"/>
        </w:rPr>
        <w:t>like opinion mining</w:t>
      </w:r>
      <w:r w:rsidR="008D51CA" w:rsidRPr="006334B8">
        <w:rPr>
          <w:rFonts w:ascii="Book Antiqua" w:hAnsi="Book Antiqua"/>
          <w:i/>
          <w:iCs/>
          <w:sz w:val="24"/>
          <w:szCs w:val="24"/>
        </w:rPr>
        <w:t xml:space="preserve"> </w:t>
      </w:r>
      <w:r w:rsidR="008D51CA" w:rsidRPr="006334B8">
        <w:rPr>
          <w:rFonts w:ascii="Book Antiqua" w:hAnsi="Book Antiqua"/>
          <w:i/>
          <w:iCs/>
          <w:sz w:val="24"/>
          <w:szCs w:val="24"/>
        </w:rPr>
        <w:fldChar w:fldCharType="begin" w:fldLock="1"/>
      </w:r>
      <w:r w:rsidR="008D51CA" w:rsidRPr="006334B8">
        <w:rPr>
          <w:rFonts w:ascii="Book Antiqua" w:hAnsi="Book Antiqua"/>
          <w:i/>
          <w:iCs/>
          <w:sz w:val="24"/>
          <w:szCs w:val="24"/>
        </w:rPr>
        <w:instrText>ADDIN CSL_CITATION { "citationItems" : [ { "id" : "ITEM-1", "itemData" : { "DOI" : "10.1109/CITSM.2016.7577569", "ISBN" : "9781467384414", "abstract" : "\u00a9 2016 IEEE.Tweet data on Twitter as microblogging can be processed to be an important and useful information. We propose opinion mining with Support Vector Machine (SVM) algorithm to classify tweet opinion data which is a huge data. This opinion mining will be used to get insight of public opinion about State Islamic University of Sunan Gunung Djati Bandung which is one of large university in Indonesia. We have two classes for opinion classification that is negative and positive opinions. Pre-processing phase before classifying consists of cleaning data, emotion tokenizing, case folding, stop words removal, and stemming process. The result of this research is 0.838 precision value and 0.76 recall for positive class. Then, 0.78 precision value and 0.853 recall for negative class. Opinion classification with SVM of this research has accuracy 78.75%.", "author" : [ { "dropping-particle" : "", "family" : "Jumadi", "given" : "", "non-dropping-particle" : "", "parse-names" : false, "suffix" : "" }, { "dropping-particle" : "", "family" : "Maylawati", "given" : "D.S.", "non-dropping-particle" : "", "parse-names" : false, "suffix" : "" }, { "dropping-particle" : "", "family" : "Subaeki", "given" : "B.", "non-dropping-particle" : "", "parse-names" : false, "suffix" : "" }, { "dropping-particle" : "", "family" : "Ridwan", "given" : "T.", "non-dropping-particle" : "", "parse-names" : false, "suffix" : "" } ], "container-title" : "Proceedings of 2016 4th International Conference on Cyber and IT Service Management, CITSM 2016", "id" : "ITEM-1", "issued" : { "date-parts" : [ [ "2016" ] ] }, "title" : "Opinion mining on Twitter microblogging using Support Vector Machine: Public opinion about State Islamic University of Bandung", "type" : "paper-conference" }, "uris" : [ "http://www.mendeley.com/documents/?uuid=6899d574-4402-3806-b552-8f0f0a39c011" ] } ], "mendeley" : { "formattedCitation" : "(Jumadi et al., 2016)", "plainTextFormattedCitation" : "(Jumadi et al., 2016)", "previouslyFormattedCitation" : "(Jumadi et al., 2016)" }, "properties" : { "noteIndex" : 0 }, "schema" : "https://github.com/citation-style-language/schema/raw/master/csl-citation.json" }</w:instrText>
      </w:r>
      <w:r w:rsidR="008D51CA" w:rsidRPr="006334B8">
        <w:rPr>
          <w:rFonts w:ascii="Book Antiqua" w:hAnsi="Book Antiqua"/>
          <w:i/>
          <w:iCs/>
          <w:sz w:val="24"/>
          <w:szCs w:val="24"/>
        </w:rPr>
        <w:fldChar w:fldCharType="separate"/>
      </w:r>
      <w:r w:rsidR="008D51CA" w:rsidRPr="006334B8">
        <w:rPr>
          <w:rFonts w:ascii="Book Antiqua" w:hAnsi="Book Antiqua"/>
          <w:iCs/>
          <w:noProof/>
          <w:sz w:val="24"/>
          <w:szCs w:val="24"/>
        </w:rPr>
        <w:t>(Jumadi et al., 2016)</w:t>
      </w:r>
      <w:r w:rsidR="008D51CA" w:rsidRPr="006334B8">
        <w:rPr>
          <w:rFonts w:ascii="Book Antiqua" w:hAnsi="Book Antiqua"/>
          <w:i/>
          <w:iCs/>
          <w:sz w:val="24"/>
          <w:szCs w:val="24"/>
        </w:rPr>
        <w:fldChar w:fldCharType="end"/>
      </w:r>
      <w:r w:rsidR="008D51CA" w:rsidRPr="006334B8">
        <w:rPr>
          <w:rFonts w:ascii="Book Antiqua" w:hAnsi="Book Antiqua"/>
          <w:i/>
          <w:iCs/>
          <w:sz w:val="24"/>
          <w:szCs w:val="24"/>
        </w:rPr>
        <w:t xml:space="preserve"> </w:t>
      </w:r>
      <w:r w:rsidR="001207F4" w:rsidRPr="001207F4">
        <w:rPr>
          <w:rFonts w:ascii="Book Antiqua" w:hAnsi="Book Antiqua"/>
          <w:sz w:val="24"/>
          <w:szCs w:val="24"/>
        </w:rPr>
        <w:t>and</w:t>
      </w:r>
      <w:r w:rsidR="008D51CA" w:rsidRPr="006334B8">
        <w:rPr>
          <w:rFonts w:ascii="Book Antiqua" w:hAnsi="Book Antiqua"/>
          <w:sz w:val="24"/>
          <w:szCs w:val="24"/>
        </w:rPr>
        <w:t xml:space="preserve"> </w:t>
      </w:r>
      <w:r w:rsidR="001207F4" w:rsidRPr="009F78D2">
        <w:rPr>
          <w:rFonts w:ascii="Book Antiqua" w:hAnsi="Book Antiqua"/>
          <w:sz w:val="24"/>
          <w:szCs w:val="24"/>
        </w:rPr>
        <w:t>s</w:t>
      </w:r>
      <w:r w:rsidR="008D51CA" w:rsidRPr="009F78D2">
        <w:rPr>
          <w:rFonts w:ascii="Book Antiqua" w:hAnsi="Book Antiqua"/>
          <w:sz w:val="24"/>
          <w:szCs w:val="24"/>
        </w:rPr>
        <w:t xml:space="preserve">entiment </w:t>
      </w:r>
      <w:r w:rsidR="001207F4" w:rsidRPr="009F78D2">
        <w:rPr>
          <w:rFonts w:ascii="Book Antiqua" w:hAnsi="Book Antiqua"/>
          <w:sz w:val="24"/>
          <w:szCs w:val="24"/>
        </w:rPr>
        <w:t>a</w:t>
      </w:r>
      <w:r w:rsidR="008D51CA" w:rsidRPr="009F78D2">
        <w:rPr>
          <w:rFonts w:ascii="Book Antiqua" w:hAnsi="Book Antiqua"/>
          <w:sz w:val="24"/>
          <w:szCs w:val="24"/>
        </w:rPr>
        <w:t>nalysis</w:t>
      </w:r>
      <w:r w:rsidR="008D51CA" w:rsidRPr="006334B8">
        <w:rPr>
          <w:rFonts w:ascii="Book Antiqua" w:hAnsi="Book Antiqua"/>
          <w:i/>
          <w:iCs/>
          <w:sz w:val="24"/>
          <w:szCs w:val="24"/>
        </w:rPr>
        <w:t xml:space="preserve"> </w:t>
      </w:r>
      <w:r w:rsidR="008D51CA" w:rsidRPr="006334B8">
        <w:rPr>
          <w:rFonts w:ascii="Book Antiqua" w:hAnsi="Book Antiqua"/>
          <w:i/>
          <w:iCs/>
          <w:sz w:val="24"/>
          <w:szCs w:val="24"/>
        </w:rPr>
        <w:fldChar w:fldCharType="begin" w:fldLock="1"/>
      </w:r>
      <w:r w:rsidR="008D51CA" w:rsidRPr="006334B8">
        <w:rPr>
          <w:rFonts w:ascii="Book Antiqua" w:hAnsi="Book Antiqua"/>
          <w:i/>
          <w:iCs/>
          <w:sz w:val="24"/>
          <w:szCs w:val="24"/>
        </w:rPr>
        <w:instrText>ADDIN CSL_CITATION { "citationItems" : [ { "id" : "ITEM-1", "itemData" : { "DOI" : "10.1145/3210284.3219769", "ISBN" : "9781450357821", "ISSN" : "15327655", "PMID" : "3929349", "abstract" : "Abstract We examine sentiment analysis on Twitter data . The contributions of this paper are:(1) We introduce POS-specific prior polarity features.(2) We explore the use of a tree kernel to obviate the need for tedious feature engineering. The new features (in ... \\n", "author" : [ { "dropping-particle" : "", "family" : "Branz", "given" : "Lisa", "non-dropping-particle" : "", "parse-names" : false, "suffix" : "" }, { "dropping-particle" : "", "family" : "Brockmann", "given" : "Patricia", "non-dropping-particle" : "", "parse-names" : false, "suffix" : "" } ], "container-title" : "Proceedings of the 12th ACM International Conference on Distributed and Event-based Systems  - DEBS '18", "id" : "ITEM-1", "issued" : { "date-parts" : [ [ "2018" ] ] }, "title" : "Sentiment Analysis of Twitter Data", "type" : "paper-conference" }, "uris" : [ "http://www.mendeley.com/documents/?uuid=cb3f1726-c726-46b1-ab9d-93123b854857" ] } ], "mendeley" : { "formattedCitation" : "(Branz &amp; Brockmann, 2018)", "plainTextFormattedCitation" : "(Branz &amp; Brockmann, 2018)", "previouslyFormattedCitation" : "(Branz &amp; Brockmann, 2018)" }, "properties" : { "noteIndex" : 0 }, "schema" : "https://github.com/citation-style-language/schema/raw/master/csl-citation.json" }</w:instrText>
      </w:r>
      <w:r w:rsidR="008D51CA" w:rsidRPr="006334B8">
        <w:rPr>
          <w:rFonts w:ascii="Book Antiqua" w:hAnsi="Book Antiqua"/>
          <w:i/>
          <w:iCs/>
          <w:sz w:val="24"/>
          <w:szCs w:val="24"/>
        </w:rPr>
        <w:fldChar w:fldCharType="separate"/>
      </w:r>
      <w:r w:rsidR="008D51CA" w:rsidRPr="006334B8">
        <w:rPr>
          <w:rFonts w:ascii="Book Antiqua" w:hAnsi="Book Antiqua"/>
          <w:iCs/>
          <w:noProof/>
          <w:sz w:val="24"/>
          <w:szCs w:val="24"/>
        </w:rPr>
        <w:t>(Branz &amp; Brockmann, 2018)</w:t>
      </w:r>
      <w:r w:rsidR="008D51CA" w:rsidRPr="006334B8">
        <w:rPr>
          <w:rFonts w:ascii="Book Antiqua" w:hAnsi="Book Antiqua"/>
          <w:i/>
          <w:iCs/>
          <w:sz w:val="24"/>
          <w:szCs w:val="24"/>
        </w:rPr>
        <w:fldChar w:fldCharType="end"/>
      </w:r>
      <w:r w:rsidR="008D51CA" w:rsidRPr="006334B8">
        <w:rPr>
          <w:rFonts w:ascii="Book Antiqua" w:hAnsi="Book Antiqua"/>
          <w:sz w:val="24"/>
          <w:szCs w:val="24"/>
        </w:rPr>
        <w:t xml:space="preserve"> </w:t>
      </w:r>
      <w:r w:rsidR="001207F4" w:rsidRPr="001207F4">
        <w:rPr>
          <w:rFonts w:ascii="Book Antiqua" w:hAnsi="Book Antiqua"/>
          <w:sz w:val="24"/>
          <w:szCs w:val="24"/>
        </w:rPr>
        <w:t>which can be used to find out a person's opinion and sentiment in evaluating a hadith</w:t>
      </w:r>
      <w:r w:rsidR="008D51CA" w:rsidRPr="006334B8">
        <w:rPr>
          <w:rFonts w:ascii="Book Antiqua" w:hAnsi="Book Antiqua"/>
          <w:sz w:val="24"/>
          <w:szCs w:val="24"/>
        </w:rPr>
        <w:t xml:space="preserve">, </w:t>
      </w:r>
      <w:r w:rsidR="001207F4" w:rsidRPr="009F78D2">
        <w:rPr>
          <w:rFonts w:ascii="Book Antiqua" w:hAnsi="Book Antiqua"/>
          <w:sz w:val="24"/>
          <w:szCs w:val="24"/>
        </w:rPr>
        <w:t>text summarization which can be used to summarize the journey of hadith</w:t>
      </w:r>
      <w:r w:rsidR="008D51CA" w:rsidRPr="006334B8">
        <w:rPr>
          <w:rFonts w:ascii="Book Antiqua" w:hAnsi="Book Antiqua"/>
          <w:sz w:val="24"/>
          <w:szCs w:val="24"/>
        </w:rPr>
        <w:t xml:space="preserve"> </w:t>
      </w:r>
      <w:r w:rsidR="008D51CA" w:rsidRPr="006334B8">
        <w:rPr>
          <w:rFonts w:ascii="Book Antiqua" w:hAnsi="Book Antiqua"/>
          <w:sz w:val="24"/>
          <w:szCs w:val="24"/>
        </w:rPr>
        <w:fldChar w:fldCharType="begin" w:fldLock="1"/>
      </w:r>
      <w:r w:rsidR="0074288F" w:rsidRPr="006334B8">
        <w:rPr>
          <w:rFonts w:ascii="Book Antiqua" w:hAnsi="Book Antiqua"/>
          <w:sz w:val="24"/>
          <w:szCs w:val="24"/>
        </w:rPr>
        <w:instrText>ADDIN CSL_CITATION { "citationItems" : [ { "id" : "ITEM-1", "itemData" : { "author" : [ { "dropping-particle" : "", "family" : "Adytoma", "given" : "Wha Wha", "non-dropping-particle" : "", "parse-names" : false, "suffix" : "" } ], "id" : "ITEM-1", "issued" : { "date-parts" : [ [ "2019" ] ] }, "publisher" : "UIN Sunan Gunung Djati Bandung", "title" : "Peringkasan teks otomatis Hadis Shalat menggunakan algoritma Bellman Ford", "type" : "thesis" }, "uris" : [ "http://www.mendeley.com/documents/?uuid=faf51075-0b0f-4e3e-9b54-03a36b791f2e" ] } ], "mendeley" : { "formattedCitation" : "(Adytoma, 2019)", "plainTextFormattedCitation" : "(Adytoma, 2019)", "previouslyFormattedCitation" : "(Adytoma, 2019)" }, "properties" : { "noteIndex" : 0 }, "schema" : "https://github.com/citation-style-language/schema/raw/master/csl-citation.json" }</w:instrText>
      </w:r>
      <w:r w:rsidR="008D51CA" w:rsidRPr="006334B8">
        <w:rPr>
          <w:rFonts w:ascii="Book Antiqua" w:hAnsi="Book Antiqua"/>
          <w:sz w:val="24"/>
          <w:szCs w:val="24"/>
        </w:rPr>
        <w:fldChar w:fldCharType="separate"/>
      </w:r>
      <w:r w:rsidR="008D51CA" w:rsidRPr="006334B8">
        <w:rPr>
          <w:rFonts w:ascii="Book Antiqua" w:hAnsi="Book Antiqua"/>
          <w:noProof/>
          <w:sz w:val="24"/>
          <w:szCs w:val="24"/>
        </w:rPr>
        <w:t>(Adytoma, 2019)</w:t>
      </w:r>
      <w:r w:rsidR="008D51CA" w:rsidRPr="006334B8">
        <w:rPr>
          <w:rFonts w:ascii="Book Antiqua" w:hAnsi="Book Antiqua"/>
          <w:sz w:val="24"/>
          <w:szCs w:val="24"/>
        </w:rPr>
        <w:fldChar w:fldCharType="end"/>
      </w:r>
      <w:r w:rsidR="008D51CA" w:rsidRPr="006334B8">
        <w:rPr>
          <w:rFonts w:ascii="Book Antiqua" w:hAnsi="Book Antiqua"/>
          <w:sz w:val="24"/>
          <w:szCs w:val="24"/>
        </w:rPr>
        <w:t xml:space="preserve">, </w:t>
      </w:r>
      <w:r w:rsidR="009F78D2">
        <w:rPr>
          <w:rFonts w:ascii="Book Antiqua" w:hAnsi="Book Antiqua"/>
          <w:sz w:val="24"/>
          <w:szCs w:val="24"/>
        </w:rPr>
        <w:t xml:space="preserve">and </w:t>
      </w:r>
      <w:r w:rsidR="009F78D2" w:rsidRPr="009F78D2">
        <w:rPr>
          <w:rFonts w:ascii="Book Antiqua" w:hAnsi="Book Antiqua"/>
          <w:sz w:val="24"/>
          <w:szCs w:val="24"/>
        </w:rPr>
        <w:t>t</w:t>
      </w:r>
      <w:r w:rsidR="008D51CA" w:rsidRPr="009F78D2">
        <w:rPr>
          <w:rFonts w:ascii="Book Antiqua" w:hAnsi="Book Antiqua"/>
          <w:sz w:val="24"/>
          <w:szCs w:val="24"/>
        </w:rPr>
        <w:t>ranslation</w:t>
      </w:r>
      <w:r w:rsidR="0074288F" w:rsidRPr="009F78D2">
        <w:rPr>
          <w:rFonts w:ascii="Book Antiqua" w:hAnsi="Book Antiqua"/>
          <w:sz w:val="24"/>
          <w:szCs w:val="24"/>
        </w:rPr>
        <w:t xml:space="preserve"> </w:t>
      </w:r>
      <w:r w:rsidR="009F78D2" w:rsidRPr="009F78D2">
        <w:rPr>
          <w:rFonts w:ascii="Book Antiqua" w:hAnsi="Book Antiqua"/>
          <w:sz w:val="24"/>
          <w:szCs w:val="24"/>
        </w:rPr>
        <w:t>m</w:t>
      </w:r>
      <w:r w:rsidR="0074288F" w:rsidRPr="009F78D2">
        <w:rPr>
          <w:rFonts w:ascii="Book Antiqua" w:hAnsi="Book Antiqua"/>
          <w:sz w:val="24"/>
          <w:szCs w:val="24"/>
        </w:rPr>
        <w:t>achine</w:t>
      </w:r>
      <w:r w:rsidR="0074288F" w:rsidRPr="006334B8">
        <w:rPr>
          <w:rFonts w:ascii="Book Antiqua" w:hAnsi="Book Antiqua"/>
          <w:i/>
          <w:iCs/>
          <w:sz w:val="24"/>
          <w:szCs w:val="24"/>
        </w:rPr>
        <w:t xml:space="preserve"> </w:t>
      </w:r>
      <w:r w:rsidR="0074288F" w:rsidRPr="006334B8">
        <w:rPr>
          <w:rFonts w:ascii="Book Antiqua" w:hAnsi="Book Antiqua"/>
          <w:i/>
          <w:iCs/>
          <w:sz w:val="24"/>
          <w:szCs w:val="24"/>
        </w:rPr>
        <w:fldChar w:fldCharType="begin" w:fldLock="1"/>
      </w:r>
      <w:r w:rsidR="0074288F" w:rsidRPr="006334B8">
        <w:rPr>
          <w:rFonts w:ascii="Book Antiqua" w:hAnsi="Book Antiqua"/>
          <w:i/>
          <w:iCs/>
          <w:sz w:val="24"/>
          <w:szCs w:val="24"/>
        </w:rPr>
        <w:instrText>ADDIN CSL_CITATION { "citationItems" : [ { "id" : "ITEM-1", "itemData" : { "DOI" : "10.1109/ICMCCE.2018.00112", "ISBN" : "9781538684818", "abstract" : "Natural language processing is the core of machine translation. In the history, its development process is almost the same as machine translation, and the two complement each other. This article compares the natural language processing of statistical corpora with neural machine translation and concludes the natural language processing: Neural machine translation has the advantage of deep learning, which is very suitable for dealing with the high dimension, label-free and big data of natural language, therefore, its application is more general and reflects the power of big data and big data thinking.", "author" : [ { "dropping-particle" : "", "family" : "Zong", "given" : "Zhaorong", "non-dropping-particle" : "", "parse-names" : false, "suffix" : "" }, { "dropping-particle" : "", "family" : "Hong", "given" : "Changchun", "non-dropping-particle" : "", "parse-names" : false, "suffix" : "" } ], "container-title" : "Proceedings - 2018 3rd International Conference on Mechanical, Control and Computer Engineering, ICMCCE 2018", "id" : "ITEM-1", "issued" : { "date-parts" : [ [ "2018" ] ] }, "page" : "506-510", "title" : "On application of natural language processing in machine translation", "type" : "paper-conference" }, "uris" : [ "http://www.mendeley.com/documents/?uuid=59a0725a-d3f9-4488-8166-658653b6146b" ] } ], "mendeley" : { "formattedCitation" : "(Zong &amp; Hong, 2018)", "plainTextFormattedCitation" : "(Zong &amp; Hong, 2018)", "previouslyFormattedCitation" : "(Zong &amp; Hong, 2018)" }, "properties" : { "noteIndex" : 0 }, "schema" : "https://github.com/citation-style-language/schema/raw/master/csl-citation.json" }</w:instrText>
      </w:r>
      <w:r w:rsidR="0074288F" w:rsidRPr="006334B8">
        <w:rPr>
          <w:rFonts w:ascii="Book Antiqua" w:hAnsi="Book Antiqua"/>
          <w:i/>
          <w:iCs/>
          <w:sz w:val="24"/>
          <w:szCs w:val="24"/>
        </w:rPr>
        <w:fldChar w:fldCharType="separate"/>
      </w:r>
      <w:r w:rsidR="0074288F" w:rsidRPr="006334B8">
        <w:rPr>
          <w:rFonts w:ascii="Book Antiqua" w:hAnsi="Book Antiqua"/>
          <w:iCs/>
          <w:noProof/>
          <w:sz w:val="24"/>
          <w:szCs w:val="24"/>
        </w:rPr>
        <w:t>(Zong &amp; Hong, 2018)</w:t>
      </w:r>
      <w:r w:rsidR="0074288F" w:rsidRPr="006334B8">
        <w:rPr>
          <w:rFonts w:ascii="Book Antiqua" w:hAnsi="Book Antiqua"/>
          <w:i/>
          <w:iCs/>
          <w:sz w:val="24"/>
          <w:szCs w:val="24"/>
        </w:rPr>
        <w:fldChar w:fldCharType="end"/>
      </w:r>
      <w:r w:rsidR="008D51CA" w:rsidRPr="006334B8">
        <w:rPr>
          <w:rFonts w:ascii="Book Antiqua" w:hAnsi="Book Antiqua"/>
          <w:sz w:val="24"/>
          <w:szCs w:val="24"/>
        </w:rPr>
        <w:t xml:space="preserve"> </w:t>
      </w:r>
      <w:r w:rsidR="009F78D2" w:rsidRPr="009F78D2">
        <w:rPr>
          <w:rFonts w:ascii="Book Antiqua" w:hAnsi="Book Antiqua"/>
          <w:sz w:val="24"/>
          <w:szCs w:val="24"/>
        </w:rPr>
        <w:t>which can be used to automatically translate the hadiths into various languages</w:t>
      </w:r>
      <w:r w:rsidR="008D51CA" w:rsidRPr="006334B8">
        <w:rPr>
          <w:rFonts w:ascii="Book Antiqua" w:hAnsi="Book Antiqua"/>
          <w:sz w:val="24"/>
          <w:szCs w:val="24"/>
        </w:rPr>
        <w:t xml:space="preserve">; 3) </w:t>
      </w:r>
      <w:r w:rsidR="009F78D2" w:rsidRPr="009F78D2">
        <w:rPr>
          <w:rFonts w:ascii="Book Antiqua" w:hAnsi="Book Antiqua"/>
          <w:sz w:val="24"/>
          <w:szCs w:val="24"/>
        </w:rPr>
        <w:t>Information retrieval that can be used to create a hadith search engine</w:t>
      </w:r>
      <w:r w:rsidR="0074288F" w:rsidRPr="006334B8">
        <w:rPr>
          <w:rFonts w:ascii="Book Antiqua" w:hAnsi="Book Antiqua"/>
          <w:sz w:val="24"/>
          <w:szCs w:val="24"/>
        </w:rPr>
        <w:t xml:space="preserve"> </w:t>
      </w:r>
      <w:r w:rsidR="0074288F" w:rsidRPr="006334B8">
        <w:rPr>
          <w:rFonts w:ascii="Book Antiqua" w:hAnsi="Book Antiqua"/>
          <w:sz w:val="24"/>
          <w:szCs w:val="24"/>
        </w:rPr>
        <w:fldChar w:fldCharType="begin" w:fldLock="1"/>
      </w:r>
      <w:r w:rsidR="0074288F" w:rsidRPr="006334B8">
        <w:rPr>
          <w:rFonts w:ascii="Book Antiqua" w:hAnsi="Book Antiqua"/>
          <w:sz w:val="24"/>
          <w:szCs w:val="24"/>
        </w:rPr>
        <w:instrText>ADDIN CSL_CITATION { "citationItems" : [ { "id" : "ITEM-1", "itemData" : { "ISSN" : "1693-6930", "author" : [ { "dropping-particle" : "", "family" : "Darmalaksana", "given" : "Wahyudin", "non-dropping-particle" : "", "parse-names" : false, "suffix" : "" }, { "dropping-particle" : "", "family" : "Slamet", "given" : "Cepy", "non-dropping-particle" : "", "parse-names" : false, "suffix" : "" }, { "dropping-particle" : "", "family" : "Zulfikar", "given" : "Wildan Budiawan", "non-dropping-particle" : "", "parse-names" : false, "suffix" : "" }, { "dropping-particle" : "", "family" : "Fadillah", "given" : "Imam Fahmi", "non-dropping-particle" : "", "parse-names" : false, "suffix" : "" }, { "dropping-particle" : "", "family" : "Maylawati", "given" : "Dian Sa'adillah", "non-dropping-particle" : "", "parse-names" : false, "suffix" : "" }, { "dropping-particle" : "", "family" : "Ali", "given" : "Hapid", "non-dropping-particle" : "", "parse-names" : false, "suffix" : "" } ], "container-title" : "Telkomnika", "id" : "ITEM-1", "issue" : "1", "issued" : { "date-parts" : [ [ "2020" ] ] }, "title" : "Latent semantic analysis and cosine similarity for hadith search engine.", "type" : "article-journal", "volume" : "18" }, "uris" : [ "http://www.mendeley.com/documents/?uuid=08fcca4d-c6df-49a3-845c-ab5f7580eed3" ] } ], "mendeley" : { "formattedCitation" : "(Darmalaksana et al., 2020)", "plainTextFormattedCitation" : "(Darmalaksana et al., 2020)", "previouslyFormattedCitation" : "(Darmalaksana et al., 2020)" }, "properties" : { "noteIndex" : 0 }, "schema" : "https://github.com/citation-style-language/schema/raw/master/csl-citation.json" }</w:instrText>
      </w:r>
      <w:r w:rsidR="0074288F" w:rsidRPr="006334B8">
        <w:rPr>
          <w:rFonts w:ascii="Book Antiqua" w:hAnsi="Book Antiqua"/>
          <w:sz w:val="24"/>
          <w:szCs w:val="24"/>
        </w:rPr>
        <w:fldChar w:fldCharType="separate"/>
      </w:r>
      <w:r w:rsidR="0074288F" w:rsidRPr="006334B8">
        <w:rPr>
          <w:rFonts w:ascii="Book Antiqua" w:hAnsi="Book Antiqua"/>
          <w:noProof/>
          <w:sz w:val="24"/>
          <w:szCs w:val="24"/>
        </w:rPr>
        <w:t>(Darmalaksana et al., 2020)</w:t>
      </w:r>
      <w:r w:rsidR="0074288F" w:rsidRPr="006334B8">
        <w:rPr>
          <w:rFonts w:ascii="Book Antiqua" w:hAnsi="Book Antiqua"/>
          <w:sz w:val="24"/>
          <w:szCs w:val="24"/>
        </w:rPr>
        <w:fldChar w:fldCharType="end"/>
      </w:r>
      <w:r w:rsidR="0074288F" w:rsidRPr="006334B8">
        <w:rPr>
          <w:rFonts w:ascii="Book Antiqua" w:hAnsi="Book Antiqua"/>
          <w:sz w:val="24"/>
          <w:szCs w:val="24"/>
        </w:rPr>
        <w:t xml:space="preserve">; </w:t>
      </w:r>
      <w:r w:rsidR="009F78D2" w:rsidRPr="009F78D2">
        <w:rPr>
          <w:rFonts w:ascii="Book Antiqua" w:hAnsi="Book Antiqua"/>
          <w:sz w:val="24"/>
          <w:szCs w:val="24"/>
        </w:rPr>
        <w:t>to 4) eLearning which can be used for learning and introduction to hadith in the world of education</w:t>
      </w:r>
      <w:r w:rsidR="0074288F" w:rsidRPr="006334B8">
        <w:rPr>
          <w:rFonts w:ascii="Book Antiqua" w:hAnsi="Book Antiqua"/>
          <w:sz w:val="24"/>
          <w:szCs w:val="24"/>
        </w:rPr>
        <w:t xml:space="preserve">, </w:t>
      </w:r>
      <w:r w:rsidR="009F78D2" w:rsidRPr="009F78D2">
        <w:rPr>
          <w:rFonts w:ascii="Book Antiqua" w:hAnsi="Book Antiqua"/>
          <w:sz w:val="24"/>
          <w:szCs w:val="24"/>
        </w:rPr>
        <w:t>where currently many e-learning are presented with augmented reality technology</w:t>
      </w:r>
      <w:r w:rsidR="009F78D2" w:rsidRPr="009F78D2">
        <w:rPr>
          <w:rFonts w:ascii="Book Antiqua" w:hAnsi="Book Antiqua"/>
          <w:sz w:val="24"/>
          <w:szCs w:val="24"/>
        </w:rPr>
        <w:t xml:space="preserve"> </w:t>
      </w:r>
      <w:r w:rsidR="0074288F" w:rsidRPr="006334B8">
        <w:rPr>
          <w:rFonts w:ascii="Book Antiqua" w:hAnsi="Book Antiqua"/>
          <w:i/>
          <w:iCs/>
          <w:sz w:val="24"/>
          <w:szCs w:val="24"/>
        </w:rPr>
        <w:fldChar w:fldCharType="begin" w:fldLock="1"/>
      </w:r>
      <w:r w:rsidR="0074288F" w:rsidRPr="006334B8">
        <w:rPr>
          <w:rFonts w:ascii="Book Antiqua" w:hAnsi="Book Antiqua"/>
          <w:i/>
          <w:iCs/>
          <w:sz w:val="24"/>
          <w:szCs w:val="24"/>
        </w:rPr>
        <w:instrText>ADDIN CSL_CITATION { "citationItems" : [ { "id" : "ITEM-1", "itemData" : { "DOI" : "10.1016/j.sbspro.2013.10.385", "ISSN" : "18770428", "abstract" : "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technologies that offer a new way to educate. Due to the rising popularity of mobile devices globally, the widespread use of AR on mobile devices such as smartphones and tablets has become a growing phenomenon. Therefore, this paper reviews several literatures concerning the information about mobile augmented reality and exemplify the potentials for education.", "author" : [ { "dropping-particle" : "", "family" : "Nincarean", "given" : "Danakorn", "non-dropping-particle" : "", "parse-names" : false, "suffix" : "" }, { "dropping-particle" : "", "family" : "Alia", "given" : "Mohamad Bilal", "non-dropping-particle" : "", "parse-names" : false, "suffix" : "" }, { "dropping-particle" : "", "family" : "Halim", "given" : "Noor Dayana Abdul", "non-dropping-particle" : "", "parse-names" : false, "suffix" : "" }, { "dropping-particle" : "", "family" : "Rahman", "given" : "Mohd Hishamuddin Abdul", "non-dropping-particle" : "", "parse-names" : false, "suffix" : "" } ], "container-title" : "Procedia - Social and Behavioral Sciences", "id" : "ITEM-1", "issued" : { "date-parts" : [ [ "2013" ] ] }, "title" : "Mobile Augmented Reality: The Potential for Education", "type" : "article-journal" }, "uris" : [ "http://www.mendeley.com/documents/?uuid=57ac33c7-4b68-4b97-9720-212f6402bc71" ] }, { "id" : "ITEM-2", "itemData" : { "DOI" : "10.1007/978-1-4614-3185-5_59", "ISBN" : "9781461431855", "abstract" : "Dunleavy, M., &amp; Dede, C. (in press). Augmented reality teaching and learning. In J.M. Spector, M.D Merrill, J. Elen, &amp; M.J. Bishop (Eds.), The Handbook of Research for Educational Communications and Technology (4th ed.). New York: Springer.", "author" : [ { "dropping-particle" : "", "family" : "Dunleavy", "given" : "Matt", "non-dropping-particle" : "", "parse-names" : false, "suffix" : "" }, { "dropping-particle" : "", "family" : "Dede", "given" : "Chris", "non-dropping-particle" : "", "parse-names" : false, "suffix" : "" } ], "container-title" : "Handbook of Research on Educational Communications and Technology: Fourth Edition", "id" : "ITEM-2", "issued" : { "date-parts" : [ [ "2014" ] ] }, "title" : "Augmented reality teaching and learning", "type" : "chapter" }, "uris" : [ "http://www.mendeley.com/documents/?uuid=dd1bbd63-4a5c-4374-8ac1-e00766864066" ] } ], "mendeley" : { "formattedCitation" : "(Dunleavy &amp; Dede, 2014; Nincarean et al., 2013)", "plainTextFormattedCitation" : "(Dunleavy &amp; Dede, 2014; Nincarean et al., 2013)" }, "properties" : { "noteIndex" : 0 }, "schema" : "https://github.com/citation-style-language/schema/raw/master/csl-citation.json" }</w:instrText>
      </w:r>
      <w:r w:rsidR="0074288F" w:rsidRPr="006334B8">
        <w:rPr>
          <w:rFonts w:ascii="Book Antiqua" w:hAnsi="Book Antiqua"/>
          <w:i/>
          <w:iCs/>
          <w:sz w:val="24"/>
          <w:szCs w:val="24"/>
        </w:rPr>
        <w:fldChar w:fldCharType="separate"/>
      </w:r>
      <w:r w:rsidR="0074288F" w:rsidRPr="006334B8">
        <w:rPr>
          <w:rFonts w:ascii="Book Antiqua" w:hAnsi="Book Antiqua"/>
          <w:iCs/>
          <w:noProof/>
          <w:sz w:val="24"/>
          <w:szCs w:val="24"/>
        </w:rPr>
        <w:t>(Dunleavy &amp; Dede, 2014; Nincarean et al., 2013)</w:t>
      </w:r>
      <w:r w:rsidR="0074288F" w:rsidRPr="006334B8">
        <w:rPr>
          <w:rFonts w:ascii="Book Antiqua" w:hAnsi="Book Antiqua"/>
          <w:i/>
          <w:iCs/>
          <w:sz w:val="24"/>
          <w:szCs w:val="24"/>
        </w:rPr>
        <w:fldChar w:fldCharType="end"/>
      </w:r>
      <w:r w:rsidR="0074288F" w:rsidRPr="006334B8">
        <w:rPr>
          <w:rFonts w:ascii="Book Antiqua" w:hAnsi="Book Antiqua"/>
          <w:sz w:val="24"/>
          <w:szCs w:val="24"/>
        </w:rPr>
        <w:t>.</w:t>
      </w:r>
    </w:p>
    <w:p w14:paraId="4B083A83" w14:textId="467D71B8" w:rsidR="00CF60B2" w:rsidRPr="00CC6DD4" w:rsidRDefault="009F78D2" w:rsidP="00D556D8">
      <w:pPr>
        <w:spacing w:after="0" w:line="240" w:lineRule="auto"/>
        <w:ind w:firstLine="567"/>
        <w:jc w:val="both"/>
        <w:rPr>
          <w:rFonts w:ascii="Book Antiqua" w:hAnsi="Book Antiqua"/>
          <w:sz w:val="24"/>
          <w:szCs w:val="24"/>
        </w:rPr>
      </w:pPr>
      <w:r w:rsidRPr="009F78D2">
        <w:rPr>
          <w:rFonts w:ascii="Book Antiqua" w:hAnsi="Book Antiqua"/>
          <w:sz w:val="24"/>
          <w:szCs w:val="24"/>
        </w:rPr>
        <w:t>Only authenticity research</w:t>
      </w:r>
      <w:r>
        <w:rPr>
          <w:rFonts w:ascii="Book Antiqua" w:hAnsi="Book Antiqua"/>
          <w:sz w:val="24"/>
          <w:szCs w:val="24"/>
        </w:rPr>
        <w:t xml:space="preserve"> </w:t>
      </w:r>
      <w:r w:rsidR="00CE750E"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BN" : "150904521X", "author" : [ { "dropping-particle" : "", "family" : "Ibrahim", "given" : "Nuzulha Khilwani", "non-dropping-particle" : "", "parse-names" : false, "suffix" : "" }, { "dropping-particle" : "", "family" : "Noordin", "given" : "Mohamad Fauzan", "non-dropping-particle" : "", "parse-names" : false, "suffix" : "" }, { "dropping-particle" : "", "family" : "Samsuri", "given" : "Suhaila", "non-dropping-particle" : "", "parse-names" : false, "suffix" : "" }, { "dropping-particle" : "", "family" : "Seman", "given" : "Muhamad Sadry Abu", "non-dropping-particle" : "", "parse-names" : false, "suffix" : "" }, { "dropping-particle" : "", "family" : "Ali", "given" : "Ahmed Elmogtaba Banga", "non-dropping-particle" : "", "parse-names" : false, "suffix" : "" } ], "container-title" : "2016 6th International Conference on Information and Communication Technology for The Muslim World (ICT4M)", "id" : "ITEM-1", "issued" : { "date-parts" : [ [ "2016" ] ] }, "page" : "344-348", "publisher" : "IEEE", "title" : "Isnad Al-Hadith Computational Authentication: An Analysis Hierarchically", "type" : "paper-conference" }, "uris" : [ "http://www.mendeley.com/documents/?uuid=87ccb601-1e6e-43ca-a250-4d6d20e39392", "http://www.mendeley.com/documents/?uuid=2dc9eb56-9aea-4830-9d4e-352ab84987ad" ] } ], "mendeley" : { "formattedCitation" : "(N. K. Ibrahim et al., 2016)", "plainTextFormattedCitation" : "(N. K. Ibrahim et al., 2016)", "previouslyFormattedCitation" : "(N. K. Ibrahim et al., 2016)" }, "properties" : { "noteIndex" : 0 }, "schema" : "https://github.com/citation-style-language/schema/raw/master/csl-citation.json" }</w:instrText>
      </w:r>
      <w:r w:rsidR="00CE750E" w:rsidRPr="00CC6DD4">
        <w:rPr>
          <w:rStyle w:val="FootnoteReference"/>
          <w:rFonts w:ascii="Book Antiqua" w:hAnsi="Book Antiqua"/>
          <w:sz w:val="24"/>
          <w:szCs w:val="24"/>
        </w:rPr>
        <w:fldChar w:fldCharType="separate"/>
      </w:r>
      <w:r w:rsidR="00CE750E" w:rsidRPr="00CC6DD4">
        <w:rPr>
          <w:rFonts w:ascii="Book Antiqua" w:hAnsi="Book Antiqua"/>
          <w:bCs/>
          <w:noProof/>
          <w:sz w:val="24"/>
          <w:szCs w:val="24"/>
          <w:lang w:val="en-US"/>
        </w:rPr>
        <w:t>(N. K. Ibrahim et al., 2016)</w:t>
      </w:r>
      <w:r w:rsidR="00CE750E" w:rsidRPr="00CC6DD4">
        <w:rPr>
          <w:rStyle w:val="FootnoteReference"/>
          <w:rFonts w:ascii="Book Antiqua" w:hAnsi="Book Antiqua"/>
          <w:sz w:val="24"/>
          <w:szCs w:val="24"/>
        </w:rPr>
        <w:fldChar w:fldCharType="end"/>
      </w:r>
      <w:r w:rsidR="00CE750E" w:rsidRPr="00CC6DD4">
        <w:rPr>
          <w:rFonts w:ascii="Book Antiqua" w:hAnsi="Book Antiqua"/>
          <w:sz w:val="24"/>
          <w:szCs w:val="24"/>
        </w:rPr>
        <w:t xml:space="preserve"> </w:t>
      </w:r>
      <w:r w:rsidRPr="009F78D2">
        <w:rPr>
          <w:rFonts w:ascii="Book Antiqua" w:hAnsi="Book Antiqua"/>
          <w:sz w:val="24"/>
          <w:szCs w:val="24"/>
        </w:rPr>
        <w:t>is not sufficient in the study of hadith criticism</w:t>
      </w:r>
      <w:r w:rsidR="00CE750E" w:rsidRPr="00CC6DD4">
        <w:rPr>
          <w:rFonts w:ascii="Book Antiqua" w:hAnsi="Book Antiqua"/>
          <w:sz w:val="24"/>
          <w:szCs w:val="24"/>
        </w:rPr>
        <w:t xml:space="preserve"> </w:t>
      </w:r>
      <w:r w:rsidR="00CE750E"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40-7929", "author" : [ { "dropping-particle" : "", "family" : "Yaqub", "given" : "Ali Mustafa", "non-dropping-particle" : "", "parse-names" : false, "suffix" : "" } ], "container-title" : "Tarjih: Jurnal Tarjih dan Pengembangan Pemikiran Islam", "id" : "ITEM-1", "issue" : "1", "issued" : { "date-parts" : [ [ "2004" ] ] }, "page" : "33-41", "title" : "Autentisitas Dan Otoritas Hadis Dalam Khazanah Keilmuan Ulama Muslim Dan Sarjana Barat", "type" : "article-journal", "volume" : "7" }, "uris" : [ "http://www.mendeley.com/documents/?uuid=ba1ddfef-e9ac-4a70-acbd-282d72f3904a", "http://www.mendeley.com/documents/?uuid=0bd64541-831f-4e1b-8856-ddbe0c196808" ] } ], "mendeley" : { "formattedCitation" : "(Yaqub, 2004)", "plainTextFormattedCitation" : "(Yaqub, 2004)", "previouslyFormattedCitation" : "(Yaqub, 2004)" }, "properties" : { "noteIndex" : 0 }, "schema" : "https://github.com/citation-style-language/schema/raw/master/csl-citation.json" }</w:instrText>
      </w:r>
      <w:r w:rsidR="00CE750E" w:rsidRPr="00CC6DD4">
        <w:rPr>
          <w:rStyle w:val="FootnoteReference"/>
          <w:rFonts w:ascii="Book Antiqua" w:hAnsi="Book Antiqua"/>
          <w:sz w:val="24"/>
          <w:szCs w:val="24"/>
        </w:rPr>
        <w:fldChar w:fldCharType="separate"/>
      </w:r>
      <w:r w:rsidR="00CE750E" w:rsidRPr="00CC6DD4">
        <w:rPr>
          <w:rFonts w:ascii="Book Antiqua" w:hAnsi="Book Antiqua"/>
          <w:bCs/>
          <w:noProof/>
          <w:sz w:val="24"/>
          <w:szCs w:val="24"/>
          <w:lang w:val="en-US"/>
        </w:rPr>
        <w:t>(Yaqub, 2004)</w:t>
      </w:r>
      <w:r w:rsidR="00CE750E" w:rsidRPr="00CC6DD4">
        <w:rPr>
          <w:rStyle w:val="FootnoteReference"/>
          <w:rFonts w:ascii="Book Antiqua" w:hAnsi="Book Antiqua"/>
          <w:sz w:val="24"/>
          <w:szCs w:val="24"/>
        </w:rPr>
        <w:fldChar w:fldCharType="end"/>
      </w:r>
      <w:r w:rsidR="00CE750E" w:rsidRPr="00CC6DD4">
        <w:rPr>
          <w:rFonts w:ascii="Book Antiqua" w:hAnsi="Book Antiqua"/>
          <w:sz w:val="24"/>
          <w:szCs w:val="24"/>
        </w:rPr>
        <w:t xml:space="preserve">. </w:t>
      </w:r>
      <w:r w:rsidR="0061131A" w:rsidRPr="0061131A">
        <w:rPr>
          <w:rFonts w:ascii="Book Antiqua" w:hAnsi="Book Antiqua"/>
          <w:sz w:val="24"/>
          <w:szCs w:val="24"/>
        </w:rPr>
        <w:t>Furthermore, the study of hadith texts is needed</w:t>
      </w:r>
      <w:r w:rsidR="0061131A" w:rsidRPr="0061131A">
        <w:rPr>
          <w:rStyle w:val="FootnoteReference"/>
          <w:rFonts w:ascii="Book Antiqua" w:hAnsi="Book Antiqua"/>
          <w:sz w:val="24"/>
          <w:szCs w:val="24"/>
          <w:vertAlign w:val="baseline"/>
        </w:rPr>
        <w:t xml:space="preserve"> </w:t>
      </w:r>
      <w:r w:rsidR="00CE750E"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714-6103", "author" : [ { "dropping-particle" : "", "family" : "Pari", "given" : "Fariz", "non-dropping-particle" : "", "parse-names" : false, "suffix" : "" } ], "container-title" : "Refleksi", "id" : "ITEM-1", "issue" : "2", "issued" : { "date-parts" : [ [ "2017" ] ] }, "page" : "187-203", "title" : "Kontekstualitas Vs Universalitas Hadis: Problem Metodologi", "type" : "article-journal", "volume" : "16" }, "uris" : [ "http://www.mendeley.com/documents/?uuid=ee1327ed-a370-42cc-aaf6-6051d611000d", "http://www.mendeley.com/documents/?uuid=cc47eb4c-8c65-47ee-86fc-a84c3689edb0" ] } ], "mendeley" : { "formattedCitation" : "(Pari, 2017)", "plainTextFormattedCitation" : "(Pari, 2017)", "previouslyFormattedCitation" : "(Pari, 2017)" }, "properties" : { "noteIndex" : 0 }, "schema" : "https://github.com/citation-style-language/schema/raw/master/csl-citation.json" }</w:instrText>
      </w:r>
      <w:r w:rsidR="00CE750E" w:rsidRPr="00CC6DD4">
        <w:rPr>
          <w:rStyle w:val="FootnoteReference"/>
          <w:rFonts w:ascii="Book Antiqua" w:hAnsi="Book Antiqua"/>
          <w:sz w:val="24"/>
          <w:szCs w:val="24"/>
        </w:rPr>
        <w:fldChar w:fldCharType="separate"/>
      </w:r>
      <w:r w:rsidR="00CE750E" w:rsidRPr="00CC6DD4">
        <w:rPr>
          <w:rFonts w:ascii="Book Antiqua" w:hAnsi="Book Antiqua"/>
          <w:bCs/>
          <w:noProof/>
          <w:sz w:val="24"/>
          <w:szCs w:val="24"/>
          <w:lang w:val="en-US"/>
        </w:rPr>
        <w:t>(Pari, 2017)</w:t>
      </w:r>
      <w:r w:rsidR="00CE750E" w:rsidRPr="00CC6DD4">
        <w:rPr>
          <w:rStyle w:val="FootnoteReference"/>
          <w:rFonts w:ascii="Book Antiqua" w:hAnsi="Book Antiqua"/>
          <w:sz w:val="24"/>
          <w:szCs w:val="24"/>
        </w:rPr>
        <w:fldChar w:fldCharType="end"/>
      </w:r>
      <w:r w:rsidR="008159BF" w:rsidRPr="00CC6DD4">
        <w:rPr>
          <w:rFonts w:ascii="Book Antiqua" w:hAnsi="Book Antiqua"/>
          <w:sz w:val="24"/>
          <w:szCs w:val="24"/>
        </w:rPr>
        <w:t xml:space="preserve">. </w:t>
      </w:r>
      <w:r w:rsidR="0061131A" w:rsidRPr="0061131A">
        <w:rPr>
          <w:rFonts w:ascii="Book Antiqua" w:hAnsi="Book Antiqua"/>
          <w:sz w:val="24"/>
          <w:szCs w:val="24"/>
        </w:rPr>
        <w:t>Usually a contextual approach is used in understanding the hadiths</w:t>
      </w:r>
      <w:r w:rsidR="008159BF" w:rsidRPr="00CC6DD4">
        <w:rPr>
          <w:rFonts w:ascii="Book Antiqua" w:hAnsi="Book Antiqua"/>
          <w:sz w:val="24"/>
          <w:szCs w:val="24"/>
        </w:rPr>
        <w:t xml:space="preserve"> </w:t>
      </w:r>
      <w:r w:rsidR="008159BF"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289-6325", "author" : [ { "dropping-particle" : "", "family" : "Shah", "given" : "Faisal Ahmad", "non-dropping-particle" : "", "parse-names" : false, "suffix" : "" } ], "container-title" : "Jurnal Islam dan Masyarakat Kontemporari", "id" : "ITEM-1", "issued" : { "date-parts" : [ [ "2011" ] ] }, "page" : "101-120", "title" : "Pendekatan Kontekstual Dalam Memahami Hadith-Hadith Rasulullah SAW", "type" : "article-journal", "volume" : "4" }, "uris" : [ "http://www.mendeley.com/documents/?uuid=fccef45c-f81c-4602-894d-6dac2a0efc1d", "http://www.mendeley.com/documents/?uuid=5229f5de-b9a1-46e3-a151-d160f2f21baa" ] } ], "mendeley" : { "formattedCitation" : "(Shah, 2011)", "plainTextFormattedCitation" : "(Shah, 2011)", "previouslyFormattedCitation" : "(Shah, 2011)" }, "properties" : { "noteIndex" : 0 }, "schema" : "https://github.com/citation-style-language/schema/raw/master/csl-citation.json" }</w:instrText>
      </w:r>
      <w:r w:rsidR="008159BF" w:rsidRPr="00CC6DD4">
        <w:rPr>
          <w:rStyle w:val="FootnoteReference"/>
          <w:rFonts w:ascii="Book Antiqua" w:hAnsi="Book Antiqua"/>
          <w:sz w:val="24"/>
          <w:szCs w:val="24"/>
        </w:rPr>
        <w:fldChar w:fldCharType="separate"/>
      </w:r>
      <w:r w:rsidR="008159BF" w:rsidRPr="00CC6DD4">
        <w:rPr>
          <w:rFonts w:ascii="Book Antiqua" w:hAnsi="Book Antiqua"/>
          <w:noProof/>
          <w:sz w:val="24"/>
          <w:szCs w:val="24"/>
        </w:rPr>
        <w:t>(Shah, 2011)</w:t>
      </w:r>
      <w:r w:rsidR="008159BF" w:rsidRPr="00CC6DD4">
        <w:rPr>
          <w:rStyle w:val="FootnoteReference"/>
          <w:rFonts w:ascii="Book Antiqua" w:hAnsi="Book Antiqua"/>
          <w:sz w:val="24"/>
          <w:szCs w:val="24"/>
        </w:rPr>
        <w:fldChar w:fldCharType="end"/>
      </w:r>
      <w:r w:rsidR="008159BF" w:rsidRPr="00CC6DD4">
        <w:rPr>
          <w:rFonts w:ascii="Book Antiqua" w:hAnsi="Book Antiqua"/>
          <w:sz w:val="24"/>
          <w:szCs w:val="24"/>
        </w:rPr>
        <w:t xml:space="preserve">. </w:t>
      </w:r>
      <w:r w:rsidR="0061131A" w:rsidRPr="0061131A">
        <w:rPr>
          <w:rFonts w:ascii="Book Antiqua" w:hAnsi="Book Antiqua"/>
          <w:sz w:val="24"/>
          <w:szCs w:val="24"/>
        </w:rPr>
        <w:t>Although the contextual approach is considered current in the study of hadith texts</w:t>
      </w:r>
      <w:r w:rsidR="00D556D8" w:rsidRPr="00CC6DD4">
        <w:rPr>
          <w:rFonts w:ascii="Book Antiqua" w:hAnsi="Book Antiqua"/>
          <w:sz w:val="24"/>
          <w:szCs w:val="24"/>
        </w:rPr>
        <w:t xml:space="preserve"> </w:t>
      </w:r>
      <w:r w:rsidR="00D556D8" w:rsidRPr="00CC6DD4">
        <w:rPr>
          <w:rStyle w:val="FootnoteReference"/>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85-6050", "author" : [ { "dropping-particle" : "", "family" : "Idris", "given" : "Mhd", "non-dropping-particle" : "", "parse-names" : false, "suffix" : "" } ], "container-title" : "Jurnal Ulunnuha", "id" : "ITEM-1", "issue" : "1", "issued" : { "date-parts" : [ [ "2018" ] ] }, "page" : "29-39", "title" : "Metode Pemahaman Hadis Modernis", "type" : "article-journal", "volume" : "7" }, "uris" : [ "http://www.mendeley.com/documents/?uuid=14fcebc8-af2e-4a5a-b347-fb5451f1b9cd", "http://www.mendeley.com/documents/?uuid=9ecb3283-ba8f-42ef-aee2-52ed0b3e26f1" ] } ], "mendeley" : { "formattedCitation" : "(Idris, 2018)", "plainTextFormattedCitation" : "(Idris, 2018)", "previouslyFormattedCitation" : "(Idris, 2018)" }, "properties" : { "noteIndex" : 0 }, "schema" : "https://github.com/citation-style-language/schema/raw/master/csl-citation.json" }</w:instrText>
      </w:r>
      <w:r w:rsidR="00D556D8" w:rsidRPr="00CC6DD4">
        <w:rPr>
          <w:rStyle w:val="FootnoteReference"/>
          <w:rFonts w:ascii="Book Antiqua" w:hAnsi="Book Antiqua"/>
          <w:sz w:val="24"/>
          <w:szCs w:val="24"/>
        </w:rPr>
        <w:fldChar w:fldCharType="separate"/>
      </w:r>
      <w:r w:rsidR="00D556D8" w:rsidRPr="00CC6DD4">
        <w:rPr>
          <w:rFonts w:ascii="Book Antiqua" w:hAnsi="Book Antiqua"/>
          <w:bCs/>
          <w:noProof/>
          <w:sz w:val="24"/>
          <w:szCs w:val="24"/>
          <w:lang w:val="en-US"/>
        </w:rPr>
        <w:t>(Idris, 2018)</w:t>
      </w:r>
      <w:r w:rsidR="00D556D8" w:rsidRPr="00CC6DD4">
        <w:rPr>
          <w:rStyle w:val="FootnoteReference"/>
          <w:rFonts w:ascii="Book Antiqua" w:hAnsi="Book Antiqua"/>
          <w:sz w:val="24"/>
          <w:szCs w:val="24"/>
        </w:rPr>
        <w:fldChar w:fldCharType="end"/>
      </w:r>
      <w:r w:rsidR="008159BF" w:rsidRPr="00CC6DD4">
        <w:rPr>
          <w:rFonts w:ascii="Book Antiqua" w:hAnsi="Book Antiqua"/>
          <w:sz w:val="24"/>
          <w:szCs w:val="24"/>
        </w:rPr>
        <w:t xml:space="preserve">, </w:t>
      </w:r>
      <w:r w:rsidR="0061131A">
        <w:rPr>
          <w:rFonts w:ascii="Book Antiqua" w:hAnsi="Book Antiqua"/>
          <w:sz w:val="24"/>
          <w:szCs w:val="24"/>
        </w:rPr>
        <w:t xml:space="preserve">but </w:t>
      </w:r>
      <w:r w:rsidR="0061131A" w:rsidRPr="0061131A">
        <w:rPr>
          <w:rFonts w:ascii="Book Antiqua" w:hAnsi="Book Antiqua"/>
          <w:sz w:val="24"/>
          <w:szCs w:val="24"/>
        </w:rPr>
        <w:t>hadith research still requires a transdisciplinary approach</w:t>
      </w:r>
      <w:r w:rsidR="00712C66" w:rsidRPr="00CC6DD4">
        <w:rPr>
          <w:rFonts w:ascii="Book Antiqua" w:hAnsi="Book Antiqua"/>
          <w:sz w:val="24"/>
          <w:szCs w:val="24"/>
        </w:rPr>
        <w:t xml:space="preserve"> </w:t>
      </w:r>
      <w:r w:rsidR="00712C66"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author" : [ { "dropping-particle" : "", "family" : "Hadorn", "given" : "Gertrude Hirsch", "non-dropping-particle" : "", "parse-names" : false, "suffix" : "" }, { "dropping-particle" : "", "family" : "Hoffmann-Riem", "given" : "Holger", "non-dropping-particle" : "", "parse-names" : false, "suffix" : "" }, { "dropping-particle" : "", "family" : "Biber-Klemm", "given" : "Susette", "non-dropping-particle" : "", "parse-names" : false, "suffix" : "" }, { "dropping-particle" : "", "family" : "Grossenbacher-Mansuy", "given" : "Walter", "non-dropping-particle" : "", "parse-names" : false, "suffix" : "" }, { "dropping-particle" : "", "family" : "Joye", "given" : "Dominique", "non-dropping-particle" : "", "parse-names" : false, "suffix" : "" }, { "dropping-particle" : "", "family" : "Pohl", "given" : "Christian", "non-dropping-particle" : "", "parse-names" : false, "suffix" : "" }, { "dropping-particle" : "", "family" : "Wiesmann", "given" : "Urs", "non-dropping-particle" : "", "parse-names" : false, "suffix" : "" }, { "dropping-particle" : "", "family" : "Zemp", "given" : "Elisabeth", "non-dropping-particle" : "", "parse-names" : false, "suffix" : "" } ], "id" : "ITEM-1", "issued" : { "date-parts" : [ [ "2008" ] ] }, "publisher" : "Springer", "title" : "Handbook of transdisciplinary research", "type" : "book", "volume" : "10" }, "uris" : [ "http://www.mendeley.com/documents/?uuid=a02312bc-e224-454c-a7a8-427ef8bc0e74", "http://www.mendeley.com/documents/?uuid=d09d2939-ab22-4492-85a4-143df793e3cc" ] } ], "mendeley" : { "formattedCitation" : "(Hadorn et al., 2008)", "plainTextFormattedCitation" : "(Hadorn et al., 2008)", "previouslyFormattedCitation" : "(Hadorn et al., 2008)" }, "properties" : { "noteIndex" : 0 }, "schema" : "https://github.com/citation-style-language/schema/raw/master/csl-citation.json" }</w:instrText>
      </w:r>
      <w:r w:rsidR="00712C66" w:rsidRPr="00CC6DD4">
        <w:rPr>
          <w:rFonts w:ascii="Book Antiqua" w:hAnsi="Book Antiqua"/>
          <w:sz w:val="24"/>
          <w:szCs w:val="24"/>
        </w:rPr>
        <w:fldChar w:fldCharType="separate"/>
      </w:r>
      <w:r w:rsidR="00712C66" w:rsidRPr="00CC6DD4">
        <w:rPr>
          <w:rFonts w:ascii="Book Antiqua" w:hAnsi="Book Antiqua"/>
          <w:noProof/>
          <w:sz w:val="24"/>
          <w:szCs w:val="24"/>
        </w:rPr>
        <w:t>(Hadorn et al., 2008)</w:t>
      </w:r>
      <w:r w:rsidR="00712C66" w:rsidRPr="00CC6DD4">
        <w:rPr>
          <w:rFonts w:ascii="Book Antiqua" w:hAnsi="Book Antiqua"/>
          <w:sz w:val="24"/>
          <w:szCs w:val="24"/>
        </w:rPr>
        <w:fldChar w:fldCharType="end"/>
      </w:r>
      <w:r w:rsidR="00D556D8" w:rsidRPr="00CC6DD4">
        <w:rPr>
          <w:rFonts w:ascii="Book Antiqua" w:hAnsi="Book Antiqua"/>
          <w:sz w:val="24"/>
          <w:szCs w:val="24"/>
        </w:rPr>
        <w:t xml:space="preserve">. </w:t>
      </w:r>
      <w:r w:rsidR="0061131A" w:rsidRPr="0061131A">
        <w:rPr>
          <w:rFonts w:ascii="Book Antiqua" w:hAnsi="Book Antiqua"/>
          <w:sz w:val="24"/>
          <w:szCs w:val="24"/>
        </w:rPr>
        <w:t>Based on a transdisciplinary approach to hadith research</w:t>
      </w:r>
      <w:r w:rsidR="00712C66" w:rsidRPr="00CC6DD4">
        <w:rPr>
          <w:rFonts w:ascii="Book Antiqua" w:hAnsi="Book Antiqua"/>
          <w:sz w:val="24"/>
          <w:szCs w:val="24"/>
        </w:rPr>
        <w:t xml:space="preserve"> </w:t>
      </w:r>
      <w:r w:rsidR="00712C66"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527-8754", "author" : [ { "dropping-particle" : "", "family" : "Sudikan", "given" : "Setya Yuwana", "non-dropping-particle" : "", "parse-names" : false, "suffix" : "" } ], "container-title" : "Paramasastra", "id" : "ITEM-1", "issue" : "1", "issued" : { "date-parts" : [ [ "2015" ] ] }, "title" : "Pendekatan interdisipliner, multidisipliner, dan transdisipliner dalam studi sastra", "type" : "article-journal", "volume" : "2" }, "uris" : [ "http://www.mendeley.com/documents/?uuid=7d7cf802-8520-4855-bdf1-2d9431efafba", "http://www.mendeley.com/documents/?uuid=050d803d-82e7-4fb7-8c71-ff3f08f8284b" ] } ], "mendeley" : { "formattedCitation" : "(Sudikan, 2015)", "plainTextFormattedCitation" : "(Sudikan, 2015)", "previouslyFormattedCitation" : "(Sudikan, 2015)" }, "properties" : { "noteIndex" : 0 }, "schema" : "https://github.com/citation-style-language/schema/raw/master/csl-citation.json" }</w:instrText>
      </w:r>
      <w:r w:rsidR="00712C66" w:rsidRPr="00CC6DD4">
        <w:rPr>
          <w:rFonts w:ascii="Book Antiqua" w:hAnsi="Book Antiqua"/>
          <w:sz w:val="24"/>
          <w:szCs w:val="24"/>
        </w:rPr>
        <w:fldChar w:fldCharType="separate"/>
      </w:r>
      <w:r w:rsidR="00712C66" w:rsidRPr="00CC6DD4">
        <w:rPr>
          <w:rFonts w:ascii="Book Antiqua" w:hAnsi="Book Antiqua"/>
          <w:noProof/>
          <w:sz w:val="24"/>
          <w:szCs w:val="24"/>
        </w:rPr>
        <w:t>(Sudikan, 2015)</w:t>
      </w:r>
      <w:r w:rsidR="00712C66" w:rsidRPr="00CC6DD4">
        <w:rPr>
          <w:rFonts w:ascii="Book Antiqua" w:hAnsi="Book Antiqua"/>
          <w:sz w:val="24"/>
          <w:szCs w:val="24"/>
        </w:rPr>
        <w:fldChar w:fldCharType="end"/>
      </w:r>
      <w:r w:rsidR="00712C66" w:rsidRPr="00CC6DD4">
        <w:rPr>
          <w:rFonts w:ascii="Book Antiqua" w:hAnsi="Book Antiqua"/>
          <w:sz w:val="24"/>
          <w:szCs w:val="24"/>
        </w:rPr>
        <w:t>,</w:t>
      </w:r>
      <w:r w:rsidR="00D556D8" w:rsidRPr="00CC6DD4">
        <w:rPr>
          <w:rFonts w:ascii="Book Antiqua" w:hAnsi="Book Antiqua"/>
          <w:sz w:val="24"/>
          <w:szCs w:val="24"/>
        </w:rPr>
        <w:t xml:space="preserve"> </w:t>
      </w:r>
      <w:r w:rsidR="0061131A" w:rsidRPr="0061131A">
        <w:rPr>
          <w:rFonts w:ascii="Book Antiqua" w:hAnsi="Book Antiqua"/>
          <w:sz w:val="24"/>
          <w:szCs w:val="24"/>
        </w:rPr>
        <w:t>it will result in an integration between hadith and science, so that there is no dichotomy between hadith and science</w:t>
      </w:r>
      <w:r w:rsidR="0061131A" w:rsidRPr="0061131A">
        <w:rPr>
          <w:rFonts w:ascii="Book Antiqua" w:hAnsi="Book Antiqua"/>
          <w:sz w:val="24"/>
          <w:szCs w:val="24"/>
        </w:rPr>
        <w:t xml:space="preserve"> </w:t>
      </w:r>
      <w:r w:rsidR="009F3984" w:rsidRPr="00CC6DD4">
        <w:rPr>
          <w:rFonts w:ascii="Book Antiqua" w:hAnsi="Book Antiqua"/>
          <w:sz w:val="24"/>
          <w:szCs w:val="24"/>
        </w:rPr>
        <w:fldChar w:fldCharType="begin" w:fldLock="1"/>
      </w:r>
      <w:r w:rsidR="00F27FE2">
        <w:rPr>
          <w:rFonts w:ascii="Book Antiqua" w:hAnsi="Book Antiqua"/>
          <w:sz w:val="24"/>
          <w:szCs w:val="24"/>
        </w:rPr>
        <w:instrText>ADDIN CSL_CITATION { "citationItems" : [ { "id" : "ITEM-1", "itemData" : { "ISSN" : "2620-3057", "author" : [ { "dropping-particle" : "", "family" : "Istikomah", "given" : "Istikomah", "non-dropping-particle" : "", "parse-names" : false, "suffix" : "" } ], "container-title" : "Tadrisuna: Jurnal Pendidikan Islam dan Kajian Keislaman", "id" : "ITEM-1", "issue" : "1", "issued" : { "date-parts" : [ [ "2019" ] ] }, "page" : "66-78", "title" : "Integrasi Sains dan Agama Di Perguruan Tinggi Sebagai Upaya Mengikis Dikotomi Ilmu", "type" : "article-journal", "volume" : "2" }, "uris" : [ "http://www.mendeley.com/documents/?uuid=cea9af52-bd28-48a3-91ed-14f4ba599512", "http://www.mendeley.com/documents/?uuid=cfd55858-be6a-4621-83ac-46d9300205a4" ] } ], "mendeley" : { "formattedCitation" : "(Istikomah, 2019)", "plainTextFormattedCitation" : "(Istikomah, 2019)", "previouslyFormattedCitation" : "(Istikomah, 2019)" }, "properties" : { "noteIndex" : 0 }, "schema" : "https://github.com/citation-style-language/schema/raw/master/csl-citation.json" }</w:instrText>
      </w:r>
      <w:r w:rsidR="009F3984" w:rsidRPr="00CC6DD4">
        <w:rPr>
          <w:rFonts w:ascii="Book Antiqua" w:hAnsi="Book Antiqua"/>
          <w:sz w:val="24"/>
          <w:szCs w:val="24"/>
        </w:rPr>
        <w:fldChar w:fldCharType="separate"/>
      </w:r>
      <w:r w:rsidR="009F3984" w:rsidRPr="00CC6DD4">
        <w:rPr>
          <w:rFonts w:ascii="Book Antiqua" w:hAnsi="Book Antiqua"/>
          <w:noProof/>
          <w:sz w:val="24"/>
          <w:szCs w:val="24"/>
        </w:rPr>
        <w:t>(Istikomah, 2019)</w:t>
      </w:r>
      <w:r w:rsidR="009F3984" w:rsidRPr="00CC6DD4">
        <w:rPr>
          <w:rFonts w:ascii="Book Antiqua" w:hAnsi="Book Antiqua"/>
          <w:sz w:val="24"/>
          <w:szCs w:val="24"/>
        </w:rPr>
        <w:fldChar w:fldCharType="end"/>
      </w:r>
      <w:r w:rsidR="00D556D8" w:rsidRPr="00CC6DD4">
        <w:rPr>
          <w:rFonts w:ascii="Book Antiqua" w:hAnsi="Book Antiqua"/>
          <w:sz w:val="24"/>
          <w:szCs w:val="24"/>
        </w:rPr>
        <w:t>.</w:t>
      </w:r>
    </w:p>
    <w:p w14:paraId="63E31629" w14:textId="19D60F52" w:rsidR="00901E68" w:rsidRPr="00CC6DD4" w:rsidRDefault="00901E68" w:rsidP="001327FD">
      <w:pPr>
        <w:spacing w:after="0" w:line="240" w:lineRule="auto"/>
        <w:ind w:firstLine="567"/>
        <w:jc w:val="both"/>
        <w:rPr>
          <w:rFonts w:ascii="Book Antiqua" w:hAnsi="Book Antiqua"/>
          <w:sz w:val="24"/>
          <w:szCs w:val="24"/>
        </w:rPr>
      </w:pPr>
    </w:p>
    <w:p w14:paraId="3CDAE2E9" w14:textId="77777777" w:rsidR="00441C41" w:rsidRDefault="00441C41" w:rsidP="00441C41">
      <w:pPr>
        <w:spacing w:after="0" w:line="240" w:lineRule="auto"/>
        <w:jc w:val="both"/>
        <w:rPr>
          <w:rFonts w:ascii="Book Antiqua" w:hAnsi="Book Antiqua"/>
          <w:b/>
          <w:bCs/>
          <w:sz w:val="24"/>
          <w:szCs w:val="24"/>
        </w:rPr>
      </w:pPr>
      <w:r w:rsidRPr="00441C41">
        <w:rPr>
          <w:rFonts w:ascii="Book Antiqua" w:hAnsi="Book Antiqua"/>
          <w:b/>
          <w:bCs/>
          <w:sz w:val="24"/>
          <w:szCs w:val="24"/>
        </w:rPr>
        <w:t>Conclusion</w:t>
      </w:r>
    </w:p>
    <w:p w14:paraId="6577BC49" w14:textId="0703EE55" w:rsidR="00335005" w:rsidRPr="00CC6DD4" w:rsidRDefault="0061131A" w:rsidP="00335005">
      <w:pPr>
        <w:spacing w:after="0" w:line="240" w:lineRule="auto"/>
        <w:ind w:firstLine="567"/>
        <w:jc w:val="both"/>
        <w:rPr>
          <w:rFonts w:ascii="Book Antiqua" w:hAnsi="Book Antiqua"/>
          <w:sz w:val="24"/>
          <w:szCs w:val="24"/>
        </w:rPr>
      </w:pPr>
      <w:r w:rsidRPr="0061131A">
        <w:rPr>
          <w:rFonts w:ascii="Book Antiqua" w:hAnsi="Book Antiqua"/>
          <w:sz w:val="24"/>
          <w:szCs w:val="24"/>
        </w:rPr>
        <w:t>Hadith research has opened up opportunities for the development of science and technology</w:t>
      </w:r>
      <w:r w:rsidR="00E15094" w:rsidRPr="00CC6DD4">
        <w:rPr>
          <w:rFonts w:ascii="Book Antiqua" w:hAnsi="Book Antiqua"/>
          <w:sz w:val="24"/>
          <w:szCs w:val="24"/>
        </w:rPr>
        <w:t xml:space="preserve">. </w:t>
      </w:r>
      <w:r w:rsidRPr="0061131A">
        <w:rPr>
          <w:rFonts w:ascii="Book Antiqua" w:hAnsi="Book Antiqua"/>
          <w:sz w:val="24"/>
          <w:szCs w:val="24"/>
        </w:rPr>
        <w:t>Advances in information technology are useful for designing hadith validity applications</w:t>
      </w:r>
      <w:r w:rsidR="00E15094" w:rsidRPr="00CC6DD4">
        <w:rPr>
          <w:rFonts w:ascii="Book Antiqua" w:hAnsi="Book Antiqua"/>
          <w:sz w:val="24"/>
          <w:szCs w:val="24"/>
        </w:rPr>
        <w:t>.</w:t>
      </w:r>
      <w:r w:rsidR="00026623" w:rsidRPr="00CC6DD4">
        <w:rPr>
          <w:rFonts w:ascii="Book Antiqua" w:hAnsi="Book Antiqua"/>
          <w:sz w:val="24"/>
          <w:szCs w:val="24"/>
        </w:rPr>
        <w:t xml:space="preserve"> </w:t>
      </w:r>
      <w:r w:rsidRPr="0061131A">
        <w:rPr>
          <w:rFonts w:ascii="Book Antiqua" w:hAnsi="Book Antiqua"/>
          <w:sz w:val="24"/>
          <w:szCs w:val="24"/>
        </w:rPr>
        <w:t>At the same time, the development of science is beneficial for the development of hadith research</w:t>
      </w:r>
      <w:r w:rsidR="00026623" w:rsidRPr="00CC6DD4">
        <w:rPr>
          <w:rFonts w:ascii="Book Antiqua" w:hAnsi="Book Antiqua"/>
          <w:sz w:val="24"/>
          <w:szCs w:val="24"/>
        </w:rPr>
        <w:t>.</w:t>
      </w:r>
      <w:r w:rsidR="009D4415" w:rsidRPr="00CC6DD4">
        <w:rPr>
          <w:rFonts w:ascii="Book Antiqua" w:hAnsi="Book Antiqua"/>
          <w:sz w:val="24"/>
          <w:szCs w:val="24"/>
        </w:rPr>
        <w:t xml:space="preserve"> </w:t>
      </w:r>
      <w:r w:rsidR="00211610" w:rsidRPr="00211610">
        <w:rPr>
          <w:rFonts w:ascii="Book Antiqua" w:hAnsi="Book Antiqua"/>
          <w:sz w:val="24"/>
          <w:szCs w:val="24"/>
        </w:rPr>
        <w:t>Multidisciplinary and transdisciplinary approaches are needed in hadith research</w:t>
      </w:r>
      <w:r w:rsidR="009D4415" w:rsidRPr="00CC6DD4">
        <w:rPr>
          <w:rFonts w:ascii="Book Antiqua" w:hAnsi="Book Antiqua"/>
          <w:sz w:val="24"/>
          <w:szCs w:val="24"/>
        </w:rPr>
        <w:t>.</w:t>
      </w:r>
      <w:r w:rsidR="00445547" w:rsidRPr="00CC6DD4">
        <w:rPr>
          <w:rFonts w:ascii="Book Antiqua" w:hAnsi="Book Antiqua"/>
          <w:sz w:val="24"/>
          <w:szCs w:val="24"/>
        </w:rPr>
        <w:t xml:space="preserve"> </w:t>
      </w:r>
      <w:r w:rsidR="00211610" w:rsidRPr="00211610">
        <w:rPr>
          <w:rFonts w:ascii="Book Antiqua" w:hAnsi="Book Antiqua"/>
          <w:sz w:val="24"/>
          <w:szCs w:val="24"/>
        </w:rPr>
        <w:t>The implication is that hadith research can produce valid, contextual, and transformative traditions in line with advances in science and technology</w:t>
      </w:r>
      <w:r w:rsidR="00445547" w:rsidRPr="00CC6DD4">
        <w:rPr>
          <w:rFonts w:ascii="Book Antiqua" w:hAnsi="Book Antiqua"/>
          <w:sz w:val="24"/>
          <w:szCs w:val="24"/>
        </w:rPr>
        <w:t xml:space="preserve">. </w:t>
      </w:r>
      <w:r w:rsidR="00211610" w:rsidRPr="00211610">
        <w:rPr>
          <w:rFonts w:ascii="Book Antiqua" w:hAnsi="Book Antiqua"/>
          <w:sz w:val="24"/>
          <w:szCs w:val="24"/>
        </w:rPr>
        <w:t>Another implication is that cross-disciplinary collaborative research is needed so that it results in an integration of knowledge between hadith and science-technology</w:t>
      </w:r>
      <w:r w:rsidR="00445547" w:rsidRPr="00CC6DD4">
        <w:rPr>
          <w:rFonts w:ascii="Book Antiqua" w:hAnsi="Book Antiqua"/>
          <w:sz w:val="24"/>
          <w:szCs w:val="24"/>
        </w:rPr>
        <w:t>.</w:t>
      </w:r>
      <w:r w:rsidR="00C03A29" w:rsidRPr="00CC6DD4">
        <w:rPr>
          <w:rFonts w:ascii="Book Antiqua" w:hAnsi="Book Antiqua"/>
          <w:sz w:val="24"/>
          <w:szCs w:val="24"/>
        </w:rPr>
        <w:t xml:space="preserve"> </w:t>
      </w:r>
      <w:r w:rsidR="00211610" w:rsidRPr="00211610">
        <w:rPr>
          <w:rFonts w:ascii="Book Antiqua" w:hAnsi="Book Antiqua"/>
          <w:sz w:val="24"/>
          <w:szCs w:val="24"/>
        </w:rPr>
        <w:t>This research is expected to be useful for Muslim scientists for integrated research between science-technology and hadith</w:t>
      </w:r>
      <w:r w:rsidR="00C03A29" w:rsidRPr="00CC6DD4">
        <w:rPr>
          <w:rFonts w:ascii="Book Antiqua" w:hAnsi="Book Antiqua"/>
          <w:sz w:val="24"/>
          <w:szCs w:val="24"/>
        </w:rPr>
        <w:t xml:space="preserve">. </w:t>
      </w:r>
      <w:r w:rsidR="00211610" w:rsidRPr="00211610">
        <w:rPr>
          <w:rFonts w:ascii="Book Antiqua" w:hAnsi="Book Antiqua"/>
          <w:sz w:val="24"/>
          <w:szCs w:val="24"/>
        </w:rPr>
        <w:t>This study has the limitation of only an initial study with a literature review</w:t>
      </w:r>
      <w:r w:rsidR="00C03A29" w:rsidRPr="00CC6DD4">
        <w:rPr>
          <w:rFonts w:ascii="Book Antiqua" w:hAnsi="Book Antiqua"/>
          <w:sz w:val="24"/>
          <w:szCs w:val="24"/>
        </w:rPr>
        <w:t xml:space="preserve">, </w:t>
      </w:r>
      <w:r w:rsidR="00211610" w:rsidRPr="00211610">
        <w:rPr>
          <w:rFonts w:ascii="Book Antiqua" w:hAnsi="Book Antiqua"/>
          <w:sz w:val="24"/>
          <w:szCs w:val="24"/>
        </w:rPr>
        <w:t>so that further research is needed in an integral, comprehensive, and in-depth manner</w:t>
      </w:r>
      <w:r w:rsidR="00037E93" w:rsidRPr="00CC6DD4">
        <w:rPr>
          <w:rFonts w:ascii="Book Antiqua" w:hAnsi="Book Antiqua"/>
          <w:sz w:val="24"/>
          <w:szCs w:val="24"/>
        </w:rPr>
        <w:t xml:space="preserve">. </w:t>
      </w:r>
      <w:r w:rsidR="00211610" w:rsidRPr="00211610">
        <w:rPr>
          <w:rFonts w:ascii="Book Antiqua" w:hAnsi="Book Antiqua"/>
          <w:sz w:val="24"/>
          <w:szCs w:val="24"/>
        </w:rPr>
        <w:t>This study recommends the importance of applying a transdisciplinary approach to science and technology opportunities in the development of hadith research in Islamic higher education</w:t>
      </w:r>
      <w:r w:rsidR="00335005" w:rsidRPr="00CC6DD4">
        <w:rPr>
          <w:rFonts w:ascii="Book Antiqua" w:hAnsi="Book Antiqua"/>
          <w:sz w:val="24"/>
          <w:szCs w:val="24"/>
        </w:rPr>
        <w:t>.</w:t>
      </w:r>
    </w:p>
    <w:p w14:paraId="7F5CBEF1" w14:textId="3D7F1B28" w:rsidR="00037E93" w:rsidRPr="00CC6DD4" w:rsidRDefault="00037E93" w:rsidP="00335005">
      <w:pPr>
        <w:spacing w:after="0" w:line="240" w:lineRule="auto"/>
        <w:ind w:firstLine="567"/>
        <w:jc w:val="both"/>
        <w:rPr>
          <w:rFonts w:ascii="Book Antiqua" w:hAnsi="Book Antiqua"/>
          <w:sz w:val="24"/>
          <w:szCs w:val="24"/>
        </w:rPr>
      </w:pPr>
    </w:p>
    <w:p w14:paraId="40015584" w14:textId="6CD9ECC2" w:rsidR="009D4415" w:rsidRPr="00CC6DD4" w:rsidRDefault="00C03A29" w:rsidP="00E15094">
      <w:pPr>
        <w:spacing w:after="0" w:line="240" w:lineRule="auto"/>
        <w:ind w:firstLine="567"/>
        <w:jc w:val="both"/>
        <w:rPr>
          <w:rFonts w:ascii="Book Antiqua" w:hAnsi="Book Antiqua"/>
          <w:sz w:val="24"/>
          <w:szCs w:val="24"/>
        </w:rPr>
      </w:pPr>
      <w:r w:rsidRPr="00CC6DD4">
        <w:rPr>
          <w:rFonts w:ascii="Book Antiqua" w:hAnsi="Book Antiqua"/>
          <w:sz w:val="24"/>
          <w:szCs w:val="24"/>
        </w:rPr>
        <w:t xml:space="preserve"> </w:t>
      </w:r>
    </w:p>
    <w:p w14:paraId="1A473AEB" w14:textId="77777777" w:rsidR="00211610" w:rsidRDefault="00211610" w:rsidP="0074288F">
      <w:pPr>
        <w:widowControl w:val="0"/>
        <w:autoSpaceDE w:val="0"/>
        <w:autoSpaceDN w:val="0"/>
        <w:adjustRightInd w:val="0"/>
        <w:spacing w:after="0" w:line="240" w:lineRule="auto"/>
        <w:ind w:left="480" w:hanging="480"/>
        <w:rPr>
          <w:rFonts w:ascii="Book Antiqua" w:hAnsi="Book Antiqua"/>
          <w:b/>
          <w:bCs/>
          <w:sz w:val="24"/>
          <w:szCs w:val="24"/>
        </w:rPr>
      </w:pPr>
      <w:r w:rsidRPr="00211610">
        <w:rPr>
          <w:rFonts w:ascii="Book Antiqua" w:hAnsi="Book Antiqua"/>
          <w:b/>
          <w:bCs/>
          <w:sz w:val="24"/>
          <w:szCs w:val="24"/>
        </w:rPr>
        <w:t>Bibliography</w:t>
      </w:r>
    </w:p>
    <w:p w14:paraId="2F20D7F0" w14:textId="4BC68774" w:rsidR="0074288F" w:rsidRPr="0074288F" w:rsidRDefault="00CC6DD4"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CC6DD4">
        <w:rPr>
          <w:rFonts w:ascii="Book Antiqua" w:hAnsi="Book Antiqua"/>
          <w:sz w:val="24"/>
          <w:szCs w:val="24"/>
        </w:rPr>
        <w:fldChar w:fldCharType="begin" w:fldLock="1"/>
      </w:r>
      <w:r w:rsidRPr="00CC6DD4">
        <w:rPr>
          <w:rFonts w:ascii="Book Antiqua" w:hAnsi="Book Antiqua"/>
          <w:sz w:val="24"/>
          <w:szCs w:val="24"/>
        </w:rPr>
        <w:instrText xml:space="preserve">ADDIN Mendeley Bibliography CSL_BIBLIOGRAPHY </w:instrText>
      </w:r>
      <w:r w:rsidRPr="00CC6DD4">
        <w:rPr>
          <w:rFonts w:ascii="Book Antiqua" w:hAnsi="Book Antiqua"/>
          <w:sz w:val="24"/>
          <w:szCs w:val="24"/>
        </w:rPr>
        <w:fldChar w:fldCharType="separate"/>
      </w:r>
      <w:r w:rsidR="0074288F" w:rsidRPr="0074288F">
        <w:rPr>
          <w:rFonts w:ascii="Book Antiqua" w:hAnsi="Book Antiqua" w:cs="Times New Roman"/>
          <w:noProof/>
          <w:sz w:val="24"/>
          <w:szCs w:val="24"/>
        </w:rPr>
        <w:t xml:space="preserve">Abbas, N. (2019). Masa Depan Hadis Dan ‘Ulum Al-Hadis (Suatu Gagasan Ke Arah Pembaruan Pemikiran Hadis). </w:t>
      </w:r>
      <w:r w:rsidR="0074288F" w:rsidRPr="0074288F">
        <w:rPr>
          <w:rFonts w:ascii="Book Antiqua" w:hAnsi="Book Antiqua" w:cs="Times New Roman"/>
          <w:i/>
          <w:iCs/>
          <w:noProof/>
          <w:sz w:val="24"/>
          <w:szCs w:val="24"/>
        </w:rPr>
        <w:t>Sulesana: Jurnal Wawasan Keislaman</w:t>
      </w:r>
      <w:r w:rsidR="0074288F" w:rsidRPr="0074288F">
        <w:rPr>
          <w:rFonts w:ascii="Book Antiqua" w:hAnsi="Book Antiqua" w:cs="Times New Roman"/>
          <w:noProof/>
          <w:sz w:val="24"/>
          <w:szCs w:val="24"/>
        </w:rPr>
        <w:t xml:space="preserve">, </w:t>
      </w:r>
      <w:r w:rsidR="0074288F" w:rsidRPr="0074288F">
        <w:rPr>
          <w:rFonts w:ascii="Book Antiqua" w:hAnsi="Book Antiqua" w:cs="Times New Roman"/>
          <w:i/>
          <w:iCs/>
          <w:noProof/>
          <w:sz w:val="24"/>
          <w:szCs w:val="24"/>
        </w:rPr>
        <w:t>13</w:t>
      </w:r>
      <w:r w:rsidR="0074288F" w:rsidRPr="0074288F">
        <w:rPr>
          <w:rFonts w:ascii="Book Antiqua" w:hAnsi="Book Antiqua" w:cs="Times New Roman"/>
          <w:noProof/>
          <w:sz w:val="24"/>
          <w:szCs w:val="24"/>
        </w:rPr>
        <w:t>(1), 41–63.</w:t>
      </w:r>
    </w:p>
    <w:p w14:paraId="1A08EEB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bd Razzak, M. (2011). Punica Granatum Bicara Al-Quran, Al-Hadith Dan Sains Perubatan Moden. </w:t>
      </w:r>
      <w:r w:rsidRPr="0074288F">
        <w:rPr>
          <w:rFonts w:ascii="Book Antiqua" w:hAnsi="Book Antiqua" w:cs="Times New Roman"/>
          <w:i/>
          <w:iCs/>
          <w:noProof/>
          <w:sz w:val="24"/>
          <w:szCs w:val="24"/>
        </w:rPr>
        <w:t>Al-Bayan: Journal of Qur’an and Hadith Studi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9</w:t>
      </w:r>
      <w:r w:rsidRPr="0074288F">
        <w:rPr>
          <w:rFonts w:ascii="Book Antiqua" w:hAnsi="Book Antiqua" w:cs="Times New Roman"/>
          <w:noProof/>
          <w:sz w:val="24"/>
          <w:szCs w:val="24"/>
        </w:rPr>
        <w:t>(1), 1–20.</w:t>
      </w:r>
    </w:p>
    <w:p w14:paraId="63BB158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dib, H. M. (2011). </w:t>
      </w:r>
      <w:r w:rsidRPr="0074288F">
        <w:rPr>
          <w:rFonts w:ascii="Book Antiqua" w:hAnsi="Book Antiqua" w:cs="Times New Roman"/>
          <w:i/>
          <w:iCs/>
          <w:noProof/>
          <w:sz w:val="24"/>
          <w:szCs w:val="24"/>
        </w:rPr>
        <w:t>Filsafat Ilmu: Ontologi, Epistemol ogi, Aksiologi, dan Logika Ilmu Pengetahuan</w:t>
      </w:r>
      <w:r w:rsidRPr="0074288F">
        <w:rPr>
          <w:rFonts w:ascii="Book Antiqua" w:hAnsi="Book Antiqua" w:cs="Times New Roman"/>
          <w:noProof/>
          <w:sz w:val="24"/>
          <w:szCs w:val="24"/>
        </w:rPr>
        <w:t>. Pustaka Pelajar.</w:t>
      </w:r>
    </w:p>
    <w:p w14:paraId="1B36ED7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ditoni, A. (2019). Studi Islam di Indonesia: Peluang dan Tantangan. </w:t>
      </w:r>
      <w:r w:rsidRPr="0074288F">
        <w:rPr>
          <w:rFonts w:ascii="Book Antiqua" w:hAnsi="Book Antiqua" w:cs="Times New Roman"/>
          <w:i/>
          <w:iCs/>
          <w:noProof/>
          <w:sz w:val="24"/>
          <w:szCs w:val="24"/>
        </w:rPr>
        <w:t>PROCEEDING IAIN Batusangkar</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w:t>
      </w:r>
      <w:r w:rsidRPr="0074288F">
        <w:rPr>
          <w:rFonts w:ascii="Book Antiqua" w:hAnsi="Book Antiqua" w:cs="Times New Roman"/>
          <w:noProof/>
          <w:sz w:val="24"/>
          <w:szCs w:val="24"/>
        </w:rPr>
        <w:t>(1), 5–16.</w:t>
      </w:r>
    </w:p>
    <w:p w14:paraId="253F970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dytoma, W. W. (2019). </w:t>
      </w:r>
      <w:r w:rsidRPr="0074288F">
        <w:rPr>
          <w:rFonts w:ascii="Book Antiqua" w:hAnsi="Book Antiqua" w:cs="Times New Roman"/>
          <w:i/>
          <w:iCs/>
          <w:noProof/>
          <w:sz w:val="24"/>
          <w:szCs w:val="24"/>
        </w:rPr>
        <w:t>Peringkasan teks otomatis Hadis Shalat menggunakan algoritma Bellman Ford</w:t>
      </w:r>
      <w:r w:rsidRPr="0074288F">
        <w:rPr>
          <w:rFonts w:ascii="Book Antiqua" w:hAnsi="Book Antiqua" w:cs="Times New Roman"/>
          <w:noProof/>
          <w:sz w:val="24"/>
          <w:szCs w:val="24"/>
        </w:rPr>
        <w:t xml:space="preserve"> [UIN Sunan Gunung Djati Bandung]. http://digilib.uinsgd.ac.id/id/eprint/23433</w:t>
      </w:r>
    </w:p>
    <w:p w14:paraId="13921AB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fwadzi, B. (2016a). </w:t>
      </w:r>
      <w:r w:rsidRPr="0074288F">
        <w:rPr>
          <w:rFonts w:ascii="Book Antiqua" w:hAnsi="Book Antiqua" w:cs="Times New Roman"/>
          <w:i/>
          <w:iCs/>
          <w:noProof/>
          <w:sz w:val="24"/>
          <w:szCs w:val="24"/>
        </w:rPr>
        <w:t>Memahami Eksistensi Pendekatan Ilmu-ilmu Alam dan Pemahaman Hadis Nabi</w:t>
      </w:r>
      <w:r w:rsidRPr="0074288F">
        <w:rPr>
          <w:rFonts w:ascii="Book Antiqua" w:hAnsi="Book Antiqua" w:cs="Times New Roman"/>
          <w:noProof/>
          <w:sz w:val="24"/>
          <w:szCs w:val="24"/>
        </w:rPr>
        <w:t>.</w:t>
      </w:r>
    </w:p>
    <w:p w14:paraId="6717041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fwadzi, B. (2016b). Membangun Integrasi Ilmu-Ilmu Sosial dan Hadis Nabi. </w:t>
      </w:r>
      <w:r w:rsidRPr="0074288F">
        <w:rPr>
          <w:rFonts w:ascii="Book Antiqua" w:hAnsi="Book Antiqua" w:cs="Times New Roman"/>
          <w:i/>
          <w:iCs/>
          <w:noProof/>
          <w:sz w:val="24"/>
          <w:szCs w:val="24"/>
        </w:rPr>
        <w:t>Jurnal Living 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1), 101–128.</w:t>
      </w:r>
    </w:p>
    <w:p w14:paraId="7905CA7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fwadzi, B. (2017). Integrasi ilmu-ilmu alam dan ilmu-ilmu sosial dengan pemahaman hadis Nabi: Telaah atas konsepsi, aplikasi, dan implikasi. </w:t>
      </w:r>
      <w:r w:rsidRPr="0074288F">
        <w:rPr>
          <w:rFonts w:ascii="Book Antiqua" w:hAnsi="Book Antiqua" w:cs="Times New Roman"/>
          <w:i/>
          <w:iCs/>
          <w:noProof/>
          <w:sz w:val="24"/>
          <w:szCs w:val="24"/>
        </w:rPr>
        <w:t>Theologi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8</w:t>
      </w:r>
      <w:r w:rsidRPr="0074288F">
        <w:rPr>
          <w:rFonts w:ascii="Book Antiqua" w:hAnsi="Book Antiqua" w:cs="Times New Roman"/>
          <w:noProof/>
          <w:sz w:val="24"/>
          <w:szCs w:val="24"/>
        </w:rPr>
        <w:t>(2), 351–390.</w:t>
      </w:r>
    </w:p>
    <w:p w14:paraId="6E36043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kbar, D. L., &amp; Budiyanto, B. (2020). Konsep Kesehatan Dalam Al-Qur’an Dan Hadis. </w:t>
      </w:r>
      <w:r w:rsidRPr="0074288F">
        <w:rPr>
          <w:rFonts w:ascii="Book Antiqua" w:hAnsi="Book Antiqua" w:cs="Times New Roman"/>
          <w:i/>
          <w:iCs/>
          <w:noProof/>
          <w:sz w:val="24"/>
          <w:szCs w:val="24"/>
        </w:rPr>
        <w:t>Al-Bayan: Jurnal Ilmu Al-Qur’an Dan Hadist</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3</w:t>
      </w:r>
      <w:r w:rsidRPr="0074288F">
        <w:rPr>
          <w:rFonts w:ascii="Book Antiqua" w:hAnsi="Book Antiqua" w:cs="Times New Roman"/>
          <w:noProof/>
          <w:sz w:val="24"/>
          <w:szCs w:val="24"/>
        </w:rPr>
        <w:t>(2), 157–173.</w:t>
      </w:r>
    </w:p>
    <w:p w14:paraId="294C6D8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kmaluddin, M. (2020). Diskursus Penelitian Al-quran dan Hadis dengan Ilmu Pengetahuan Modern. </w:t>
      </w:r>
      <w:r w:rsidRPr="0074288F">
        <w:rPr>
          <w:rFonts w:ascii="Book Antiqua" w:hAnsi="Book Antiqua" w:cs="Times New Roman"/>
          <w:i/>
          <w:iCs/>
          <w:noProof/>
          <w:sz w:val="24"/>
          <w:szCs w:val="24"/>
        </w:rPr>
        <w:t>Seminar Nasional Hasil Penelitian Dan Pengabdian Masyarakat UNIMUS 2017</w:t>
      </w:r>
      <w:r w:rsidRPr="0074288F">
        <w:rPr>
          <w:rFonts w:ascii="Book Antiqua" w:hAnsi="Book Antiqua" w:cs="Times New Roman"/>
          <w:noProof/>
          <w:sz w:val="24"/>
          <w:szCs w:val="24"/>
        </w:rPr>
        <w:t>.</w:t>
      </w:r>
    </w:p>
    <w:p w14:paraId="74137D4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 Faraby, S., Jasin, E. R. R., &amp; Kusumaningrum, A. (2018). Classification of hadith into positive suggestion, negative suggestion, and information. </w:t>
      </w:r>
      <w:r w:rsidRPr="0074288F">
        <w:rPr>
          <w:rFonts w:ascii="Book Antiqua" w:hAnsi="Book Antiqua" w:cs="Times New Roman"/>
          <w:i/>
          <w:iCs/>
          <w:noProof/>
          <w:sz w:val="24"/>
          <w:szCs w:val="24"/>
        </w:rPr>
        <w:t>Journal of Physics: Conference Seri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971</w:t>
      </w:r>
      <w:r w:rsidRPr="0074288F">
        <w:rPr>
          <w:rFonts w:ascii="Book Antiqua" w:hAnsi="Book Antiqua" w:cs="Times New Roman"/>
          <w:noProof/>
          <w:sz w:val="24"/>
          <w:szCs w:val="24"/>
        </w:rPr>
        <w:t>(1), 12046.</w:t>
      </w:r>
    </w:p>
    <w:p w14:paraId="2ABA22C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amsyah, A., Siti, M., &amp; Syamsul, H. (2020). The Contextualization of Hadith in Indonesia: Nusantara Ulema’s Response to Islamists. </w:t>
      </w:r>
      <w:r w:rsidRPr="0074288F">
        <w:rPr>
          <w:rFonts w:ascii="Book Antiqua" w:hAnsi="Book Antiqua" w:cs="Times New Roman"/>
          <w:i/>
          <w:iCs/>
          <w:noProof/>
          <w:sz w:val="24"/>
          <w:szCs w:val="24"/>
        </w:rPr>
        <w:t>International Journal of Psychosocial Rehabilitatio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4</w:t>
      </w:r>
      <w:r w:rsidRPr="0074288F">
        <w:rPr>
          <w:rFonts w:ascii="Book Antiqua" w:hAnsi="Book Antiqua" w:cs="Times New Roman"/>
          <w:noProof/>
          <w:sz w:val="24"/>
          <w:szCs w:val="24"/>
        </w:rPr>
        <w:t>(7), 1548–1558.</w:t>
      </w:r>
    </w:p>
    <w:p w14:paraId="41D5DED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dhaln, K., Zeki, A., Zeki, A., &amp; Alreshidi, H. (2012). Improving knowledge extraction of Hadith classifier using decision tree algorithm. </w:t>
      </w:r>
      <w:r w:rsidRPr="0074288F">
        <w:rPr>
          <w:rFonts w:ascii="Book Antiqua" w:hAnsi="Book Antiqua" w:cs="Times New Roman"/>
          <w:i/>
          <w:iCs/>
          <w:noProof/>
          <w:sz w:val="24"/>
          <w:szCs w:val="24"/>
        </w:rPr>
        <w:t>2012 International Conference on Information Retrieval &amp; Knowledge Management</w:t>
      </w:r>
      <w:r w:rsidRPr="0074288F">
        <w:rPr>
          <w:rFonts w:ascii="Book Antiqua" w:hAnsi="Book Antiqua" w:cs="Times New Roman"/>
          <w:noProof/>
          <w:sz w:val="24"/>
          <w:szCs w:val="24"/>
        </w:rPr>
        <w:t>, 148–152.</w:t>
      </w:r>
    </w:p>
    <w:p w14:paraId="44D2220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dhlan, K. A., Zeki, A. M., Zeki, A. M., &amp; Alreshidi, H. A. (2012). Novel mechanism to improve hadith classifier performance. </w:t>
      </w:r>
      <w:r w:rsidRPr="0074288F">
        <w:rPr>
          <w:rFonts w:ascii="Book Antiqua" w:hAnsi="Book Antiqua" w:cs="Times New Roman"/>
          <w:i/>
          <w:iCs/>
          <w:noProof/>
          <w:sz w:val="24"/>
          <w:szCs w:val="24"/>
        </w:rPr>
        <w:t>2012 International Conference on Advanced Computer Science Applications and Technologies (ACSAT)</w:t>
      </w:r>
      <w:r w:rsidRPr="0074288F">
        <w:rPr>
          <w:rFonts w:ascii="Book Antiqua" w:hAnsi="Book Antiqua" w:cs="Times New Roman"/>
          <w:noProof/>
          <w:sz w:val="24"/>
          <w:szCs w:val="24"/>
        </w:rPr>
        <w:t>, 512–517.</w:t>
      </w:r>
    </w:p>
    <w:p w14:paraId="4C6FB35E"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i, M. A. M., Ibrahim, M. N., Usman, A. H., Nazri, M. A., &amp; Kadir, M. N. A. (2015). Al-Jarh Wa Al-Ta’dil (Criticism and Praise): It’s Significant in the Science of Hadith. </w:t>
      </w:r>
      <w:r w:rsidRPr="0074288F">
        <w:rPr>
          <w:rFonts w:ascii="Book Antiqua" w:hAnsi="Book Antiqua" w:cs="Times New Roman"/>
          <w:i/>
          <w:iCs/>
          <w:noProof/>
          <w:sz w:val="24"/>
          <w:szCs w:val="24"/>
        </w:rPr>
        <w:t>Mediterranean Journal of Social Scienc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2 S1), 284.</w:t>
      </w:r>
    </w:p>
    <w:p w14:paraId="7440F4A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i, N. (2008). Hadis Versus Sains: Memahami Hadis-Hadis Musykil. In </w:t>
      </w:r>
      <w:r w:rsidRPr="0074288F">
        <w:rPr>
          <w:rFonts w:ascii="Book Antiqua" w:hAnsi="Book Antiqua" w:cs="Times New Roman"/>
          <w:i/>
          <w:iCs/>
          <w:noProof/>
          <w:sz w:val="24"/>
          <w:szCs w:val="24"/>
        </w:rPr>
        <w:lastRenderedPageBreak/>
        <w:t>Yogyakarta: Teras</w:t>
      </w:r>
      <w:r w:rsidRPr="0074288F">
        <w:rPr>
          <w:rFonts w:ascii="Book Antiqua" w:hAnsi="Book Antiqua" w:cs="Times New Roman"/>
          <w:noProof/>
          <w:sz w:val="24"/>
          <w:szCs w:val="24"/>
        </w:rPr>
        <w:t>.</w:t>
      </w:r>
    </w:p>
    <w:p w14:paraId="7AF6FD9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Kabi, M. N., Wahsheh, H. A., Alsmadi, I. M., &amp; Al-Akhras, A. M. A. (2015). Extended topical classification of hadith Arabic text. </w:t>
      </w:r>
      <w:r w:rsidRPr="0074288F">
        <w:rPr>
          <w:rFonts w:ascii="Book Antiqua" w:hAnsi="Book Antiqua" w:cs="Times New Roman"/>
          <w:i/>
          <w:iCs/>
          <w:noProof/>
          <w:sz w:val="24"/>
          <w:szCs w:val="24"/>
        </w:rPr>
        <w:t>Int. J. Islam. Appl. Comput. Sci. Technol</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3</w:t>
      </w:r>
      <w:r w:rsidRPr="0074288F">
        <w:rPr>
          <w:rFonts w:ascii="Book Antiqua" w:hAnsi="Book Antiqua" w:cs="Times New Roman"/>
          <w:noProof/>
          <w:sz w:val="24"/>
          <w:szCs w:val="24"/>
        </w:rPr>
        <w:t>(3), 13–23.</w:t>
      </w:r>
    </w:p>
    <w:p w14:paraId="706B6FF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khatib, M. (2010). Classification of Al-Hadith Al-Shareef using data mining algorithm. </w:t>
      </w:r>
      <w:r w:rsidRPr="0074288F">
        <w:rPr>
          <w:rFonts w:ascii="Book Antiqua" w:hAnsi="Book Antiqua" w:cs="Times New Roman"/>
          <w:i/>
          <w:iCs/>
          <w:noProof/>
          <w:sz w:val="24"/>
          <w:szCs w:val="24"/>
        </w:rPr>
        <w:t>European, Mediterranean and Middle Eastern Conference on Information Systems, EMCIS2010, Abu Dhabi, UAE</w:t>
      </w:r>
      <w:r w:rsidRPr="0074288F">
        <w:rPr>
          <w:rFonts w:ascii="Book Antiqua" w:hAnsi="Book Antiqua" w:cs="Times New Roman"/>
          <w:noProof/>
          <w:sz w:val="24"/>
          <w:szCs w:val="24"/>
        </w:rPr>
        <w:t>, 1–23.</w:t>
      </w:r>
    </w:p>
    <w:p w14:paraId="64B3E03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khatib, M., Monem, A. A., &amp; Shaalan, K. (2017). A Rich Arabic WordNet Resource for Al-Hadith Al-Shareef. </w:t>
      </w:r>
      <w:r w:rsidRPr="0074288F">
        <w:rPr>
          <w:rFonts w:ascii="Book Antiqua" w:hAnsi="Book Antiqua" w:cs="Times New Roman"/>
          <w:i/>
          <w:iCs/>
          <w:noProof/>
          <w:sz w:val="24"/>
          <w:szCs w:val="24"/>
        </w:rPr>
        <w:t>Procedia Computer Science</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17</w:t>
      </w:r>
      <w:r w:rsidRPr="0074288F">
        <w:rPr>
          <w:rFonts w:ascii="Book Antiqua" w:hAnsi="Book Antiqua" w:cs="Times New Roman"/>
          <w:noProof/>
          <w:sz w:val="24"/>
          <w:szCs w:val="24"/>
        </w:rPr>
        <w:t>, 101–110.</w:t>
      </w:r>
    </w:p>
    <w:p w14:paraId="63ACF3A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Najjar, Z. (2011). Sains Dalam Hadis. </w:t>
      </w:r>
      <w:r w:rsidRPr="0074288F">
        <w:rPr>
          <w:rFonts w:ascii="Book Antiqua" w:hAnsi="Book Antiqua" w:cs="Times New Roman"/>
          <w:i/>
          <w:iCs/>
          <w:noProof/>
          <w:sz w:val="24"/>
          <w:szCs w:val="24"/>
        </w:rPr>
        <w:t>Mengungkap Fakta Ilmiah Dari Kemukjizatan Hadis Nabi, Jakarta: Amzah</w:t>
      </w:r>
      <w:r w:rsidRPr="0074288F">
        <w:rPr>
          <w:rFonts w:ascii="Book Antiqua" w:hAnsi="Book Antiqua" w:cs="Times New Roman"/>
          <w:noProof/>
          <w:sz w:val="24"/>
          <w:szCs w:val="24"/>
        </w:rPr>
        <w:t>.</w:t>
      </w:r>
    </w:p>
    <w:p w14:paraId="7D0BE91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l-Najjar, Z. R. M., &amp; Indrayadi, Y. (2010). </w:t>
      </w:r>
      <w:r w:rsidRPr="0074288F">
        <w:rPr>
          <w:rFonts w:ascii="Book Antiqua" w:hAnsi="Book Antiqua" w:cs="Times New Roman"/>
          <w:i/>
          <w:iCs/>
          <w:noProof/>
          <w:sz w:val="24"/>
          <w:szCs w:val="24"/>
        </w:rPr>
        <w:t>Buku induk mukjizat ilmiah hadis nabi: menyibak fakta-fakta ilmiah dalam sabda Rasulullah yang kebenarannya baru tersiangkapkan di era kemajuan sains dan teknologi</w:t>
      </w:r>
      <w:r w:rsidRPr="0074288F">
        <w:rPr>
          <w:rFonts w:ascii="Book Antiqua" w:hAnsi="Book Antiqua" w:cs="Times New Roman"/>
          <w:noProof/>
          <w:sz w:val="24"/>
          <w:szCs w:val="24"/>
        </w:rPr>
        <w:t>. Penerbit Zaman.</w:t>
      </w:r>
    </w:p>
    <w:p w14:paraId="4CFA03A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maliya, N. K. (2015). Epistemologi Hadis. </w:t>
      </w:r>
      <w:r w:rsidRPr="0074288F">
        <w:rPr>
          <w:rFonts w:ascii="Book Antiqua" w:hAnsi="Book Antiqua" w:cs="Times New Roman"/>
          <w:i/>
          <w:iCs/>
          <w:noProof/>
          <w:sz w:val="24"/>
          <w:szCs w:val="24"/>
        </w:rPr>
        <w:t>QALAMUNA-Jurnal Pendidikan, Sosial, Dan Agam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7</w:t>
      </w:r>
      <w:r w:rsidRPr="0074288F">
        <w:rPr>
          <w:rFonts w:ascii="Book Antiqua" w:hAnsi="Book Antiqua" w:cs="Times New Roman"/>
          <w:noProof/>
          <w:sz w:val="24"/>
          <w:szCs w:val="24"/>
        </w:rPr>
        <w:t>(1), 107–119.</w:t>
      </w:r>
    </w:p>
    <w:p w14:paraId="2E69FD1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nam, N. (2012). Al-Qur’an dan Hadis: Dialektika Sains-Teknologi dan Ilmu Agama. </w:t>
      </w:r>
      <w:r w:rsidRPr="0074288F">
        <w:rPr>
          <w:rFonts w:ascii="Book Antiqua" w:hAnsi="Book Antiqua" w:cs="Times New Roman"/>
          <w:i/>
          <w:iCs/>
          <w:noProof/>
          <w:sz w:val="24"/>
          <w:szCs w:val="24"/>
        </w:rPr>
        <w:t>Dalam Jurnal Al-‘Adalah</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6</w:t>
      </w:r>
      <w:r w:rsidRPr="0074288F">
        <w:rPr>
          <w:rFonts w:ascii="Book Antiqua" w:hAnsi="Book Antiqua" w:cs="Times New Roman"/>
          <w:noProof/>
          <w:sz w:val="24"/>
          <w:szCs w:val="24"/>
        </w:rPr>
        <w:t>(2).</w:t>
      </w:r>
    </w:p>
    <w:p w14:paraId="331F781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ndariati, L. (2020). Hadis dan Sejarah Perkembangannya. </w:t>
      </w:r>
      <w:r w:rsidRPr="0074288F">
        <w:rPr>
          <w:rFonts w:ascii="Book Antiqua" w:hAnsi="Book Antiqua" w:cs="Times New Roman"/>
          <w:i/>
          <w:iCs/>
          <w:noProof/>
          <w:sz w:val="24"/>
          <w:szCs w:val="24"/>
        </w:rPr>
        <w:t>Diroyah: Jurnal Studi Ilmu 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w:t>
      </w:r>
      <w:r w:rsidRPr="0074288F">
        <w:rPr>
          <w:rFonts w:ascii="Book Antiqua" w:hAnsi="Book Antiqua" w:cs="Times New Roman"/>
          <w:noProof/>
          <w:sz w:val="24"/>
          <w:szCs w:val="24"/>
        </w:rPr>
        <w:t>(2).</w:t>
      </w:r>
    </w:p>
    <w:p w14:paraId="594F7D5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nggoro, T. (2019). Perkembangan Pemahaman Hadis Di Indonesia: Analisis Pergeseran Dan Tawaran Di Masa Kini. </w:t>
      </w:r>
      <w:r w:rsidRPr="0074288F">
        <w:rPr>
          <w:rFonts w:ascii="Book Antiqua" w:hAnsi="Book Antiqua" w:cs="Times New Roman"/>
          <w:i/>
          <w:iCs/>
          <w:noProof/>
          <w:sz w:val="24"/>
          <w:szCs w:val="24"/>
        </w:rPr>
        <w:t>Diya Al-Afkar: Jurnal Studi Al-Quran Dan Al-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7</w:t>
      </w:r>
      <w:r w:rsidRPr="0074288F">
        <w:rPr>
          <w:rFonts w:ascii="Book Antiqua" w:hAnsi="Book Antiqua" w:cs="Times New Roman"/>
          <w:noProof/>
          <w:sz w:val="24"/>
          <w:szCs w:val="24"/>
        </w:rPr>
        <w:t>(01), 147–166.</w:t>
      </w:r>
    </w:p>
    <w:p w14:paraId="59889B7E"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riyanto, D. A. S. (2018). Sains dan teknologi dalam perkembangan peradaban manusia. </w:t>
      </w:r>
      <w:r w:rsidRPr="0074288F">
        <w:rPr>
          <w:rFonts w:ascii="Book Antiqua" w:hAnsi="Book Antiqua" w:cs="Times New Roman"/>
          <w:i/>
          <w:iCs/>
          <w:noProof/>
          <w:sz w:val="24"/>
          <w:szCs w:val="24"/>
        </w:rPr>
        <w:t>Seminar Nasional Pendidikan Teknik Otomotif</w:t>
      </w:r>
      <w:r w:rsidRPr="0074288F">
        <w:rPr>
          <w:rFonts w:ascii="Book Antiqua" w:hAnsi="Book Antiqua" w:cs="Times New Roman"/>
          <w:noProof/>
          <w:sz w:val="24"/>
          <w:szCs w:val="24"/>
        </w:rPr>
        <w:t>.</w:t>
      </w:r>
    </w:p>
    <w:p w14:paraId="68C21AA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ssagaf, J. (2015). Studi Hadis Dengan Pendekatan Sosiologis: Paradigma Living-Hadis. </w:t>
      </w:r>
      <w:r w:rsidRPr="0074288F">
        <w:rPr>
          <w:rFonts w:ascii="Book Antiqua" w:hAnsi="Book Antiqua" w:cs="Times New Roman"/>
          <w:i/>
          <w:iCs/>
          <w:noProof/>
          <w:sz w:val="24"/>
          <w:szCs w:val="24"/>
        </w:rPr>
        <w:t>Holistic Al-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2), 289–316.</w:t>
      </w:r>
    </w:p>
    <w:p w14:paraId="79851F0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tabik, A. (2017). Epistemologi Hadis: Melacak Sumber Otentitas Hadis. </w:t>
      </w:r>
      <w:r w:rsidRPr="0074288F">
        <w:rPr>
          <w:rFonts w:ascii="Book Antiqua" w:hAnsi="Book Antiqua" w:cs="Times New Roman"/>
          <w:i/>
          <w:iCs/>
          <w:noProof/>
          <w:sz w:val="24"/>
          <w:szCs w:val="24"/>
        </w:rPr>
        <w:t>RELIGIA</w:t>
      </w:r>
      <w:r w:rsidRPr="0074288F">
        <w:rPr>
          <w:rFonts w:ascii="Book Antiqua" w:hAnsi="Book Antiqua" w:cs="Times New Roman"/>
          <w:noProof/>
          <w:sz w:val="24"/>
          <w:szCs w:val="24"/>
        </w:rPr>
        <w:t>.</w:t>
      </w:r>
    </w:p>
    <w:p w14:paraId="03044FC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umeeruddy, M. Z., Zengin, G., &amp; Mahomoodally, M. F. (2018). A review of the traditional and modern uses of Salvadora persica L.(Miswak): Toothbrush tree of Prophet Muhammad. </w:t>
      </w:r>
      <w:r w:rsidRPr="0074288F">
        <w:rPr>
          <w:rFonts w:ascii="Book Antiqua" w:hAnsi="Book Antiqua" w:cs="Times New Roman"/>
          <w:i/>
          <w:iCs/>
          <w:noProof/>
          <w:sz w:val="24"/>
          <w:szCs w:val="24"/>
        </w:rPr>
        <w:t>Journal of Ethnopharmacology</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13</w:t>
      </w:r>
      <w:r w:rsidRPr="0074288F">
        <w:rPr>
          <w:rFonts w:ascii="Book Antiqua" w:hAnsi="Book Antiqua" w:cs="Times New Roman"/>
          <w:noProof/>
          <w:sz w:val="24"/>
          <w:szCs w:val="24"/>
        </w:rPr>
        <w:t>, 409–444.</w:t>
      </w:r>
    </w:p>
    <w:p w14:paraId="5774242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wang, A. B., &amp; Robbi, A. A. M. (2020). Health Science: Medical Treatment In Prophet’s Behaviour Context/Sains Kesihatan: Perubatan Dalam Konteks Tasarrufat Nabawiyyah. </w:t>
      </w:r>
      <w:r w:rsidRPr="0074288F">
        <w:rPr>
          <w:rFonts w:ascii="Book Antiqua" w:hAnsi="Book Antiqua" w:cs="Times New Roman"/>
          <w:i/>
          <w:iCs/>
          <w:noProof/>
          <w:sz w:val="24"/>
          <w:szCs w:val="24"/>
        </w:rPr>
        <w:t>Sains Humanik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2</w:t>
      </w:r>
      <w:r w:rsidRPr="0074288F">
        <w:rPr>
          <w:rFonts w:ascii="Book Antiqua" w:hAnsi="Book Antiqua" w:cs="Times New Roman"/>
          <w:noProof/>
          <w:sz w:val="24"/>
          <w:szCs w:val="24"/>
        </w:rPr>
        <w:t>(2).</w:t>
      </w:r>
    </w:p>
    <w:p w14:paraId="1D9B0CB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zmi, A. M., Al-Qabbany, A. O., &amp; Hussain, A. (2019). Computational and natural language processing based studies of hadith literature: a survey. </w:t>
      </w:r>
      <w:r w:rsidRPr="0074288F">
        <w:rPr>
          <w:rFonts w:ascii="Book Antiqua" w:hAnsi="Book Antiqua" w:cs="Times New Roman"/>
          <w:i/>
          <w:iCs/>
          <w:noProof/>
          <w:sz w:val="24"/>
          <w:szCs w:val="24"/>
        </w:rPr>
        <w:t>Artificial Intelligence Review</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52</w:t>
      </w:r>
      <w:r w:rsidRPr="0074288F">
        <w:rPr>
          <w:rFonts w:ascii="Book Antiqua" w:hAnsi="Book Antiqua" w:cs="Times New Roman"/>
          <w:noProof/>
          <w:sz w:val="24"/>
          <w:szCs w:val="24"/>
        </w:rPr>
        <w:t>(2), 1369–1414.</w:t>
      </w:r>
    </w:p>
    <w:p w14:paraId="6043833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Azmi, A. S. (2020). </w:t>
      </w:r>
      <w:r w:rsidRPr="0074288F">
        <w:rPr>
          <w:rFonts w:ascii="Book Antiqua" w:hAnsi="Book Antiqua" w:cs="Times New Roman"/>
          <w:i/>
          <w:iCs/>
          <w:noProof/>
          <w:sz w:val="24"/>
          <w:szCs w:val="24"/>
        </w:rPr>
        <w:t>40 Hadis tentang wabak penyakit</w:t>
      </w:r>
      <w:r w:rsidRPr="0074288F">
        <w:rPr>
          <w:rFonts w:ascii="Book Antiqua" w:hAnsi="Book Antiqua" w:cs="Times New Roman"/>
          <w:noProof/>
          <w:sz w:val="24"/>
          <w:szCs w:val="24"/>
        </w:rPr>
        <w:t>. Ulum Hadith Research Centre.</w:t>
      </w:r>
    </w:p>
    <w:p w14:paraId="190E0B2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Baihaqi, A. (2018). </w:t>
      </w:r>
      <w:r w:rsidRPr="0074288F">
        <w:rPr>
          <w:rFonts w:ascii="Book Antiqua" w:hAnsi="Book Antiqua" w:cs="Times New Roman"/>
          <w:i/>
          <w:iCs/>
          <w:noProof/>
          <w:sz w:val="24"/>
          <w:szCs w:val="24"/>
        </w:rPr>
        <w:t>Pemahaman Larangan Menebang Pohon Bidara (Studi Kajian Kualitas Sanad Hadis Dan Pemahaman Hadis).</w:t>
      </w:r>
      <w:r w:rsidRPr="0074288F">
        <w:rPr>
          <w:rFonts w:ascii="Book Antiqua" w:hAnsi="Book Antiqua" w:cs="Times New Roman"/>
          <w:noProof/>
          <w:sz w:val="24"/>
          <w:szCs w:val="24"/>
        </w:rPr>
        <w:t xml:space="preserve"> Jakarta: Fakultas Ushuluddin Dan Filsafat UIN Syarif Hidayatullah.</w:t>
      </w:r>
    </w:p>
    <w:p w14:paraId="4ACDE0A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Baraka, R. S., &amp; Dalloul, Y. (2014). Building Hadith ontology to support the authenticity of Isnad. </w:t>
      </w:r>
      <w:r w:rsidRPr="0074288F">
        <w:rPr>
          <w:rFonts w:ascii="Book Antiqua" w:hAnsi="Book Antiqua" w:cs="Times New Roman"/>
          <w:i/>
          <w:iCs/>
          <w:noProof/>
          <w:sz w:val="24"/>
          <w:szCs w:val="24"/>
        </w:rPr>
        <w:t>Building Hadith Ontology to Support the Authenticity of Isnad</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1).</w:t>
      </w:r>
    </w:p>
    <w:p w14:paraId="572F730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lastRenderedPageBreak/>
        <w:t xml:space="preserve">Basid, A. (2016). Takhrîj al-Ḥadîth dalam Perspektif Kajian Ontologi dan Aksiologi Ilmu Hadis. </w:t>
      </w:r>
      <w:r w:rsidRPr="0074288F">
        <w:rPr>
          <w:rFonts w:ascii="Book Antiqua" w:hAnsi="Book Antiqua" w:cs="Times New Roman"/>
          <w:i/>
          <w:iCs/>
          <w:noProof/>
          <w:sz w:val="24"/>
          <w:szCs w:val="24"/>
        </w:rPr>
        <w:t>Tafáqquh: Jurnal Penelitian Dan Kajian Keislama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w:t>
      </w:r>
      <w:r w:rsidRPr="0074288F">
        <w:rPr>
          <w:rFonts w:ascii="Book Antiqua" w:hAnsi="Book Antiqua" w:cs="Times New Roman"/>
          <w:noProof/>
          <w:sz w:val="24"/>
          <w:szCs w:val="24"/>
        </w:rPr>
        <w:t>(1), 78–91.</w:t>
      </w:r>
    </w:p>
    <w:p w14:paraId="525DAF8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Branz, L., &amp; Brockmann, P. (2018). Sentiment Analysis of Twitter Data. </w:t>
      </w:r>
      <w:r w:rsidRPr="0074288F">
        <w:rPr>
          <w:rFonts w:ascii="Book Antiqua" w:hAnsi="Book Antiqua" w:cs="Times New Roman"/>
          <w:i/>
          <w:iCs/>
          <w:noProof/>
          <w:sz w:val="24"/>
          <w:szCs w:val="24"/>
        </w:rPr>
        <w:t>Proceedings of the 12th ACM International Conference on Distributed and Event-Based Systems  - DEBS ’18</w:t>
      </w:r>
      <w:r w:rsidRPr="0074288F">
        <w:rPr>
          <w:rFonts w:ascii="Book Antiqua" w:hAnsi="Book Antiqua" w:cs="Times New Roman"/>
          <w:noProof/>
          <w:sz w:val="24"/>
          <w:szCs w:val="24"/>
        </w:rPr>
        <w:t>. https://doi.org/10.1145/3210284.3219769</w:t>
      </w:r>
    </w:p>
    <w:p w14:paraId="6F22FCBE"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Brown, D. W. (2020). Western Hadith Studies. </w:t>
      </w:r>
      <w:r w:rsidRPr="0074288F">
        <w:rPr>
          <w:rFonts w:ascii="Book Antiqua" w:hAnsi="Book Antiqua" w:cs="Times New Roman"/>
          <w:i/>
          <w:iCs/>
          <w:noProof/>
          <w:sz w:val="24"/>
          <w:szCs w:val="24"/>
        </w:rPr>
        <w:t>The Wiley Blackwell Concise Companion to the Hadith</w:t>
      </w:r>
      <w:r w:rsidRPr="0074288F">
        <w:rPr>
          <w:rFonts w:ascii="Book Antiqua" w:hAnsi="Book Antiqua" w:cs="Times New Roman"/>
          <w:noProof/>
          <w:sz w:val="24"/>
          <w:szCs w:val="24"/>
        </w:rPr>
        <w:t>, 39–56.</w:t>
      </w:r>
    </w:p>
    <w:p w14:paraId="2C47022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Chowdhury, G. G. (2005). Natural language processing. </w:t>
      </w:r>
      <w:r w:rsidRPr="0074288F">
        <w:rPr>
          <w:rFonts w:ascii="Book Antiqua" w:hAnsi="Book Antiqua" w:cs="Times New Roman"/>
          <w:i/>
          <w:iCs/>
          <w:noProof/>
          <w:sz w:val="24"/>
          <w:szCs w:val="24"/>
        </w:rPr>
        <w:t>Annual Review of Information Science and Technology</w:t>
      </w:r>
      <w:r w:rsidRPr="0074288F">
        <w:rPr>
          <w:rFonts w:ascii="Book Antiqua" w:hAnsi="Book Antiqua" w:cs="Times New Roman"/>
          <w:noProof/>
          <w:sz w:val="24"/>
          <w:szCs w:val="24"/>
        </w:rPr>
        <w:t>. https://doi.org/10.1002/aris.1440370103</w:t>
      </w:r>
    </w:p>
    <w:p w14:paraId="3B2A793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hlan, M. (2011). Relasi Sains Modern dan Sains Islam Suatu Upaya Pencarian Paradigma Baru. </w:t>
      </w:r>
      <w:r w:rsidRPr="0074288F">
        <w:rPr>
          <w:rFonts w:ascii="Book Antiqua" w:hAnsi="Book Antiqua" w:cs="Times New Roman"/>
          <w:i/>
          <w:iCs/>
          <w:noProof/>
          <w:sz w:val="24"/>
          <w:szCs w:val="24"/>
        </w:rPr>
        <w:t>Jurnal Sala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2</w:t>
      </w:r>
      <w:r w:rsidRPr="0074288F">
        <w:rPr>
          <w:rFonts w:ascii="Book Antiqua" w:hAnsi="Book Antiqua" w:cs="Times New Roman"/>
          <w:noProof/>
          <w:sz w:val="24"/>
          <w:szCs w:val="24"/>
        </w:rPr>
        <w:t>(2).</w:t>
      </w:r>
    </w:p>
    <w:p w14:paraId="677843A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lil, F. Y. M. (2017). Hadis-Hadis tentang Farmasi; Sebuah Kajian Integratif dalam Memahami Hadis Rasulullah. </w:t>
      </w:r>
      <w:r w:rsidRPr="0074288F">
        <w:rPr>
          <w:rFonts w:ascii="Book Antiqua" w:hAnsi="Book Antiqua" w:cs="Times New Roman"/>
          <w:i/>
          <w:iCs/>
          <w:noProof/>
          <w:sz w:val="24"/>
          <w:szCs w:val="24"/>
        </w:rPr>
        <w:t>PROCEEDING IAIN Batusangkar</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1), 309–326.</w:t>
      </w:r>
    </w:p>
    <w:p w14:paraId="0BC7A134"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lis, A. (2017). Motivasi Pengembangan Ilmu Pengetahuan Dalam Perspektif Hadis Nabi. </w:t>
      </w:r>
      <w:r w:rsidRPr="0074288F">
        <w:rPr>
          <w:rFonts w:ascii="Book Antiqua" w:hAnsi="Book Antiqua" w:cs="Times New Roman"/>
          <w:i/>
          <w:iCs/>
          <w:noProof/>
          <w:sz w:val="24"/>
          <w:szCs w:val="24"/>
        </w:rPr>
        <w:t>POTENSIA: Jurnal Kependidikan Isla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3</w:t>
      </w:r>
      <w:r w:rsidRPr="0074288F">
        <w:rPr>
          <w:rFonts w:ascii="Book Antiqua" w:hAnsi="Book Antiqua" w:cs="Times New Roman"/>
          <w:noProof/>
          <w:sz w:val="24"/>
          <w:szCs w:val="24"/>
        </w:rPr>
        <w:t>(1), 1–28.</w:t>
      </w:r>
    </w:p>
    <w:p w14:paraId="04800B54"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2018). Paradigma Pemikiran Hadis. </w:t>
      </w:r>
      <w:r w:rsidRPr="0074288F">
        <w:rPr>
          <w:rFonts w:ascii="Book Antiqua" w:hAnsi="Book Antiqua" w:cs="Times New Roman"/>
          <w:i/>
          <w:iCs/>
          <w:noProof/>
          <w:sz w:val="24"/>
          <w:szCs w:val="24"/>
        </w:rPr>
        <w:t>Jurnal Aqidah Dan Filsafat Isla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1), 95–106.</w:t>
      </w:r>
    </w:p>
    <w:p w14:paraId="3F3F5B4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2020a). Big Data, Pengetahuan Sistematis, dan Kecerdasan Kolektif: Studi Kasus Pembelajaran Metode Penelitian Hadis. </w:t>
      </w:r>
      <w:r w:rsidRPr="0074288F">
        <w:rPr>
          <w:rFonts w:ascii="Book Antiqua" w:hAnsi="Book Antiqua" w:cs="Times New Roman"/>
          <w:i/>
          <w:iCs/>
          <w:noProof/>
          <w:sz w:val="24"/>
          <w:szCs w:val="24"/>
        </w:rPr>
        <w:t>Pre-Print Digital Library UIN Sunan Gunung Djati Bandung</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w:t>
      </w:r>
    </w:p>
    <w:p w14:paraId="7C9D6A6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2020b). Formula Penelitian Pengalaman Kelas Menulis. </w:t>
      </w:r>
      <w:r w:rsidRPr="0074288F">
        <w:rPr>
          <w:rFonts w:ascii="Book Antiqua" w:hAnsi="Book Antiqua" w:cs="Times New Roman"/>
          <w:i/>
          <w:iCs/>
          <w:noProof/>
          <w:sz w:val="24"/>
          <w:szCs w:val="24"/>
        </w:rPr>
        <w:t>Jurnal Kelas Menulis UIN Sunan Gunung Djati Bandung</w:t>
      </w:r>
      <w:r w:rsidRPr="0074288F">
        <w:rPr>
          <w:rFonts w:ascii="Book Antiqua" w:hAnsi="Book Antiqua" w:cs="Times New Roman"/>
          <w:noProof/>
          <w:sz w:val="24"/>
          <w:szCs w:val="24"/>
        </w:rPr>
        <w:t>.</w:t>
      </w:r>
    </w:p>
    <w:p w14:paraId="3E074FA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2020c). Metode Penelitian Kualitatif Studi Pustaka dan Studi Lapangan. </w:t>
      </w:r>
      <w:r w:rsidRPr="0074288F">
        <w:rPr>
          <w:rFonts w:ascii="Book Antiqua" w:hAnsi="Book Antiqua" w:cs="Times New Roman"/>
          <w:i/>
          <w:iCs/>
          <w:noProof/>
          <w:sz w:val="24"/>
          <w:szCs w:val="24"/>
        </w:rPr>
        <w:t>Pre-Print Digital Library UIN Sunan Gunung Djati Bandung</w:t>
      </w:r>
      <w:r w:rsidRPr="0074288F">
        <w:rPr>
          <w:rFonts w:ascii="Book Antiqua" w:hAnsi="Book Antiqua" w:cs="Times New Roman"/>
          <w:noProof/>
          <w:sz w:val="24"/>
          <w:szCs w:val="24"/>
        </w:rPr>
        <w:t>.</w:t>
      </w:r>
    </w:p>
    <w:p w14:paraId="39868A1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2020d). Prosiding Proses Bisnis Validitas Hadis untuk Perancangan Aplikasi Metode Tahrij. </w:t>
      </w:r>
      <w:r w:rsidRPr="0074288F">
        <w:rPr>
          <w:rFonts w:ascii="Book Antiqua" w:hAnsi="Book Antiqua" w:cs="Times New Roman"/>
          <w:i/>
          <w:iCs/>
          <w:noProof/>
          <w:sz w:val="24"/>
          <w:szCs w:val="24"/>
        </w:rPr>
        <w:t>Jurnal Ushuluddin UIN Sunan Gunung Djati Bandung</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 1–7.</w:t>
      </w:r>
    </w:p>
    <w:p w14:paraId="796D3DF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2020e). Rencana Implementasi Penelitian Hadis pada Pendidikan Tinggi Indonesia: Sebuah Analisis Kebijakan. </w:t>
      </w:r>
      <w:r w:rsidRPr="0074288F">
        <w:rPr>
          <w:rFonts w:ascii="Book Antiqua" w:hAnsi="Book Antiqua" w:cs="Times New Roman"/>
          <w:i/>
          <w:iCs/>
          <w:noProof/>
          <w:sz w:val="24"/>
          <w:szCs w:val="24"/>
        </w:rPr>
        <w:t>Jurnal Hadis Fakultas Ushuluddin UIN Sunan Gunung Djati Bandung</w:t>
      </w:r>
      <w:r w:rsidRPr="0074288F">
        <w:rPr>
          <w:rFonts w:ascii="Book Antiqua" w:hAnsi="Book Antiqua" w:cs="Times New Roman"/>
          <w:noProof/>
          <w:sz w:val="24"/>
          <w:szCs w:val="24"/>
        </w:rPr>
        <w:t>.</w:t>
      </w:r>
    </w:p>
    <w:p w14:paraId="6EEF3F3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Pahala, L., &amp; Soetari, E. (2017). Kontroversi Hadis sebagai Sumber Hukum Islam. </w:t>
      </w:r>
      <w:r w:rsidRPr="0074288F">
        <w:rPr>
          <w:rFonts w:ascii="Book Antiqua" w:hAnsi="Book Antiqua" w:cs="Times New Roman"/>
          <w:i/>
          <w:iCs/>
          <w:noProof/>
          <w:sz w:val="24"/>
          <w:szCs w:val="24"/>
        </w:rPr>
        <w:t>Wawasan: Jurnal Ilmiah Agama Dan Sosial Buday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2), 245–258.</w:t>
      </w:r>
    </w:p>
    <w:p w14:paraId="6B58FF0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armalaksana, W., Slamet, C., Zulfikar, W. B., Fadillah, I. F., Maylawati, D. S., &amp; Ali, H. (2020). Latent semantic analysis and cosine similarity for hadith search engine. </w:t>
      </w:r>
      <w:r w:rsidRPr="0074288F">
        <w:rPr>
          <w:rFonts w:ascii="Book Antiqua" w:hAnsi="Book Antiqua" w:cs="Times New Roman"/>
          <w:i/>
          <w:iCs/>
          <w:noProof/>
          <w:sz w:val="24"/>
          <w:szCs w:val="24"/>
        </w:rPr>
        <w:t>Telkomnik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8</w:t>
      </w:r>
      <w:r w:rsidRPr="0074288F">
        <w:rPr>
          <w:rFonts w:ascii="Book Antiqua" w:hAnsi="Book Antiqua" w:cs="Times New Roman"/>
          <w:noProof/>
          <w:sz w:val="24"/>
          <w:szCs w:val="24"/>
        </w:rPr>
        <w:t>(1).</w:t>
      </w:r>
    </w:p>
    <w:p w14:paraId="503C14C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euraseh, N. (2006). Health and medicine in the Islamic tradition based on the book of medicine (Kitab Al-Tibb) of Sahih Al-Bukhari. </w:t>
      </w:r>
      <w:r w:rsidRPr="0074288F">
        <w:rPr>
          <w:rFonts w:ascii="Book Antiqua" w:hAnsi="Book Antiqua" w:cs="Times New Roman"/>
          <w:i/>
          <w:iCs/>
          <w:noProof/>
          <w:sz w:val="24"/>
          <w:szCs w:val="24"/>
        </w:rPr>
        <w:t>JISHI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5</w:t>
      </w:r>
      <w:r w:rsidRPr="0074288F">
        <w:rPr>
          <w:rFonts w:ascii="Book Antiqua" w:hAnsi="Book Antiqua" w:cs="Times New Roman"/>
          <w:noProof/>
          <w:sz w:val="24"/>
          <w:szCs w:val="24"/>
        </w:rPr>
        <w:t>, 2–14.</w:t>
      </w:r>
    </w:p>
    <w:p w14:paraId="2BF68F9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Dunleavy, M., &amp; Dede, C. (2014). Augmented reality teaching and learning. In </w:t>
      </w:r>
      <w:r w:rsidRPr="0074288F">
        <w:rPr>
          <w:rFonts w:ascii="Book Antiqua" w:hAnsi="Book Antiqua" w:cs="Times New Roman"/>
          <w:i/>
          <w:iCs/>
          <w:noProof/>
          <w:sz w:val="24"/>
          <w:szCs w:val="24"/>
        </w:rPr>
        <w:t>Handbook of Research on Educational Communications and Technology: Fourth Edition</w:t>
      </w:r>
      <w:r w:rsidRPr="0074288F">
        <w:rPr>
          <w:rFonts w:ascii="Book Antiqua" w:hAnsi="Book Antiqua" w:cs="Times New Roman"/>
          <w:noProof/>
          <w:sz w:val="24"/>
          <w:szCs w:val="24"/>
        </w:rPr>
        <w:t>. https://doi.org/10.1007/978-1-4614-3185-5_59</w:t>
      </w:r>
    </w:p>
    <w:p w14:paraId="2CEF06D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adli, S. N. I. A., Mokhtar, W. K. A. W., Amiruddin, E., Rashid, R. A., Idris, M. F. H. M., &amp; Salleh, A. Z. (2019). Healthy Lifestyle of Prophet Muhammad SAW. </w:t>
      </w:r>
      <w:r w:rsidRPr="0074288F">
        <w:rPr>
          <w:rFonts w:ascii="Book Antiqua" w:hAnsi="Book Antiqua" w:cs="Times New Roman"/>
          <w:i/>
          <w:iCs/>
          <w:noProof/>
          <w:sz w:val="24"/>
          <w:szCs w:val="24"/>
        </w:rPr>
        <w:t xml:space="preserve">INTERNATIONAL JOURNAL OF ACADEMIC RESEARCH IN </w:t>
      </w:r>
      <w:r w:rsidRPr="0074288F">
        <w:rPr>
          <w:rFonts w:ascii="Book Antiqua" w:hAnsi="Book Antiqua" w:cs="Times New Roman"/>
          <w:i/>
          <w:iCs/>
          <w:noProof/>
          <w:sz w:val="24"/>
          <w:szCs w:val="24"/>
        </w:rPr>
        <w:lastRenderedPageBreak/>
        <w:t>BUSINESS AND SOCIAL SCIENC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9</w:t>
      </w:r>
      <w:r w:rsidRPr="0074288F">
        <w:rPr>
          <w:rFonts w:ascii="Book Antiqua" w:hAnsi="Book Antiqua" w:cs="Times New Roman"/>
          <w:noProof/>
          <w:sz w:val="24"/>
          <w:szCs w:val="24"/>
        </w:rPr>
        <w:t>(11).</w:t>
      </w:r>
    </w:p>
    <w:p w14:paraId="68E568E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ageh, A. (2019). Analisa Ontologi dan Epistemologi Hadis Perspektif Ibn Taimiyah. </w:t>
      </w:r>
      <w:r w:rsidRPr="0074288F">
        <w:rPr>
          <w:rFonts w:ascii="Book Antiqua" w:hAnsi="Book Antiqua" w:cs="Times New Roman"/>
          <w:i/>
          <w:iCs/>
          <w:noProof/>
          <w:sz w:val="24"/>
          <w:szCs w:val="24"/>
        </w:rPr>
        <w:t>TARBIYA ISLAMIA: Jurnal Pendidikan Dan Keislama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8</w:t>
      </w:r>
      <w:r w:rsidRPr="0074288F">
        <w:rPr>
          <w:rFonts w:ascii="Book Antiqua" w:hAnsi="Book Antiqua" w:cs="Times New Roman"/>
          <w:noProof/>
          <w:sz w:val="24"/>
          <w:szCs w:val="24"/>
        </w:rPr>
        <w:t>(2), 134–148.</w:t>
      </w:r>
    </w:p>
    <w:p w14:paraId="43F62BC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auzi, A. (2018). Kontekstualisasi Makna Hadis Siwak Melalui Pendekatan Hermeneutika Fazlur Rahman. </w:t>
      </w:r>
      <w:r w:rsidRPr="0074288F">
        <w:rPr>
          <w:rFonts w:ascii="Book Antiqua" w:hAnsi="Book Antiqua" w:cs="Times New Roman"/>
          <w:i/>
          <w:iCs/>
          <w:noProof/>
          <w:sz w:val="24"/>
          <w:szCs w:val="24"/>
        </w:rPr>
        <w:t>Journal of Hadith Studi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2).</w:t>
      </w:r>
    </w:p>
    <w:p w14:paraId="55F949A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auzi, I. (2020). Hadits dari Klasik Literal ke Portable Digital: Telaah Aplikas Smartphone Mausu’ah al-Hadits al-Syarif Islamweb. </w:t>
      </w:r>
      <w:r w:rsidRPr="0074288F">
        <w:rPr>
          <w:rFonts w:ascii="Book Antiqua" w:hAnsi="Book Antiqua" w:cs="Times New Roman"/>
          <w:i/>
          <w:iCs/>
          <w:noProof/>
          <w:sz w:val="24"/>
          <w:szCs w:val="24"/>
        </w:rPr>
        <w:t>Riwayah: Jurnal Stud Hadit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1).</w:t>
      </w:r>
    </w:p>
    <w:p w14:paraId="578C656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ikriyati, U. U. (2019). Hadis Dhubābah Perspektif Teori Parity danSymmetric Universe. </w:t>
      </w:r>
      <w:r w:rsidRPr="0074288F">
        <w:rPr>
          <w:rFonts w:ascii="Book Antiqua" w:hAnsi="Book Antiqua" w:cs="Times New Roman"/>
          <w:i/>
          <w:iCs/>
          <w:noProof/>
          <w:sz w:val="24"/>
          <w:szCs w:val="24"/>
        </w:rPr>
        <w:t>Jurnal Living 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w:t>
      </w:r>
      <w:r w:rsidRPr="0074288F">
        <w:rPr>
          <w:rFonts w:ascii="Book Antiqua" w:hAnsi="Book Antiqua" w:cs="Times New Roman"/>
          <w:noProof/>
          <w:sz w:val="24"/>
          <w:szCs w:val="24"/>
        </w:rPr>
        <w:t>(1), 27–44.</w:t>
      </w:r>
    </w:p>
    <w:p w14:paraId="401A644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irdaus, M. T., &amp; Suryadilaga, M. A. (2019). Integrasi Keilmuan Dalam Kritik Matan Hadis. </w:t>
      </w:r>
      <w:r w:rsidRPr="0074288F">
        <w:rPr>
          <w:rFonts w:ascii="Book Antiqua" w:hAnsi="Book Antiqua" w:cs="Times New Roman"/>
          <w:i/>
          <w:iCs/>
          <w:noProof/>
          <w:sz w:val="24"/>
          <w:szCs w:val="24"/>
        </w:rPr>
        <w:t>TAJDID: Jurnal Ilmu Ushuluddi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8</w:t>
      </w:r>
      <w:r w:rsidRPr="0074288F">
        <w:rPr>
          <w:rFonts w:ascii="Book Antiqua" w:hAnsi="Book Antiqua" w:cs="Times New Roman"/>
          <w:noProof/>
          <w:sz w:val="24"/>
          <w:szCs w:val="24"/>
        </w:rPr>
        <w:t>(2), 153–176.</w:t>
      </w:r>
    </w:p>
    <w:p w14:paraId="4F84CA8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Fudhail, A. (2020). Menjawab Keraguan Maurice Bucaille tentang Kesesuaian Hadis dan Sains. </w:t>
      </w:r>
      <w:r w:rsidRPr="0074288F">
        <w:rPr>
          <w:rFonts w:ascii="Book Antiqua" w:hAnsi="Book Antiqua" w:cs="Times New Roman"/>
          <w:i/>
          <w:iCs/>
          <w:noProof/>
          <w:sz w:val="24"/>
          <w:szCs w:val="24"/>
        </w:rPr>
        <w:t>Refleksi</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9</w:t>
      </w:r>
      <w:r w:rsidRPr="0074288F">
        <w:rPr>
          <w:rFonts w:ascii="Book Antiqua" w:hAnsi="Book Antiqua" w:cs="Times New Roman"/>
          <w:noProof/>
          <w:sz w:val="24"/>
          <w:szCs w:val="24"/>
        </w:rPr>
        <w:t>(1).</w:t>
      </w:r>
    </w:p>
    <w:p w14:paraId="345BAB9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Ghazizadeh, M., Zahedi, M. H., Kahani, M., &amp; Bidgoli, B. M. (2008). Fuzzy expert system in determining Hadith 1 validity. In </w:t>
      </w:r>
      <w:r w:rsidRPr="0074288F">
        <w:rPr>
          <w:rFonts w:ascii="Book Antiqua" w:hAnsi="Book Antiqua" w:cs="Times New Roman"/>
          <w:i/>
          <w:iCs/>
          <w:noProof/>
          <w:sz w:val="24"/>
          <w:szCs w:val="24"/>
        </w:rPr>
        <w:t>advances in computer and information sciences and engineering</w:t>
      </w:r>
      <w:r w:rsidRPr="0074288F">
        <w:rPr>
          <w:rFonts w:ascii="Book Antiqua" w:hAnsi="Book Antiqua" w:cs="Times New Roman"/>
          <w:noProof/>
          <w:sz w:val="24"/>
          <w:szCs w:val="24"/>
        </w:rPr>
        <w:t xml:space="preserve"> (pp. 354–359). Springer.</w:t>
      </w:r>
    </w:p>
    <w:p w14:paraId="3BD278F4"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dorn, G. H., Hoffmann-Riem, H., Biber-Klemm, S., Grossenbacher-Mansuy, W., Joye, D., Pohl, C., Wiesmann, U., &amp; Zemp, E. (2008). </w:t>
      </w:r>
      <w:r w:rsidRPr="0074288F">
        <w:rPr>
          <w:rFonts w:ascii="Book Antiqua" w:hAnsi="Book Antiqua" w:cs="Times New Roman"/>
          <w:i/>
          <w:iCs/>
          <w:noProof/>
          <w:sz w:val="24"/>
          <w:szCs w:val="24"/>
        </w:rPr>
        <w:t>Handbook of transdisciplinary research</w:t>
      </w:r>
      <w:r w:rsidRPr="0074288F">
        <w:rPr>
          <w:rFonts w:ascii="Book Antiqua" w:hAnsi="Book Antiqua" w:cs="Times New Roman"/>
          <w:noProof/>
          <w:sz w:val="24"/>
          <w:szCs w:val="24"/>
        </w:rPr>
        <w:t xml:space="preserve"> (Vol. 10). Springer.</w:t>
      </w:r>
    </w:p>
    <w:p w14:paraId="1476EBD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kak, S., Kamsin, A., Zada Khan, W., Zakari, A., Imran, M., bin Ahmad, K., &amp; Amin Gilkar, G. (n.d.). Digital Hadith authentication: Recent advances, open challenges, and future directions. </w:t>
      </w:r>
      <w:r w:rsidRPr="0074288F">
        <w:rPr>
          <w:rFonts w:ascii="Book Antiqua" w:hAnsi="Book Antiqua" w:cs="Times New Roman"/>
          <w:i/>
          <w:iCs/>
          <w:noProof/>
          <w:sz w:val="24"/>
          <w:szCs w:val="24"/>
        </w:rPr>
        <w:t>Transactions on Emerging Telecommunications Technologies</w:t>
      </w:r>
      <w:r w:rsidRPr="0074288F">
        <w:rPr>
          <w:rFonts w:ascii="Book Antiqua" w:hAnsi="Book Antiqua" w:cs="Times New Roman"/>
          <w:noProof/>
          <w:sz w:val="24"/>
          <w:szCs w:val="24"/>
        </w:rPr>
        <w:t>, e3977.</w:t>
      </w:r>
    </w:p>
    <w:p w14:paraId="3142E16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mid, S. A., &amp; Sa’ari, C. Z. (2011). Reconstructing entrepreneur’s development based on al-Qur'an and al-Hadith. </w:t>
      </w:r>
      <w:r w:rsidRPr="0074288F">
        <w:rPr>
          <w:rFonts w:ascii="Book Antiqua" w:hAnsi="Book Antiqua" w:cs="Times New Roman"/>
          <w:i/>
          <w:iCs/>
          <w:noProof/>
          <w:sz w:val="24"/>
          <w:szCs w:val="24"/>
        </w:rPr>
        <w:t>International Journal of Business and Social Science</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19).</w:t>
      </w:r>
    </w:p>
    <w:p w14:paraId="6DCE637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rahap, A. A. (2017). Kebenaran Al Qur’an dan Hadits Dari Sudut Pandang Fisika Sains. </w:t>
      </w:r>
      <w:r w:rsidRPr="0074288F">
        <w:rPr>
          <w:rFonts w:ascii="Book Antiqua" w:hAnsi="Book Antiqua" w:cs="Times New Roman"/>
          <w:i/>
          <w:iCs/>
          <w:noProof/>
          <w:sz w:val="24"/>
          <w:szCs w:val="24"/>
        </w:rPr>
        <w:t>AXIOM: Jurnal Pendidikan Dan Matematik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2).</w:t>
      </w:r>
    </w:p>
    <w:p w14:paraId="21CAC2C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rdiyati, M. (2020). Sejarah Perkembangan Ilmu Dunia Barat. </w:t>
      </w:r>
      <w:r w:rsidRPr="0074288F">
        <w:rPr>
          <w:rFonts w:ascii="Book Antiqua" w:hAnsi="Book Antiqua" w:cs="Times New Roman"/>
          <w:i/>
          <w:iCs/>
          <w:noProof/>
          <w:sz w:val="24"/>
          <w:szCs w:val="24"/>
        </w:rPr>
        <w:t>Prosiding Konferensi Integrasi Interkoneksi Islam Dan Sain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 11–16.</w:t>
      </w:r>
    </w:p>
    <w:p w14:paraId="7A9EC0D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rrag, F., Hamdi-Cherif, A., &amp; El-Qawasmeh, E. (2008). Vector space model for Arabic information retrieval—application to “Hadith” indexing. </w:t>
      </w:r>
      <w:r w:rsidRPr="0074288F">
        <w:rPr>
          <w:rFonts w:ascii="Book Antiqua" w:hAnsi="Book Antiqua" w:cs="Times New Roman"/>
          <w:i/>
          <w:iCs/>
          <w:noProof/>
          <w:sz w:val="24"/>
          <w:szCs w:val="24"/>
        </w:rPr>
        <w:t>2008 First International Conference on the Applications of Digital Information and Web Technologies (ICADIWT)</w:t>
      </w:r>
      <w:r w:rsidRPr="0074288F">
        <w:rPr>
          <w:rFonts w:ascii="Book Antiqua" w:hAnsi="Book Antiqua" w:cs="Times New Roman"/>
          <w:noProof/>
          <w:sz w:val="24"/>
          <w:szCs w:val="24"/>
        </w:rPr>
        <w:t>, 107–112.</w:t>
      </w:r>
    </w:p>
    <w:p w14:paraId="375866D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san, A. M., Rassem, T. H., &amp; Noorhuzaimi, M. N. (2018). Combined support vector machine and pattern matching for arabic islamic hadith question classification system. </w:t>
      </w:r>
      <w:r w:rsidRPr="0074288F">
        <w:rPr>
          <w:rFonts w:ascii="Book Antiqua" w:hAnsi="Book Antiqua" w:cs="Times New Roman"/>
          <w:i/>
          <w:iCs/>
          <w:noProof/>
          <w:sz w:val="24"/>
          <w:szCs w:val="24"/>
        </w:rPr>
        <w:t>International Conference of Reliable Information and Communication Technology</w:t>
      </w:r>
      <w:r w:rsidRPr="0074288F">
        <w:rPr>
          <w:rFonts w:ascii="Book Antiqua" w:hAnsi="Book Antiqua" w:cs="Times New Roman"/>
          <w:noProof/>
          <w:sz w:val="24"/>
          <w:szCs w:val="24"/>
        </w:rPr>
        <w:t>, 278–290.</w:t>
      </w:r>
    </w:p>
    <w:p w14:paraId="556F5B8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sbillah, A. (2019). Ilmu Living Qur’an-hadis: Ontologi, Epistemologi, dan Aksiologi. </w:t>
      </w:r>
      <w:r w:rsidRPr="0074288F">
        <w:rPr>
          <w:rFonts w:ascii="Book Antiqua" w:hAnsi="Book Antiqua" w:cs="Times New Roman"/>
          <w:i/>
          <w:iCs/>
          <w:noProof/>
          <w:sz w:val="24"/>
          <w:szCs w:val="24"/>
        </w:rPr>
        <w:t>Tangerang: Maktabah Darus-Sunnah</w:t>
      </w:r>
      <w:r w:rsidRPr="0074288F">
        <w:rPr>
          <w:rFonts w:ascii="Book Antiqua" w:hAnsi="Book Antiqua" w:cs="Times New Roman"/>
          <w:noProof/>
          <w:sz w:val="24"/>
          <w:szCs w:val="24"/>
        </w:rPr>
        <w:t>.</w:t>
      </w:r>
    </w:p>
    <w:p w14:paraId="2C17B7DE"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sibuan, M. I. A. (2017). Kontribusi Sains dalam Menentukan Kualitas Hadis. </w:t>
      </w:r>
      <w:r w:rsidRPr="0074288F">
        <w:rPr>
          <w:rFonts w:ascii="Book Antiqua" w:hAnsi="Book Antiqua" w:cs="Times New Roman"/>
          <w:i/>
          <w:iCs/>
          <w:noProof/>
          <w:sz w:val="24"/>
          <w:szCs w:val="24"/>
        </w:rPr>
        <w:t>EDU-RILIGIA: Jurnal Ilmu Pendidikan Islam Dan Keagamaa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3).</w:t>
      </w:r>
    </w:p>
    <w:p w14:paraId="24F5875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assan, S. M. O., &amp; Atwell, E. S. (2016). Concept search tool for multilingual hadith corpus. </w:t>
      </w:r>
      <w:r w:rsidRPr="0074288F">
        <w:rPr>
          <w:rFonts w:ascii="Book Antiqua" w:hAnsi="Book Antiqua" w:cs="Times New Roman"/>
          <w:i/>
          <w:iCs/>
          <w:noProof/>
          <w:sz w:val="24"/>
          <w:szCs w:val="24"/>
        </w:rPr>
        <w:t>International Journal of Science and Research (IJSR)</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5</w:t>
      </w:r>
      <w:r w:rsidRPr="0074288F">
        <w:rPr>
          <w:rFonts w:ascii="Book Antiqua" w:hAnsi="Book Antiqua" w:cs="Times New Roman"/>
          <w:noProof/>
          <w:sz w:val="24"/>
          <w:szCs w:val="24"/>
        </w:rPr>
        <w:t>(4), 1326–</w:t>
      </w:r>
      <w:r w:rsidRPr="0074288F">
        <w:rPr>
          <w:rFonts w:ascii="Book Antiqua" w:hAnsi="Book Antiqua" w:cs="Times New Roman"/>
          <w:noProof/>
          <w:sz w:val="24"/>
          <w:szCs w:val="24"/>
        </w:rPr>
        <w:lastRenderedPageBreak/>
        <w:t>1328.</w:t>
      </w:r>
    </w:p>
    <w:p w14:paraId="7A56816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Hsieh, H.-F., &amp; Shannon, S. E. (2005). Three approaches to qualitative content analysis. </w:t>
      </w:r>
      <w:r w:rsidRPr="0074288F">
        <w:rPr>
          <w:rFonts w:ascii="Book Antiqua" w:hAnsi="Book Antiqua" w:cs="Times New Roman"/>
          <w:i/>
          <w:iCs/>
          <w:noProof/>
          <w:sz w:val="24"/>
          <w:szCs w:val="24"/>
        </w:rPr>
        <w:t>Qualitative Health Research</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5</w:t>
      </w:r>
      <w:r w:rsidRPr="0074288F">
        <w:rPr>
          <w:rFonts w:ascii="Book Antiqua" w:hAnsi="Book Antiqua" w:cs="Times New Roman"/>
          <w:noProof/>
          <w:sz w:val="24"/>
          <w:szCs w:val="24"/>
        </w:rPr>
        <w:t>(9), 1277–1288.</w:t>
      </w:r>
    </w:p>
    <w:p w14:paraId="63AE3F7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brahim, L. (2010). Keajaiban Sains Islam: Mengungkap Kebenaran Isi Alquran dan Hadis dengan Logika dan Ilmu Pengetahuan. In </w:t>
      </w:r>
      <w:r w:rsidRPr="0074288F">
        <w:rPr>
          <w:rFonts w:ascii="Book Antiqua" w:hAnsi="Book Antiqua" w:cs="Times New Roman"/>
          <w:i/>
          <w:iCs/>
          <w:noProof/>
          <w:sz w:val="24"/>
          <w:szCs w:val="24"/>
        </w:rPr>
        <w:t>Yogyakarta: Pinus Book Publisher</w:t>
      </w:r>
      <w:r w:rsidRPr="0074288F">
        <w:rPr>
          <w:rFonts w:ascii="Book Antiqua" w:hAnsi="Book Antiqua" w:cs="Times New Roman"/>
          <w:noProof/>
          <w:sz w:val="24"/>
          <w:szCs w:val="24"/>
        </w:rPr>
        <w:t>.</w:t>
      </w:r>
    </w:p>
    <w:p w14:paraId="2EC6120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brahim, N. K., Noordin, M. F., Samsuri, S., Seman, M. S. A., &amp; Ali, A. E. B. (2016). Isnad Al-Hadith Computational Authentication: An Analysis Hierarchically. </w:t>
      </w:r>
      <w:r w:rsidRPr="0074288F">
        <w:rPr>
          <w:rFonts w:ascii="Book Antiqua" w:hAnsi="Book Antiqua" w:cs="Times New Roman"/>
          <w:i/>
          <w:iCs/>
          <w:noProof/>
          <w:sz w:val="24"/>
          <w:szCs w:val="24"/>
        </w:rPr>
        <w:t>2016 6th International Conference on Information and Communication Technology for The Muslim World (ICT4M)</w:t>
      </w:r>
      <w:r w:rsidRPr="0074288F">
        <w:rPr>
          <w:rFonts w:ascii="Book Antiqua" w:hAnsi="Book Antiqua" w:cs="Times New Roman"/>
          <w:noProof/>
          <w:sz w:val="24"/>
          <w:szCs w:val="24"/>
        </w:rPr>
        <w:t>, 344–348.</w:t>
      </w:r>
    </w:p>
    <w:p w14:paraId="7FAF315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dri, H. (2010). </w:t>
      </w:r>
      <w:r w:rsidRPr="0074288F">
        <w:rPr>
          <w:rFonts w:ascii="Book Antiqua" w:hAnsi="Book Antiqua" w:cs="Times New Roman"/>
          <w:i/>
          <w:iCs/>
          <w:noProof/>
          <w:sz w:val="24"/>
          <w:szCs w:val="24"/>
        </w:rPr>
        <w:t>Hadis Ekonomi: Ekonomi dalam Perspektif Hadis Nabi</w:t>
      </w:r>
      <w:r w:rsidRPr="0074288F">
        <w:rPr>
          <w:rFonts w:ascii="Book Antiqua" w:hAnsi="Book Antiqua" w:cs="Times New Roman"/>
          <w:noProof/>
          <w:sz w:val="24"/>
          <w:szCs w:val="24"/>
        </w:rPr>
        <w:t>. Kencana.</w:t>
      </w:r>
    </w:p>
    <w:p w14:paraId="7F040441"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dris, M. (2018). Metode Pemahaman Hadis Modernis. </w:t>
      </w:r>
      <w:r w:rsidRPr="0074288F">
        <w:rPr>
          <w:rFonts w:ascii="Book Antiqua" w:hAnsi="Book Antiqua" w:cs="Times New Roman"/>
          <w:i/>
          <w:iCs/>
          <w:noProof/>
          <w:sz w:val="24"/>
          <w:szCs w:val="24"/>
        </w:rPr>
        <w:t>Jurnal Ulunnuh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7</w:t>
      </w:r>
      <w:r w:rsidRPr="0074288F">
        <w:rPr>
          <w:rFonts w:ascii="Book Antiqua" w:hAnsi="Book Antiqua" w:cs="Times New Roman"/>
          <w:noProof/>
          <w:sz w:val="24"/>
          <w:szCs w:val="24"/>
        </w:rPr>
        <w:t>(1), 29–39.</w:t>
      </w:r>
    </w:p>
    <w:p w14:paraId="5824405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ndonesia, K. A. R. (2019). </w:t>
      </w:r>
      <w:r w:rsidRPr="0074288F">
        <w:rPr>
          <w:rFonts w:ascii="Book Antiqua" w:hAnsi="Book Antiqua" w:cs="Times New Roman"/>
          <w:i/>
          <w:iCs/>
          <w:noProof/>
          <w:sz w:val="24"/>
          <w:szCs w:val="24"/>
        </w:rPr>
        <w:t>Pedoman Implementasi Integrasi Ilmu di Perguruan Tinggi Keagamaan Islam</w:t>
      </w:r>
      <w:r w:rsidRPr="0074288F">
        <w:rPr>
          <w:rFonts w:ascii="Book Antiqua" w:hAnsi="Book Antiqua" w:cs="Times New Roman"/>
          <w:noProof/>
          <w:sz w:val="24"/>
          <w:szCs w:val="24"/>
        </w:rPr>
        <w:t>. Direktorat Pendidikan Tinggi Keagamaan Islam Direktorat Jenderal Pendidikan ….</w:t>
      </w:r>
    </w:p>
    <w:p w14:paraId="01C5979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smail, M. Y. (2016). </w:t>
      </w:r>
      <w:r w:rsidRPr="0074288F">
        <w:rPr>
          <w:rFonts w:ascii="Book Antiqua" w:hAnsi="Book Antiqua" w:cs="Times New Roman"/>
          <w:i/>
          <w:iCs/>
          <w:noProof/>
          <w:sz w:val="24"/>
          <w:szCs w:val="24"/>
        </w:rPr>
        <w:t>Peranan Sains Moden dalam Interaksi teks Hadis: Penelitian Terhadap Hadis Berkaitan Penciptaan Janin Manusia</w:t>
      </w:r>
      <w:r w:rsidRPr="0074288F">
        <w:rPr>
          <w:rFonts w:ascii="Book Antiqua" w:hAnsi="Book Antiqua" w:cs="Times New Roman"/>
          <w:noProof/>
          <w:sz w:val="24"/>
          <w:szCs w:val="24"/>
        </w:rPr>
        <w:t>.</w:t>
      </w:r>
    </w:p>
    <w:p w14:paraId="145515A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smail, T. M. S. T., Baru, R., Hassan, A. F., Salleh, A. Z. Bin, &amp; Amin, M. F. M. (2014). The matan and sanad criticisms in evaluating the hadith. </w:t>
      </w:r>
      <w:r w:rsidRPr="0074288F">
        <w:rPr>
          <w:rFonts w:ascii="Book Antiqua" w:hAnsi="Book Antiqua" w:cs="Times New Roman"/>
          <w:i/>
          <w:iCs/>
          <w:noProof/>
          <w:sz w:val="24"/>
          <w:szCs w:val="24"/>
        </w:rPr>
        <w:t>Asian Social Science</w:t>
      </w:r>
      <w:r w:rsidRPr="0074288F">
        <w:rPr>
          <w:rFonts w:ascii="Book Antiqua" w:hAnsi="Book Antiqua" w:cs="Times New Roman"/>
          <w:noProof/>
          <w:sz w:val="24"/>
          <w:szCs w:val="24"/>
        </w:rPr>
        <w:t>.</w:t>
      </w:r>
    </w:p>
    <w:p w14:paraId="1F2BADE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Istikomah, I. (2019). Integrasi Sains dan Agama Di Perguruan Tinggi Sebagai Upaya Mengikis Dikotomi Ilmu. </w:t>
      </w:r>
      <w:r w:rsidRPr="0074288F">
        <w:rPr>
          <w:rFonts w:ascii="Book Antiqua" w:hAnsi="Book Antiqua" w:cs="Times New Roman"/>
          <w:i/>
          <w:iCs/>
          <w:noProof/>
          <w:sz w:val="24"/>
          <w:szCs w:val="24"/>
        </w:rPr>
        <w:t>Tadrisuna: Jurnal Pendidikan Islam Dan Kajian Keislama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1), 66–78.</w:t>
      </w:r>
    </w:p>
    <w:p w14:paraId="69BBAE1E"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Jbara, K. (2010). Knowledge discovery in Al-Hadith using text classification algorithm. </w:t>
      </w:r>
      <w:r w:rsidRPr="0074288F">
        <w:rPr>
          <w:rFonts w:ascii="Book Antiqua" w:hAnsi="Book Antiqua" w:cs="Times New Roman"/>
          <w:i/>
          <w:iCs/>
          <w:noProof/>
          <w:sz w:val="24"/>
          <w:szCs w:val="24"/>
        </w:rPr>
        <w:t>Journal of American Science</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11), 409–419.</w:t>
      </w:r>
    </w:p>
    <w:p w14:paraId="6013930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Jiawei, H., Kamber, M., Han, J., Kamber, M., &amp; Pei, J. (2012). Data Mining: Concepts and Techniques. In </w:t>
      </w:r>
      <w:r w:rsidRPr="0074288F">
        <w:rPr>
          <w:rFonts w:ascii="Book Antiqua" w:hAnsi="Book Antiqua" w:cs="Times New Roman"/>
          <w:i/>
          <w:iCs/>
          <w:noProof/>
          <w:sz w:val="24"/>
          <w:szCs w:val="24"/>
        </w:rPr>
        <w:t>San Francisco, CA, itd: Morgan Kaufmann</w:t>
      </w:r>
      <w:r w:rsidRPr="0074288F">
        <w:rPr>
          <w:rFonts w:ascii="Book Antiqua" w:hAnsi="Book Antiqua" w:cs="Times New Roman"/>
          <w:noProof/>
          <w:sz w:val="24"/>
          <w:szCs w:val="24"/>
        </w:rPr>
        <w:t>. https://doi.org/10.1016/B978-0-12-381479-1.00001-0</w:t>
      </w:r>
    </w:p>
    <w:p w14:paraId="69FB92F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Jumadi, Maylawati, D. S., Subaeki, B., &amp; Ridwan, T. (2016). Opinion mining on Twitter microblogging using Support Vector Machine: Public opinion about State Islamic University of Bandung. </w:t>
      </w:r>
      <w:r w:rsidRPr="0074288F">
        <w:rPr>
          <w:rFonts w:ascii="Book Antiqua" w:hAnsi="Book Antiqua" w:cs="Times New Roman"/>
          <w:i/>
          <w:iCs/>
          <w:noProof/>
          <w:sz w:val="24"/>
          <w:szCs w:val="24"/>
        </w:rPr>
        <w:t>Proceedings of 2016 4th International Conference on Cyber and IT Service Management, CITSM 2016</w:t>
      </w:r>
      <w:r w:rsidRPr="0074288F">
        <w:rPr>
          <w:rFonts w:ascii="Book Antiqua" w:hAnsi="Book Antiqua" w:cs="Times New Roman"/>
          <w:noProof/>
          <w:sz w:val="24"/>
          <w:szCs w:val="24"/>
        </w:rPr>
        <w:t>. https://doi.org/10.1109/CITSM.2016.7577569</w:t>
      </w:r>
    </w:p>
    <w:p w14:paraId="7341BC0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Junaidi, J., Jamal, I. H., Ghazali, N. M., Ahmad, H., &amp; Salam, R. A. (2017). Expanding hadith understanding using ontology. </w:t>
      </w:r>
      <w:r w:rsidRPr="0074288F">
        <w:rPr>
          <w:rFonts w:ascii="Book Antiqua" w:hAnsi="Book Antiqua" w:cs="Times New Roman"/>
          <w:i/>
          <w:iCs/>
          <w:noProof/>
          <w:sz w:val="24"/>
          <w:szCs w:val="24"/>
        </w:rPr>
        <w:t>Advanced Science Letter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3</w:t>
      </w:r>
      <w:r w:rsidRPr="0074288F">
        <w:rPr>
          <w:rFonts w:ascii="Book Antiqua" w:hAnsi="Book Antiqua" w:cs="Times New Roman"/>
          <w:noProof/>
          <w:sz w:val="24"/>
          <w:szCs w:val="24"/>
        </w:rPr>
        <w:t>(5), 4611–4614.</w:t>
      </w:r>
    </w:p>
    <w:p w14:paraId="3BD788D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Karim, N. S. A., &amp; Hazmi, N. R. (2005). Assessing Islamic information quality on the Internet: A case of information about hadith. </w:t>
      </w:r>
      <w:r w:rsidRPr="0074288F">
        <w:rPr>
          <w:rFonts w:ascii="Book Antiqua" w:hAnsi="Book Antiqua" w:cs="Times New Roman"/>
          <w:i/>
          <w:iCs/>
          <w:noProof/>
          <w:sz w:val="24"/>
          <w:szCs w:val="24"/>
        </w:rPr>
        <w:t>Malaysian Journal of Library &amp; Information Science</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0</w:t>
      </w:r>
      <w:r w:rsidRPr="0074288F">
        <w:rPr>
          <w:rFonts w:ascii="Book Antiqua" w:hAnsi="Book Antiqua" w:cs="Times New Roman"/>
          <w:noProof/>
          <w:sz w:val="24"/>
          <w:szCs w:val="24"/>
        </w:rPr>
        <w:t>(2), 51–66.</w:t>
      </w:r>
    </w:p>
    <w:p w14:paraId="56A9D61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Kurniati, Y. (2020). Rekonstruksi Metodologi Keilmuan Syarah Hadis Klasik. </w:t>
      </w:r>
      <w:r w:rsidRPr="0074288F">
        <w:rPr>
          <w:rFonts w:ascii="Book Antiqua" w:hAnsi="Book Antiqua" w:cs="Times New Roman"/>
          <w:i/>
          <w:iCs/>
          <w:noProof/>
          <w:sz w:val="24"/>
          <w:szCs w:val="24"/>
        </w:rPr>
        <w:t>Islam Transformatif: Journal of Islamic Studi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w:t>
      </w:r>
      <w:r w:rsidRPr="0074288F">
        <w:rPr>
          <w:rFonts w:ascii="Book Antiqua" w:hAnsi="Book Antiqua" w:cs="Times New Roman"/>
          <w:noProof/>
          <w:sz w:val="24"/>
          <w:szCs w:val="24"/>
        </w:rPr>
        <w:t>(1), 46–56.</w:t>
      </w:r>
    </w:p>
    <w:p w14:paraId="4C87AB84"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Lazim, M. N. (2018). </w:t>
      </w:r>
      <w:r w:rsidRPr="0074288F">
        <w:rPr>
          <w:rFonts w:ascii="Book Antiqua" w:hAnsi="Book Antiqua" w:cs="Times New Roman"/>
          <w:i/>
          <w:iCs/>
          <w:noProof/>
          <w:sz w:val="24"/>
          <w:szCs w:val="24"/>
        </w:rPr>
        <w:t>Memahami hadis tentang menguap: studi kritis dengan tinjauan sains</w:t>
      </w:r>
      <w:r w:rsidRPr="0074288F">
        <w:rPr>
          <w:rFonts w:ascii="Book Antiqua" w:hAnsi="Book Antiqua" w:cs="Times New Roman"/>
          <w:noProof/>
          <w:sz w:val="24"/>
          <w:szCs w:val="24"/>
        </w:rPr>
        <w:t>. UIN Walisongo Semarang.</w:t>
      </w:r>
    </w:p>
    <w:p w14:paraId="0BCBBB6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Lestari, L. (2015). Epistemologi Ilmu Asbab al-Wurud Hadis. </w:t>
      </w:r>
      <w:r w:rsidRPr="0074288F">
        <w:rPr>
          <w:rFonts w:ascii="Book Antiqua" w:hAnsi="Book Antiqua" w:cs="Times New Roman"/>
          <w:i/>
          <w:iCs/>
          <w:noProof/>
          <w:sz w:val="24"/>
          <w:szCs w:val="24"/>
        </w:rPr>
        <w:t>Jurnal Studi Ilmu-Ilmu Al-Qur’an Dan 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6</w:t>
      </w:r>
      <w:r w:rsidRPr="0074288F">
        <w:rPr>
          <w:rFonts w:ascii="Book Antiqua" w:hAnsi="Book Antiqua" w:cs="Times New Roman"/>
          <w:noProof/>
          <w:sz w:val="24"/>
          <w:szCs w:val="24"/>
        </w:rPr>
        <w:t>(2), 265–285.</w:t>
      </w:r>
    </w:p>
    <w:p w14:paraId="21E106B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lastRenderedPageBreak/>
        <w:t xml:space="preserve">Lukman, F. (2017). Integrasi-Interkoneksi dalam Studi Hadis Disertasi Di Uin Sunan Kalijaga Yogyakarta. </w:t>
      </w:r>
      <w:r w:rsidRPr="0074288F">
        <w:rPr>
          <w:rFonts w:ascii="Book Antiqua" w:hAnsi="Book Antiqua" w:cs="Times New Roman"/>
          <w:i/>
          <w:iCs/>
          <w:noProof/>
          <w:sz w:val="24"/>
          <w:szCs w:val="24"/>
        </w:rPr>
        <w:t>RELIGIA</w:t>
      </w:r>
      <w:r w:rsidRPr="0074288F">
        <w:rPr>
          <w:rFonts w:ascii="Book Antiqua" w:hAnsi="Book Antiqua" w:cs="Times New Roman"/>
          <w:noProof/>
          <w:sz w:val="24"/>
          <w:szCs w:val="24"/>
        </w:rPr>
        <w:t>, 1–11.</w:t>
      </w:r>
    </w:p>
    <w:p w14:paraId="50CC032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ahmood, A., Khan, H. U., &amp; Khan, W. (2017). Query based information retrieval and knowledge extraction using Hadith datasets. </w:t>
      </w:r>
      <w:r w:rsidRPr="0074288F">
        <w:rPr>
          <w:rFonts w:ascii="Book Antiqua" w:hAnsi="Book Antiqua" w:cs="Times New Roman"/>
          <w:i/>
          <w:iCs/>
          <w:noProof/>
          <w:sz w:val="24"/>
          <w:szCs w:val="24"/>
        </w:rPr>
        <w:t>2017 13th International Conference on Emerging Technologies (ICET)</w:t>
      </w:r>
      <w:r w:rsidRPr="0074288F">
        <w:rPr>
          <w:rFonts w:ascii="Book Antiqua" w:hAnsi="Book Antiqua" w:cs="Times New Roman"/>
          <w:noProof/>
          <w:sz w:val="24"/>
          <w:szCs w:val="24"/>
        </w:rPr>
        <w:t>, 1–6.</w:t>
      </w:r>
    </w:p>
    <w:p w14:paraId="3DA108F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ahmud, M., &amp; Arafah, R. N. (2020). Air Zam-zam dalam Perspektif Hadis dan Sains (Upaya Mendamaikan Agama dan Sains). </w:t>
      </w:r>
      <w:r w:rsidRPr="0074288F">
        <w:rPr>
          <w:rFonts w:ascii="Book Antiqua" w:hAnsi="Book Antiqua" w:cs="Times New Roman"/>
          <w:i/>
          <w:iCs/>
          <w:noProof/>
          <w:sz w:val="24"/>
          <w:szCs w:val="24"/>
        </w:rPr>
        <w:t>Prosiding Konferensi Integrasi Interkoneksi Islam Dan Sain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 219–223.</w:t>
      </w:r>
    </w:p>
    <w:p w14:paraId="65E1CED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ajid, A. (2018). Islamisasi Ilmu Dan Relevansi Sains-Agama Dalam Al-Qur’an Dan Hadis. </w:t>
      </w:r>
      <w:r w:rsidRPr="0074288F">
        <w:rPr>
          <w:rFonts w:ascii="Book Antiqua" w:hAnsi="Book Antiqua" w:cs="Times New Roman"/>
          <w:i/>
          <w:iCs/>
          <w:noProof/>
          <w:sz w:val="24"/>
          <w:szCs w:val="24"/>
        </w:rPr>
        <w:t>Jurnal Ilmiah Al-Mu’ashirah</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5</w:t>
      </w:r>
      <w:r w:rsidRPr="0074288F">
        <w:rPr>
          <w:rFonts w:ascii="Book Antiqua" w:hAnsi="Book Antiqua" w:cs="Times New Roman"/>
          <w:noProof/>
          <w:sz w:val="24"/>
          <w:szCs w:val="24"/>
        </w:rPr>
        <w:t>(1), 28–39.</w:t>
      </w:r>
    </w:p>
    <w:p w14:paraId="22C9B3A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arzband, R., &amp; Karnami, S. H. H. (2016). The orodental healthcare based on Islamic Traditions (Hadith). </w:t>
      </w:r>
      <w:r w:rsidRPr="0074288F">
        <w:rPr>
          <w:rFonts w:ascii="Book Antiqua" w:hAnsi="Book Antiqua" w:cs="Times New Roman"/>
          <w:i/>
          <w:iCs/>
          <w:noProof/>
          <w:sz w:val="24"/>
          <w:szCs w:val="24"/>
        </w:rPr>
        <w:t>International Journal of Medical Research &amp; Health Scienc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5</w:t>
      </w:r>
      <w:r w:rsidRPr="0074288F">
        <w:rPr>
          <w:rFonts w:ascii="Book Antiqua" w:hAnsi="Book Antiqua" w:cs="Times New Roman"/>
          <w:noProof/>
          <w:sz w:val="24"/>
          <w:szCs w:val="24"/>
        </w:rPr>
        <w:t>(2), 36–41.</w:t>
      </w:r>
    </w:p>
    <w:p w14:paraId="2EFEC0F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asrur, A. (2012). Diskursus Metodologi Studi Hadis Kontemporer Analisa Komparatif antara Pendekatan Tradisional dan Pendekatan Revisionis. </w:t>
      </w:r>
      <w:r w:rsidRPr="0074288F">
        <w:rPr>
          <w:rFonts w:ascii="Book Antiqua" w:hAnsi="Book Antiqua" w:cs="Times New Roman"/>
          <w:i/>
          <w:iCs/>
          <w:noProof/>
          <w:sz w:val="24"/>
          <w:szCs w:val="24"/>
        </w:rPr>
        <w:t>Journal of Qur’an and Hadith Studie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2), 237–249.</w:t>
      </w:r>
    </w:p>
    <w:p w14:paraId="7E3D009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aulana, L. (2016). Periodesasi Perkembangan Studi Hadits (Dari Tradisi Lisan/Tulisan Hingga berbasis Digital). </w:t>
      </w:r>
      <w:r w:rsidRPr="0074288F">
        <w:rPr>
          <w:rFonts w:ascii="Book Antiqua" w:hAnsi="Book Antiqua" w:cs="Times New Roman"/>
          <w:i/>
          <w:iCs/>
          <w:noProof/>
          <w:sz w:val="24"/>
          <w:szCs w:val="24"/>
        </w:rPr>
        <w:t>ESENSIA: Jurnal Ilmu-Ilmu Ushuluddi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7</w:t>
      </w:r>
      <w:r w:rsidRPr="0074288F">
        <w:rPr>
          <w:rFonts w:ascii="Book Antiqua" w:hAnsi="Book Antiqua" w:cs="Times New Roman"/>
          <w:noProof/>
          <w:sz w:val="24"/>
          <w:szCs w:val="24"/>
        </w:rPr>
        <w:t>(1), 111–123.</w:t>
      </w:r>
    </w:p>
    <w:p w14:paraId="054CAAA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irza, S. Z. (2016). The Peoples’ Hadith: Evidence for Popular Tradition on Hadith as Physical Object in the First Centuries of Islam. </w:t>
      </w:r>
      <w:r w:rsidRPr="0074288F">
        <w:rPr>
          <w:rFonts w:ascii="Book Antiqua" w:hAnsi="Book Antiqua" w:cs="Times New Roman"/>
          <w:i/>
          <w:iCs/>
          <w:noProof/>
          <w:sz w:val="24"/>
          <w:szCs w:val="24"/>
        </w:rPr>
        <w:t>Arabic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3</w:t>
      </w:r>
      <w:r w:rsidRPr="0074288F">
        <w:rPr>
          <w:rFonts w:ascii="Book Antiqua" w:hAnsi="Book Antiqua" w:cs="Times New Roman"/>
          <w:noProof/>
          <w:sz w:val="24"/>
          <w:szCs w:val="24"/>
        </w:rPr>
        <w:t>(1-2), 30–63.</w:t>
      </w:r>
    </w:p>
    <w:p w14:paraId="693B7DA4"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ostafazadeh, A., &amp; Khorasani, H. R. (2014). Holy Quran and Hadith perspective on Fasting and immune system. </w:t>
      </w:r>
      <w:r w:rsidRPr="0074288F">
        <w:rPr>
          <w:rFonts w:ascii="Book Antiqua" w:hAnsi="Book Antiqua" w:cs="Times New Roman"/>
          <w:i/>
          <w:iCs/>
          <w:noProof/>
          <w:sz w:val="24"/>
          <w:szCs w:val="24"/>
        </w:rPr>
        <w:t>Islam and Health Journal</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3), 61–68.</w:t>
      </w:r>
    </w:p>
    <w:p w14:paraId="2A4FE68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uhtador, M. (2016). Sejarah Perkembangan Metode dan Pendekatan Syarah Hadis. </w:t>
      </w:r>
      <w:r w:rsidRPr="0074288F">
        <w:rPr>
          <w:rFonts w:ascii="Book Antiqua" w:hAnsi="Book Antiqua" w:cs="Times New Roman"/>
          <w:i/>
          <w:iCs/>
          <w:noProof/>
          <w:sz w:val="24"/>
          <w:szCs w:val="24"/>
        </w:rPr>
        <w:t>Riwayah</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2), 259–272.</w:t>
      </w:r>
    </w:p>
    <w:p w14:paraId="564B9CB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Mustami, M. K., &amp; Masri, M. (2017). </w:t>
      </w:r>
      <w:r w:rsidRPr="0074288F">
        <w:rPr>
          <w:rFonts w:ascii="Book Antiqua" w:hAnsi="Book Antiqua" w:cs="Times New Roman"/>
          <w:i/>
          <w:iCs/>
          <w:noProof/>
          <w:sz w:val="24"/>
          <w:szCs w:val="24"/>
        </w:rPr>
        <w:t>Produksi Anti Bakteri dari Sayap Berbagai Jenis lalat yang terilhami dari Hadis Bukhary tentang Lalat (Penelitian multiyears Terintegrasi Sains dan Agama</w:t>
      </w:r>
      <w:r w:rsidRPr="0074288F">
        <w:rPr>
          <w:rFonts w:ascii="Book Antiqua" w:hAnsi="Book Antiqua" w:cs="Times New Roman"/>
          <w:noProof/>
          <w:sz w:val="24"/>
          <w:szCs w:val="24"/>
        </w:rPr>
        <w:t>.</w:t>
      </w:r>
    </w:p>
    <w:p w14:paraId="2DC8D461"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dhiran, H. (2017). Epistemologi Kritik Hadis. </w:t>
      </w:r>
      <w:r w:rsidRPr="0074288F">
        <w:rPr>
          <w:rFonts w:ascii="Book Antiqua" w:hAnsi="Book Antiqua" w:cs="Times New Roman"/>
          <w:i/>
          <w:iCs/>
          <w:noProof/>
          <w:sz w:val="24"/>
          <w:szCs w:val="24"/>
        </w:rPr>
        <w:t>Jurnal Ilmu Agama: Mengkaji Doktrin, Pemikiran, Dan Fenomena Agam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8</w:t>
      </w:r>
      <w:r w:rsidRPr="0074288F">
        <w:rPr>
          <w:rFonts w:ascii="Book Antiqua" w:hAnsi="Book Antiqua" w:cs="Times New Roman"/>
          <w:noProof/>
          <w:sz w:val="24"/>
          <w:szCs w:val="24"/>
        </w:rPr>
        <w:t>(2).</w:t>
      </w:r>
    </w:p>
    <w:p w14:paraId="0C885F4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dkarni, P. M., Ohno-Machado, L., &amp; Chapman, W. W. (2011). Natural language processing: An introduction. </w:t>
      </w:r>
      <w:r w:rsidRPr="0074288F">
        <w:rPr>
          <w:rFonts w:ascii="Book Antiqua" w:hAnsi="Book Antiqua" w:cs="Times New Roman"/>
          <w:i/>
          <w:iCs/>
          <w:noProof/>
          <w:sz w:val="24"/>
          <w:szCs w:val="24"/>
        </w:rPr>
        <w:t>Journal of the American Medical Informatics Association</w:t>
      </w:r>
      <w:r w:rsidRPr="0074288F">
        <w:rPr>
          <w:rFonts w:ascii="Times New Roman" w:hAnsi="Times New Roman" w:cs="Times New Roman"/>
          <w:i/>
          <w:iCs/>
          <w:noProof/>
          <w:sz w:val="24"/>
          <w:szCs w:val="24"/>
        </w:rPr>
        <w:t> </w:t>
      </w:r>
      <w:r w:rsidRPr="0074288F">
        <w:rPr>
          <w:rFonts w:ascii="Book Antiqua" w:hAnsi="Book Antiqua" w:cs="Times New Roman"/>
          <w:i/>
          <w:iCs/>
          <w:noProof/>
          <w:sz w:val="24"/>
          <w:szCs w:val="24"/>
        </w:rPr>
        <w:t>: JAMIA</w:t>
      </w:r>
      <w:r w:rsidRPr="0074288F">
        <w:rPr>
          <w:rFonts w:ascii="Book Antiqua" w:hAnsi="Book Antiqua" w:cs="Times New Roman"/>
          <w:noProof/>
          <w:sz w:val="24"/>
          <w:szCs w:val="24"/>
        </w:rPr>
        <w:t>. https://doi.org/10.1136/amiajnl-2011-000464</w:t>
      </w:r>
    </w:p>
    <w:p w14:paraId="66BC496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irozle, M. I., Ibrahim, M. N. A., &amp; Jasmi, K. A. (2018). </w:t>
      </w:r>
      <w:r w:rsidRPr="0074288F">
        <w:rPr>
          <w:rFonts w:ascii="Book Antiqua" w:hAnsi="Book Antiqua" w:cs="Times New Roman"/>
          <w:i/>
          <w:iCs/>
          <w:noProof/>
          <w:sz w:val="24"/>
          <w:szCs w:val="24"/>
        </w:rPr>
        <w:t>Sains-Teknologi dan Ilmu Agama Menurut Bahasa al-Quran dan Hadis</w:t>
      </w:r>
      <w:r w:rsidRPr="0074288F">
        <w:rPr>
          <w:rFonts w:ascii="Book Antiqua" w:hAnsi="Book Antiqua" w:cs="Times New Roman"/>
          <w:noProof/>
          <w:sz w:val="24"/>
          <w:szCs w:val="24"/>
        </w:rPr>
        <w:t>.</w:t>
      </w:r>
    </w:p>
    <w:p w14:paraId="60583AF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jeeb, M. M. (2014). Towards innovative system for Hadith Isnad processing. </w:t>
      </w:r>
      <w:r w:rsidRPr="0074288F">
        <w:rPr>
          <w:rFonts w:ascii="Book Antiqua" w:hAnsi="Book Antiqua" w:cs="Times New Roman"/>
          <w:i/>
          <w:iCs/>
          <w:noProof/>
          <w:sz w:val="24"/>
          <w:szCs w:val="24"/>
        </w:rPr>
        <w:t>Int J Comput Trends Technol</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8</w:t>
      </w:r>
      <w:r w:rsidRPr="0074288F">
        <w:rPr>
          <w:rFonts w:ascii="Book Antiqua" w:hAnsi="Book Antiqua" w:cs="Times New Roman"/>
          <w:noProof/>
          <w:sz w:val="24"/>
          <w:szCs w:val="24"/>
        </w:rPr>
        <w:t>(6), 257–259.</w:t>
      </w:r>
    </w:p>
    <w:p w14:paraId="33DA49E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jeeb, M. M. (2015). Multi-agent system for hadith processing. </w:t>
      </w:r>
      <w:r w:rsidRPr="0074288F">
        <w:rPr>
          <w:rFonts w:ascii="Book Antiqua" w:hAnsi="Book Antiqua" w:cs="Times New Roman"/>
          <w:i/>
          <w:iCs/>
          <w:noProof/>
          <w:sz w:val="24"/>
          <w:szCs w:val="24"/>
        </w:rPr>
        <w:t>International Journal of Software Engineering and Its Application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9</w:t>
      </w:r>
      <w:r w:rsidRPr="0074288F">
        <w:rPr>
          <w:rFonts w:ascii="Book Antiqua" w:hAnsi="Book Antiqua" w:cs="Times New Roman"/>
          <w:noProof/>
          <w:sz w:val="24"/>
          <w:szCs w:val="24"/>
        </w:rPr>
        <w:t>(9), 153–166.</w:t>
      </w:r>
    </w:p>
    <w:p w14:paraId="585203A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jiyah, I., Susanti, S., Riana, D., &amp; Wahyudi, M. (2017). Hadith degree classification for Shahih Hadith identification web based. </w:t>
      </w:r>
      <w:r w:rsidRPr="0074288F">
        <w:rPr>
          <w:rFonts w:ascii="Book Antiqua" w:hAnsi="Book Antiqua" w:cs="Times New Roman"/>
          <w:i/>
          <w:iCs/>
          <w:noProof/>
          <w:sz w:val="24"/>
          <w:szCs w:val="24"/>
        </w:rPr>
        <w:t>2017 5th International Conference on Cyber and IT Service Management (CITSM)</w:t>
      </w:r>
      <w:r w:rsidRPr="0074288F">
        <w:rPr>
          <w:rFonts w:ascii="Book Antiqua" w:hAnsi="Book Antiqua" w:cs="Times New Roman"/>
          <w:noProof/>
          <w:sz w:val="24"/>
          <w:szCs w:val="24"/>
        </w:rPr>
        <w:t>, 1–6.</w:t>
      </w:r>
    </w:p>
    <w:p w14:paraId="5D62E44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ashiruddin, N. (2017). </w:t>
      </w:r>
      <w:r w:rsidRPr="0074288F">
        <w:rPr>
          <w:rFonts w:ascii="Book Antiqua" w:hAnsi="Book Antiqua" w:cs="Times New Roman"/>
          <w:i/>
          <w:iCs/>
          <w:noProof/>
          <w:sz w:val="24"/>
          <w:szCs w:val="24"/>
        </w:rPr>
        <w:t xml:space="preserve">Interelasi Organ Tubuh Perspektif Hadis (Suatu Kajian </w:t>
      </w:r>
      <w:r w:rsidRPr="0074288F">
        <w:rPr>
          <w:rFonts w:ascii="Book Antiqua" w:hAnsi="Book Antiqua" w:cs="Times New Roman"/>
          <w:i/>
          <w:iCs/>
          <w:noProof/>
          <w:sz w:val="24"/>
          <w:szCs w:val="24"/>
        </w:rPr>
        <w:lastRenderedPageBreak/>
        <w:t>tahlili)</w:t>
      </w:r>
      <w:r w:rsidRPr="0074288F">
        <w:rPr>
          <w:rFonts w:ascii="Book Antiqua" w:hAnsi="Book Antiqua" w:cs="Times New Roman"/>
          <w:noProof/>
          <w:sz w:val="24"/>
          <w:szCs w:val="24"/>
        </w:rPr>
        <w:t>. Universitas Islam Negeri Alauddin Makassar.</w:t>
      </w:r>
    </w:p>
    <w:p w14:paraId="35DB492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iazi, F., Naseem, M., Khurshid, Z., Zafar, M. S., &amp; Almas, K. (2016). Role of Salvadora persica chewing stick (miswak): A natural toothbrush for holistic oral health. </w:t>
      </w:r>
      <w:r w:rsidRPr="0074288F">
        <w:rPr>
          <w:rFonts w:ascii="Book Antiqua" w:hAnsi="Book Antiqua" w:cs="Times New Roman"/>
          <w:i/>
          <w:iCs/>
          <w:noProof/>
          <w:sz w:val="24"/>
          <w:szCs w:val="24"/>
        </w:rPr>
        <w:t>European Journal of Dentistry</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0</w:t>
      </w:r>
      <w:r w:rsidRPr="0074288F">
        <w:rPr>
          <w:rFonts w:ascii="Book Antiqua" w:hAnsi="Book Antiqua" w:cs="Times New Roman"/>
          <w:noProof/>
          <w:sz w:val="24"/>
          <w:szCs w:val="24"/>
        </w:rPr>
        <w:t>(2), 301.</w:t>
      </w:r>
    </w:p>
    <w:p w14:paraId="38918E0B"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Nincarean, D., Alia, M. B., Halim, N. D. A., &amp; Rahman, M. H. A. (2013). Mobile Augmented Reality: The Potential for Education. </w:t>
      </w:r>
      <w:r w:rsidRPr="0074288F">
        <w:rPr>
          <w:rFonts w:ascii="Book Antiqua" w:hAnsi="Book Antiqua" w:cs="Times New Roman"/>
          <w:i/>
          <w:iCs/>
          <w:noProof/>
          <w:sz w:val="24"/>
          <w:szCs w:val="24"/>
        </w:rPr>
        <w:t>Procedia - Social and Behavioral Sciences</w:t>
      </w:r>
      <w:r w:rsidRPr="0074288F">
        <w:rPr>
          <w:rFonts w:ascii="Book Antiqua" w:hAnsi="Book Antiqua" w:cs="Times New Roman"/>
          <w:noProof/>
          <w:sz w:val="24"/>
          <w:szCs w:val="24"/>
        </w:rPr>
        <w:t>. https://doi.org/10.1016/j.sbspro.2013.10.385</w:t>
      </w:r>
    </w:p>
    <w:p w14:paraId="43031D0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Pari, F. (2017). Kontekstualitas Vs Universalitas Hadis: Problem Metodologi. </w:t>
      </w:r>
      <w:r w:rsidRPr="0074288F">
        <w:rPr>
          <w:rFonts w:ascii="Book Antiqua" w:hAnsi="Book Antiqua" w:cs="Times New Roman"/>
          <w:i/>
          <w:iCs/>
          <w:noProof/>
          <w:sz w:val="24"/>
          <w:szCs w:val="24"/>
        </w:rPr>
        <w:t>Refleksi</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6</w:t>
      </w:r>
      <w:r w:rsidRPr="0074288F">
        <w:rPr>
          <w:rFonts w:ascii="Book Antiqua" w:hAnsi="Book Antiqua" w:cs="Times New Roman"/>
          <w:noProof/>
          <w:sz w:val="24"/>
          <w:szCs w:val="24"/>
        </w:rPr>
        <w:t>(2), 187–203.</w:t>
      </w:r>
    </w:p>
    <w:p w14:paraId="697D77F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Qomarullah, M. (2016). Metode Takhrij Hadits Dalam Menakar Hadits Nabi. </w:t>
      </w:r>
      <w:r w:rsidRPr="0074288F">
        <w:rPr>
          <w:rFonts w:ascii="Book Antiqua" w:hAnsi="Book Antiqua" w:cs="Times New Roman"/>
          <w:i/>
          <w:iCs/>
          <w:noProof/>
          <w:sz w:val="24"/>
          <w:szCs w:val="24"/>
        </w:rPr>
        <w:t>eL-Ghiroh</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1</w:t>
      </w:r>
      <w:r w:rsidRPr="0074288F">
        <w:rPr>
          <w:rFonts w:ascii="Book Antiqua" w:hAnsi="Book Antiqua" w:cs="Times New Roman"/>
          <w:noProof/>
          <w:sz w:val="24"/>
          <w:szCs w:val="24"/>
        </w:rPr>
        <w:t>(2), 23–34.</w:t>
      </w:r>
    </w:p>
    <w:p w14:paraId="0D71656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Rahmasari, B. (2017). </w:t>
      </w:r>
      <w:r w:rsidRPr="0074288F">
        <w:rPr>
          <w:rFonts w:ascii="Book Antiqua" w:hAnsi="Book Antiqua" w:cs="Times New Roman"/>
          <w:i/>
          <w:iCs/>
          <w:noProof/>
          <w:sz w:val="24"/>
          <w:szCs w:val="24"/>
        </w:rPr>
        <w:t>Kebersihan dan Kesehatan Lingkungan dalam Perspektif Hadis</w:t>
      </w:r>
      <w:r w:rsidRPr="0074288F">
        <w:rPr>
          <w:rFonts w:ascii="Book Antiqua" w:hAnsi="Book Antiqua" w:cs="Times New Roman"/>
          <w:noProof/>
          <w:sz w:val="24"/>
          <w:szCs w:val="24"/>
        </w:rPr>
        <w:t>. UIN Syarif Hidayatullah Jakarta: Pascasarjana Fakultas Ushuluddin, 2017.</w:t>
      </w:r>
    </w:p>
    <w:p w14:paraId="524BEC3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Rofiq, A. N. (2015). Proses reproduksi wanita dalam perspektif hadis Nabi. </w:t>
      </w:r>
      <w:r w:rsidRPr="0074288F">
        <w:rPr>
          <w:rFonts w:ascii="Book Antiqua" w:hAnsi="Book Antiqua" w:cs="Times New Roman"/>
          <w:i/>
          <w:iCs/>
          <w:noProof/>
          <w:sz w:val="24"/>
          <w:szCs w:val="24"/>
        </w:rPr>
        <w:t>Epistemé: Jurnal Pengembangan Ilmu Keislama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0</w:t>
      </w:r>
      <w:r w:rsidRPr="0074288F">
        <w:rPr>
          <w:rFonts w:ascii="Book Antiqua" w:hAnsi="Book Antiqua" w:cs="Times New Roman"/>
          <w:noProof/>
          <w:sz w:val="24"/>
          <w:szCs w:val="24"/>
        </w:rPr>
        <w:t>(2), 457–475.</w:t>
      </w:r>
    </w:p>
    <w:p w14:paraId="45B2FFD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Rohmana, J. A. (2015). Pendekatan Antropologi Dalam Studi Living Hadis Di Indonesia: Sebuah Kajian Awal. </w:t>
      </w:r>
      <w:r w:rsidRPr="0074288F">
        <w:rPr>
          <w:rFonts w:ascii="Book Antiqua" w:hAnsi="Book Antiqua" w:cs="Times New Roman"/>
          <w:i/>
          <w:iCs/>
          <w:noProof/>
          <w:sz w:val="24"/>
          <w:szCs w:val="24"/>
        </w:rPr>
        <w:t>Holistic Al-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2), 247–288.</w:t>
      </w:r>
    </w:p>
    <w:p w14:paraId="7F0D6B2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Rohmatika, R. V. (2019). Pendekatan Interdisipliner dan Multidisipliner Dalam Studi Islam. </w:t>
      </w:r>
      <w:r w:rsidRPr="0074288F">
        <w:rPr>
          <w:rFonts w:ascii="Book Antiqua" w:hAnsi="Book Antiqua" w:cs="Times New Roman"/>
          <w:i/>
          <w:iCs/>
          <w:noProof/>
          <w:sz w:val="24"/>
          <w:szCs w:val="24"/>
        </w:rPr>
        <w:t>Al-Adyan: Jurnal Studi Lintas Agam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4</w:t>
      </w:r>
      <w:r w:rsidRPr="0074288F">
        <w:rPr>
          <w:rFonts w:ascii="Book Antiqua" w:hAnsi="Book Antiqua" w:cs="Times New Roman"/>
          <w:noProof/>
          <w:sz w:val="24"/>
          <w:szCs w:val="24"/>
        </w:rPr>
        <w:t>(1), 115–132.</w:t>
      </w:r>
    </w:p>
    <w:p w14:paraId="40D418F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afarsyah, A. I. (2018). Hadis Nabi SAW Tentang Obat Dalam Tinjauan Ilmu Kedokteran Modern. </w:t>
      </w:r>
      <w:r w:rsidRPr="0074288F">
        <w:rPr>
          <w:rFonts w:ascii="Book Antiqua" w:hAnsi="Book Antiqua" w:cs="Times New Roman"/>
          <w:i/>
          <w:iCs/>
          <w:noProof/>
          <w:sz w:val="24"/>
          <w:szCs w:val="24"/>
        </w:rPr>
        <w:t>Al-Dzikra: Jurnal Studi Ilmu Al-Qur’an Dan Al-Hadit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2</w:t>
      </w:r>
      <w:r w:rsidRPr="0074288F">
        <w:rPr>
          <w:rFonts w:ascii="Book Antiqua" w:hAnsi="Book Antiqua" w:cs="Times New Roman"/>
          <w:noProof/>
          <w:sz w:val="24"/>
          <w:szCs w:val="24"/>
        </w:rPr>
        <w:t>(2), 165–188.</w:t>
      </w:r>
    </w:p>
    <w:p w14:paraId="23CEDAA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agir, A. (2017). Perkembangan Syarah Hadis dalam Tradisi Keilmuan Islam. </w:t>
      </w:r>
      <w:r w:rsidRPr="0074288F">
        <w:rPr>
          <w:rFonts w:ascii="Book Antiqua" w:hAnsi="Book Antiqua" w:cs="Times New Roman"/>
          <w:i/>
          <w:iCs/>
          <w:noProof/>
          <w:sz w:val="24"/>
          <w:szCs w:val="24"/>
        </w:rPr>
        <w:t>Jurnal Ilmiah Ilmu Ushuluddi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9</w:t>
      </w:r>
      <w:r w:rsidRPr="0074288F">
        <w:rPr>
          <w:rFonts w:ascii="Book Antiqua" w:hAnsi="Book Antiqua" w:cs="Times New Roman"/>
          <w:noProof/>
          <w:sz w:val="24"/>
          <w:szCs w:val="24"/>
        </w:rPr>
        <w:t>(2), 129–151.</w:t>
      </w:r>
    </w:p>
    <w:p w14:paraId="51A71C7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aifullah, S. (2014). Renaissance dan Humanisme Sebagai Jembatan Lahirnya Filsafat Modern. </w:t>
      </w:r>
      <w:r w:rsidRPr="0074288F">
        <w:rPr>
          <w:rFonts w:ascii="Book Antiqua" w:hAnsi="Book Antiqua" w:cs="Times New Roman"/>
          <w:i/>
          <w:iCs/>
          <w:noProof/>
          <w:sz w:val="24"/>
          <w:szCs w:val="24"/>
        </w:rPr>
        <w:t>Jurnal Ushuluddi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2</w:t>
      </w:r>
      <w:r w:rsidRPr="0074288F">
        <w:rPr>
          <w:rFonts w:ascii="Book Antiqua" w:hAnsi="Book Antiqua" w:cs="Times New Roman"/>
          <w:noProof/>
          <w:sz w:val="24"/>
          <w:szCs w:val="24"/>
        </w:rPr>
        <w:t>(2), 133–144.</w:t>
      </w:r>
    </w:p>
    <w:p w14:paraId="12FC25B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almah, S. (2017). Besi Dalam Perspektif Hadis. </w:t>
      </w:r>
      <w:r w:rsidRPr="0074288F">
        <w:rPr>
          <w:rFonts w:ascii="Book Antiqua" w:hAnsi="Book Antiqua" w:cs="Times New Roman"/>
          <w:i/>
          <w:iCs/>
          <w:noProof/>
          <w:sz w:val="24"/>
          <w:szCs w:val="24"/>
        </w:rPr>
        <w:t>PROCEEDING IAIN Batusangkar</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1), 641–658.</w:t>
      </w:r>
    </w:p>
    <w:p w14:paraId="6E3F126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aloot, M. A., Idris, N., Mahmud, R., Ja’afar, S., Thorleuchter, D., &amp; Gani, A. (2016). Hadith data mining and classification: a comparative analysis. </w:t>
      </w:r>
      <w:r w:rsidRPr="0074288F">
        <w:rPr>
          <w:rFonts w:ascii="Book Antiqua" w:hAnsi="Book Antiqua" w:cs="Times New Roman"/>
          <w:i/>
          <w:iCs/>
          <w:noProof/>
          <w:sz w:val="24"/>
          <w:szCs w:val="24"/>
        </w:rPr>
        <w:t>Artificial Intelligence Review</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6</w:t>
      </w:r>
      <w:r w:rsidRPr="0074288F">
        <w:rPr>
          <w:rFonts w:ascii="Book Antiqua" w:hAnsi="Book Antiqua" w:cs="Times New Roman"/>
          <w:noProof/>
          <w:sz w:val="24"/>
          <w:szCs w:val="24"/>
        </w:rPr>
        <w:t>(1), 113–128.</w:t>
      </w:r>
    </w:p>
    <w:p w14:paraId="04B1D31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etyani, D. L. (2016). </w:t>
      </w:r>
      <w:r w:rsidRPr="0074288F">
        <w:rPr>
          <w:rFonts w:ascii="Book Antiqua" w:hAnsi="Book Antiqua" w:cs="Times New Roman"/>
          <w:i/>
          <w:iCs/>
          <w:noProof/>
          <w:sz w:val="24"/>
          <w:szCs w:val="24"/>
        </w:rPr>
        <w:t>Pemahaman Hadits tentang gen dalam perspektif sains</w:t>
      </w:r>
      <w:r w:rsidRPr="0074288F">
        <w:rPr>
          <w:rFonts w:ascii="Book Antiqua" w:hAnsi="Book Antiqua" w:cs="Times New Roman"/>
          <w:noProof/>
          <w:sz w:val="24"/>
          <w:szCs w:val="24"/>
        </w:rPr>
        <w:t>. UIN Walisongo.</w:t>
      </w:r>
    </w:p>
    <w:p w14:paraId="34FC9CF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hah, F. A. (2011). Pendekatan Kontekstual Dalam Memahami Hadith-Hadith Rasulullah SAW. </w:t>
      </w:r>
      <w:r w:rsidRPr="0074288F">
        <w:rPr>
          <w:rFonts w:ascii="Book Antiqua" w:hAnsi="Book Antiqua" w:cs="Times New Roman"/>
          <w:i/>
          <w:iCs/>
          <w:noProof/>
          <w:sz w:val="24"/>
          <w:szCs w:val="24"/>
        </w:rPr>
        <w:t>Jurnal Islam Dan Masyarakat Kontemporari</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4</w:t>
      </w:r>
      <w:r w:rsidRPr="0074288F">
        <w:rPr>
          <w:rFonts w:ascii="Book Antiqua" w:hAnsi="Book Antiqua" w:cs="Times New Roman"/>
          <w:noProof/>
          <w:sz w:val="24"/>
          <w:szCs w:val="24"/>
        </w:rPr>
        <w:t>, 101–120.</w:t>
      </w:r>
    </w:p>
    <w:p w14:paraId="5A1F31C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hukur, Z., Fabil, N., Salim, J., &amp; Noah, S. A. (2011). Visualization of the hadith chain of narrators. </w:t>
      </w:r>
      <w:r w:rsidRPr="0074288F">
        <w:rPr>
          <w:rFonts w:ascii="Book Antiqua" w:hAnsi="Book Antiqua" w:cs="Times New Roman"/>
          <w:i/>
          <w:iCs/>
          <w:noProof/>
          <w:sz w:val="24"/>
          <w:szCs w:val="24"/>
        </w:rPr>
        <w:t>International Visual Informatics Conference</w:t>
      </w:r>
      <w:r w:rsidRPr="0074288F">
        <w:rPr>
          <w:rFonts w:ascii="Book Antiqua" w:hAnsi="Book Antiqua" w:cs="Times New Roman"/>
          <w:noProof/>
          <w:sz w:val="24"/>
          <w:szCs w:val="24"/>
        </w:rPr>
        <w:t>, 340–347.</w:t>
      </w:r>
    </w:p>
    <w:p w14:paraId="79C5B55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oetari, E. (1994). </w:t>
      </w:r>
      <w:r w:rsidRPr="0074288F">
        <w:rPr>
          <w:rFonts w:ascii="Book Antiqua" w:hAnsi="Book Antiqua" w:cs="Times New Roman"/>
          <w:i/>
          <w:iCs/>
          <w:noProof/>
          <w:sz w:val="24"/>
          <w:szCs w:val="24"/>
        </w:rPr>
        <w:t>Ilmu Hadits</w:t>
      </w:r>
      <w:r w:rsidRPr="0074288F">
        <w:rPr>
          <w:rFonts w:ascii="Book Antiqua" w:hAnsi="Book Antiqua" w:cs="Times New Roman"/>
          <w:noProof/>
          <w:sz w:val="24"/>
          <w:szCs w:val="24"/>
        </w:rPr>
        <w:t>. Amal Bakti Press.</w:t>
      </w:r>
    </w:p>
    <w:p w14:paraId="30CBF70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oetari, E. (2005). </w:t>
      </w:r>
      <w:r w:rsidRPr="0074288F">
        <w:rPr>
          <w:rFonts w:ascii="Book Antiqua" w:hAnsi="Book Antiqua" w:cs="Times New Roman"/>
          <w:i/>
          <w:iCs/>
          <w:noProof/>
          <w:sz w:val="24"/>
          <w:szCs w:val="24"/>
        </w:rPr>
        <w:t>Ilmu Hadits: Kajian Riwayah dan Dirayah</w:t>
      </w:r>
      <w:r w:rsidRPr="0074288F">
        <w:rPr>
          <w:rFonts w:ascii="Book Antiqua" w:hAnsi="Book Antiqua" w:cs="Times New Roman"/>
          <w:noProof/>
          <w:sz w:val="24"/>
          <w:szCs w:val="24"/>
        </w:rPr>
        <w:t>. Mimbar Pustaka.</w:t>
      </w:r>
    </w:p>
    <w:p w14:paraId="1BD152D1"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oetari, E. (2015). </w:t>
      </w:r>
      <w:r w:rsidRPr="0074288F">
        <w:rPr>
          <w:rFonts w:ascii="Book Antiqua" w:hAnsi="Book Antiqua" w:cs="Times New Roman"/>
          <w:i/>
          <w:iCs/>
          <w:noProof/>
          <w:sz w:val="24"/>
          <w:szCs w:val="24"/>
        </w:rPr>
        <w:t>Syarah dan Kritik Hadis dengan Metode Tahrij: Teori dan Aplikasi</w:t>
      </w:r>
      <w:r w:rsidRPr="0074288F">
        <w:rPr>
          <w:rFonts w:ascii="Book Antiqua" w:hAnsi="Book Antiqua" w:cs="Times New Roman"/>
          <w:noProof/>
          <w:sz w:val="24"/>
          <w:szCs w:val="24"/>
        </w:rPr>
        <w:t xml:space="preserve"> (2nd ed.). Yayasan Amal Bakti Gombong Layang.</w:t>
      </w:r>
    </w:p>
    <w:p w14:paraId="4862CC0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olihin, S. (2016). Penelitian Hadis: Ontologi, Epistemologi dan Aksiologi. </w:t>
      </w:r>
      <w:r w:rsidRPr="0074288F">
        <w:rPr>
          <w:rFonts w:ascii="Book Antiqua" w:hAnsi="Book Antiqua" w:cs="Times New Roman"/>
          <w:i/>
          <w:iCs/>
          <w:noProof/>
          <w:sz w:val="24"/>
          <w:szCs w:val="24"/>
        </w:rPr>
        <w:t>Diroyah: Jurnal Studi Ilmu Hadi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1), 61–69.</w:t>
      </w:r>
    </w:p>
    <w:p w14:paraId="113A19E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ookhdeo, P. (2006). Issues of interpreting the Koran and Hadith. </w:t>
      </w:r>
      <w:r w:rsidRPr="0074288F">
        <w:rPr>
          <w:rFonts w:ascii="Book Antiqua" w:hAnsi="Book Antiqua" w:cs="Times New Roman"/>
          <w:i/>
          <w:iCs/>
          <w:noProof/>
          <w:sz w:val="24"/>
          <w:szCs w:val="24"/>
        </w:rPr>
        <w:t>Connections</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5</w:t>
      </w:r>
      <w:r w:rsidRPr="0074288F">
        <w:rPr>
          <w:rFonts w:ascii="Book Antiqua" w:hAnsi="Book Antiqua" w:cs="Times New Roman"/>
          <w:noProof/>
          <w:sz w:val="24"/>
          <w:szCs w:val="24"/>
        </w:rPr>
        <w:t>(3), 57–82.</w:t>
      </w:r>
    </w:p>
    <w:p w14:paraId="7D00D2A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udikan, S. Y. (2015). Pendekatan interdisipliner, multidisipliner, dan </w:t>
      </w:r>
      <w:r w:rsidRPr="0074288F">
        <w:rPr>
          <w:rFonts w:ascii="Book Antiqua" w:hAnsi="Book Antiqua" w:cs="Times New Roman"/>
          <w:noProof/>
          <w:sz w:val="24"/>
          <w:szCs w:val="24"/>
        </w:rPr>
        <w:lastRenderedPageBreak/>
        <w:t xml:space="preserve">transdisipliner dalam studi sastra. </w:t>
      </w:r>
      <w:r w:rsidRPr="0074288F">
        <w:rPr>
          <w:rFonts w:ascii="Book Antiqua" w:hAnsi="Book Antiqua" w:cs="Times New Roman"/>
          <w:i/>
          <w:iCs/>
          <w:noProof/>
          <w:sz w:val="24"/>
          <w:szCs w:val="24"/>
        </w:rPr>
        <w:t>Paramasastr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w:t>
      </w:r>
      <w:r w:rsidRPr="0074288F">
        <w:rPr>
          <w:rFonts w:ascii="Book Antiqua" w:hAnsi="Book Antiqua" w:cs="Times New Roman"/>
          <w:noProof/>
          <w:sz w:val="24"/>
          <w:szCs w:val="24"/>
        </w:rPr>
        <w:t>(1).</w:t>
      </w:r>
    </w:p>
    <w:p w14:paraId="239EA77D"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uryadilaga, M. A. (2014). Kajian Hadis Di Era Global. </w:t>
      </w:r>
      <w:r w:rsidRPr="0074288F">
        <w:rPr>
          <w:rFonts w:ascii="Book Antiqua" w:hAnsi="Book Antiqua" w:cs="Times New Roman"/>
          <w:i/>
          <w:iCs/>
          <w:noProof/>
          <w:sz w:val="24"/>
          <w:szCs w:val="24"/>
        </w:rPr>
        <w:t>Jurnal Esensi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5</w:t>
      </w:r>
      <w:r w:rsidRPr="0074288F">
        <w:rPr>
          <w:rFonts w:ascii="Book Antiqua" w:hAnsi="Book Antiqua" w:cs="Times New Roman"/>
          <w:noProof/>
          <w:sz w:val="24"/>
          <w:szCs w:val="24"/>
        </w:rPr>
        <w:t>(2).</w:t>
      </w:r>
    </w:p>
    <w:p w14:paraId="188C374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Suryadilaga, M. A. (2017). Pembacaan Hadis dalam Perspektif Antropologi. </w:t>
      </w:r>
      <w:r w:rsidRPr="0074288F">
        <w:rPr>
          <w:rFonts w:ascii="Book Antiqua" w:hAnsi="Book Antiqua" w:cs="Times New Roman"/>
          <w:i/>
          <w:iCs/>
          <w:noProof/>
          <w:sz w:val="24"/>
          <w:szCs w:val="24"/>
        </w:rPr>
        <w:t>Al Qala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34</w:t>
      </w:r>
      <w:r w:rsidRPr="0074288F">
        <w:rPr>
          <w:rFonts w:ascii="Book Antiqua" w:hAnsi="Book Antiqua" w:cs="Times New Roman"/>
          <w:noProof/>
          <w:sz w:val="24"/>
          <w:szCs w:val="24"/>
        </w:rPr>
        <w:t>(2), 265–286.</w:t>
      </w:r>
    </w:p>
    <w:p w14:paraId="5630B871"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Taghavizad, R. (2011). The Healing Effect of Honey as Stated in Quran and Hadith. </w:t>
      </w:r>
      <w:r w:rsidRPr="0074288F">
        <w:rPr>
          <w:rFonts w:ascii="Book Antiqua" w:hAnsi="Book Antiqua" w:cs="Times New Roman"/>
          <w:i/>
          <w:iCs/>
          <w:noProof/>
          <w:sz w:val="24"/>
          <w:szCs w:val="24"/>
        </w:rPr>
        <w:t>Quran Med</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2), 3–8.</w:t>
      </w:r>
    </w:p>
    <w:p w14:paraId="26209C3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Taufik, E. T. (2020a). Epistemologi Syara</w:t>
      </w:r>
      <w:r w:rsidRPr="0074288F">
        <w:rPr>
          <w:rFonts w:ascii="Cambria" w:hAnsi="Cambria" w:cs="Cambria"/>
          <w:noProof/>
          <w:sz w:val="24"/>
          <w:szCs w:val="24"/>
        </w:rPr>
        <w:t>ḥ</w:t>
      </w:r>
      <w:r w:rsidRPr="0074288F">
        <w:rPr>
          <w:rFonts w:ascii="Book Antiqua" w:hAnsi="Book Antiqua" w:cs="Times New Roman"/>
          <w:noProof/>
          <w:sz w:val="24"/>
          <w:szCs w:val="24"/>
        </w:rPr>
        <w:t xml:space="preserve"> Hadis di Perguruan Tinggi: Diskursus Genealogis Terhadap Transmisi dan Transformasi Metode Syara</w:t>
      </w:r>
      <w:r w:rsidRPr="0074288F">
        <w:rPr>
          <w:rFonts w:ascii="Cambria" w:hAnsi="Cambria" w:cs="Cambria"/>
          <w:noProof/>
          <w:sz w:val="24"/>
          <w:szCs w:val="24"/>
        </w:rPr>
        <w:t>ḥ</w:t>
      </w:r>
      <w:r w:rsidRPr="0074288F">
        <w:rPr>
          <w:rFonts w:ascii="Book Antiqua" w:hAnsi="Book Antiqua" w:cs="Times New Roman"/>
          <w:noProof/>
          <w:sz w:val="24"/>
          <w:szCs w:val="24"/>
        </w:rPr>
        <w:t xml:space="preserve"> Hadis di Indonesia. </w:t>
      </w:r>
      <w:r w:rsidRPr="0074288F">
        <w:rPr>
          <w:rFonts w:ascii="Book Antiqua" w:hAnsi="Book Antiqua" w:cs="Times New Roman"/>
          <w:i/>
          <w:iCs/>
          <w:noProof/>
          <w:sz w:val="24"/>
          <w:szCs w:val="24"/>
        </w:rPr>
        <w:t>Ushuluna: Jurnal Ilmu Ushuluddi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2), 33–50.</w:t>
      </w:r>
    </w:p>
    <w:p w14:paraId="4C16E485"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Taufik, E. T. (2020b). Syara</w:t>
      </w:r>
      <w:r w:rsidRPr="0074288F">
        <w:rPr>
          <w:rFonts w:ascii="Cambria" w:hAnsi="Cambria" w:cs="Cambria"/>
          <w:noProof/>
          <w:sz w:val="24"/>
          <w:szCs w:val="24"/>
        </w:rPr>
        <w:t>ḥ</w:t>
      </w:r>
      <w:r w:rsidRPr="0074288F">
        <w:rPr>
          <w:rFonts w:ascii="Book Antiqua" w:hAnsi="Book Antiqua" w:cs="Times New Roman"/>
          <w:noProof/>
          <w:sz w:val="24"/>
          <w:szCs w:val="24"/>
        </w:rPr>
        <w:t xml:space="preserve"> Hadis Di Perguruan Tinggi: Genealogis Transmisi Dan Transformasi Metode Syara</w:t>
      </w:r>
      <w:r w:rsidRPr="0074288F">
        <w:rPr>
          <w:rFonts w:ascii="Cambria" w:hAnsi="Cambria" w:cs="Cambria"/>
          <w:noProof/>
          <w:sz w:val="24"/>
          <w:szCs w:val="24"/>
        </w:rPr>
        <w:t>ḥ</w:t>
      </w:r>
      <w:r w:rsidRPr="0074288F">
        <w:rPr>
          <w:rFonts w:ascii="Book Antiqua" w:hAnsi="Book Antiqua" w:cs="Times New Roman"/>
          <w:noProof/>
          <w:sz w:val="24"/>
          <w:szCs w:val="24"/>
        </w:rPr>
        <w:t xml:space="preserve"> Hadis Di Indonesia. </w:t>
      </w:r>
      <w:r w:rsidRPr="0074288F">
        <w:rPr>
          <w:rFonts w:ascii="Book Antiqua" w:hAnsi="Book Antiqua" w:cs="Times New Roman"/>
          <w:i/>
          <w:iCs/>
          <w:noProof/>
          <w:sz w:val="24"/>
          <w:szCs w:val="24"/>
        </w:rPr>
        <w:t>Ushuluna: Jurnal Ilmu Ushuluddin</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2), 33–50.</w:t>
      </w:r>
    </w:p>
    <w:p w14:paraId="25498EA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Tim Penyusun. (2018a). </w:t>
      </w:r>
      <w:r w:rsidRPr="0074288F">
        <w:rPr>
          <w:rFonts w:ascii="Book Antiqua" w:hAnsi="Book Antiqua" w:cs="Times New Roman"/>
          <w:i/>
          <w:iCs/>
          <w:noProof/>
          <w:sz w:val="24"/>
          <w:szCs w:val="24"/>
        </w:rPr>
        <w:t>Keputusan Direktur Jenderal Pendidikan Islam Nomor 6165 Tahun 2018 tentang Standar Kompetensi Lulusan dan Capaian Pembelajaran Lulusan Program Studi Jenjang Magister dan Doktor pada PTKI</w:t>
      </w:r>
      <w:r w:rsidRPr="0074288F">
        <w:rPr>
          <w:rFonts w:ascii="Book Antiqua" w:hAnsi="Book Antiqua" w:cs="Times New Roman"/>
          <w:noProof/>
          <w:sz w:val="24"/>
          <w:szCs w:val="24"/>
        </w:rPr>
        <w:t>.</w:t>
      </w:r>
    </w:p>
    <w:p w14:paraId="11F3137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Tim Penyusun. (2018b). </w:t>
      </w:r>
      <w:r w:rsidRPr="0074288F">
        <w:rPr>
          <w:rFonts w:ascii="Book Antiqua" w:hAnsi="Book Antiqua" w:cs="Times New Roman"/>
          <w:i/>
          <w:iCs/>
          <w:noProof/>
          <w:sz w:val="24"/>
          <w:szCs w:val="24"/>
        </w:rPr>
        <w:t>Keputusan Direktur Jenderal Pendidikan Islam Nomor 6994 Tahun 2018 tentang Agenda Riset Keagamaan Nasional (Arkan) 2018–2028</w:t>
      </w:r>
      <w:r w:rsidRPr="0074288F">
        <w:rPr>
          <w:rFonts w:ascii="Book Antiqua" w:hAnsi="Book Antiqua" w:cs="Times New Roman"/>
          <w:noProof/>
          <w:sz w:val="24"/>
          <w:szCs w:val="24"/>
        </w:rPr>
        <w:t>.</w:t>
      </w:r>
    </w:p>
    <w:p w14:paraId="353F3BF6"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Tsaqofi, M. H. A. (2018). </w:t>
      </w:r>
      <w:r w:rsidRPr="0074288F">
        <w:rPr>
          <w:rFonts w:ascii="Book Antiqua" w:hAnsi="Book Antiqua" w:cs="Times New Roman"/>
          <w:i/>
          <w:iCs/>
          <w:noProof/>
          <w:sz w:val="24"/>
          <w:szCs w:val="24"/>
        </w:rPr>
        <w:t>Manfaat Katak dalam sistem kosmos: kajian Ma’ani Al Hadith dalam Sunan Abi Dawud no. Indeks 3871 dengan pendekatan sains</w:t>
      </w:r>
      <w:r w:rsidRPr="0074288F">
        <w:rPr>
          <w:rFonts w:ascii="Book Antiqua" w:hAnsi="Book Antiqua" w:cs="Times New Roman"/>
          <w:noProof/>
          <w:sz w:val="24"/>
          <w:szCs w:val="24"/>
        </w:rPr>
        <w:t>. UIN Sunan Ampel Surabaya.</w:t>
      </w:r>
    </w:p>
    <w:p w14:paraId="55EC23E2"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Umar, M. (2016). Konvergensi Agama dan Sains dalam Melacak Basis Ontologi Semesta: Tinjauan Hermeneutika Hadis Penciptaan. </w:t>
      </w:r>
      <w:r w:rsidRPr="0074288F">
        <w:rPr>
          <w:rFonts w:ascii="Book Antiqua" w:hAnsi="Book Antiqua" w:cs="Times New Roman"/>
          <w:i/>
          <w:iCs/>
          <w:noProof/>
          <w:sz w:val="24"/>
          <w:szCs w:val="24"/>
        </w:rPr>
        <w:t>Jurnal THEOLOGIA</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27</w:t>
      </w:r>
      <w:r w:rsidRPr="0074288F">
        <w:rPr>
          <w:rFonts w:ascii="Book Antiqua" w:hAnsi="Book Antiqua" w:cs="Times New Roman"/>
          <w:noProof/>
          <w:sz w:val="24"/>
          <w:szCs w:val="24"/>
        </w:rPr>
        <w:t>(1), 173–212.</w:t>
      </w:r>
    </w:p>
    <w:p w14:paraId="5F2974EF"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Usman, A. H., Ismail, A. Z., Soroni, M. K., &amp; Wazir, R. (2015). Rise and Fall of Development: How does Hadith Views on Economic System? </w:t>
      </w:r>
      <w:r w:rsidRPr="0074288F">
        <w:rPr>
          <w:rFonts w:ascii="Book Antiqua" w:hAnsi="Book Antiqua" w:cs="Times New Roman"/>
          <w:i/>
          <w:iCs/>
          <w:noProof/>
          <w:sz w:val="24"/>
          <w:szCs w:val="24"/>
        </w:rPr>
        <w:t>Asian Social Science</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1</w:t>
      </w:r>
      <w:r w:rsidRPr="0074288F">
        <w:rPr>
          <w:rFonts w:ascii="Book Antiqua" w:hAnsi="Book Antiqua" w:cs="Times New Roman"/>
          <w:noProof/>
          <w:sz w:val="24"/>
          <w:szCs w:val="24"/>
        </w:rPr>
        <w:t>(27), 168.</w:t>
      </w:r>
    </w:p>
    <w:p w14:paraId="5477DAE0"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Wahid, R. A. (2017). Integrasi Ilmu Dalam Hadis. </w:t>
      </w:r>
      <w:r w:rsidRPr="0074288F">
        <w:rPr>
          <w:rFonts w:ascii="Book Antiqua" w:hAnsi="Book Antiqua" w:cs="Times New Roman"/>
          <w:i/>
          <w:iCs/>
          <w:noProof/>
          <w:sz w:val="24"/>
          <w:szCs w:val="24"/>
        </w:rPr>
        <w:t>PROCEEDING IAIN Batusangkar</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w:t>
      </w:r>
      <w:r w:rsidRPr="0074288F">
        <w:rPr>
          <w:rFonts w:ascii="Book Antiqua" w:hAnsi="Book Antiqua" w:cs="Times New Roman"/>
          <w:noProof/>
          <w:sz w:val="24"/>
          <w:szCs w:val="24"/>
        </w:rPr>
        <w:t>(1), 565–584.</w:t>
      </w:r>
    </w:p>
    <w:p w14:paraId="1514AC5A"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Wahid, R. A., &amp; Masri, D. (2018). </w:t>
      </w:r>
      <w:r w:rsidRPr="0074288F">
        <w:rPr>
          <w:rFonts w:ascii="Book Antiqua" w:hAnsi="Book Antiqua" w:cs="Times New Roman"/>
          <w:i/>
          <w:iCs/>
          <w:noProof/>
          <w:sz w:val="24"/>
          <w:szCs w:val="24"/>
        </w:rPr>
        <w:t>Perkembangan Terkini Studi Hadis Di Indonesia: Peran Lembaga-Lembaga Pendidikan dalam Pengkajian Hadis</w:t>
      </w:r>
      <w:r w:rsidRPr="0074288F">
        <w:rPr>
          <w:rFonts w:ascii="Book Antiqua" w:hAnsi="Book Antiqua" w:cs="Times New Roman"/>
          <w:noProof/>
          <w:sz w:val="24"/>
          <w:szCs w:val="24"/>
        </w:rPr>
        <w:t>.</w:t>
      </w:r>
    </w:p>
    <w:p w14:paraId="5524BE87"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Wendry, N., Anshori, M., Majid, A., M Dalil, F. Y., &amp; Rahman, H. (2018). </w:t>
      </w:r>
      <w:r w:rsidRPr="0074288F">
        <w:rPr>
          <w:rFonts w:ascii="Book Antiqua" w:hAnsi="Book Antiqua" w:cs="Times New Roman"/>
          <w:i/>
          <w:iCs/>
          <w:noProof/>
          <w:sz w:val="24"/>
          <w:szCs w:val="24"/>
        </w:rPr>
        <w:t>Paradigma Studi Hadis Kontemporer</w:t>
      </w:r>
      <w:r w:rsidRPr="0074288F">
        <w:rPr>
          <w:rFonts w:ascii="Book Antiqua" w:hAnsi="Book Antiqua" w:cs="Times New Roman"/>
          <w:noProof/>
          <w:sz w:val="24"/>
          <w:szCs w:val="24"/>
        </w:rPr>
        <w:t>.</w:t>
      </w:r>
    </w:p>
    <w:p w14:paraId="7DAE25F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Williamson, K., Given, L. M., &amp; Scifleet, P. (2018). Qualitative data analysis. In </w:t>
      </w:r>
      <w:r w:rsidRPr="0074288F">
        <w:rPr>
          <w:rFonts w:ascii="Book Antiqua" w:hAnsi="Book Antiqua" w:cs="Times New Roman"/>
          <w:i/>
          <w:iCs/>
          <w:noProof/>
          <w:sz w:val="24"/>
          <w:szCs w:val="24"/>
        </w:rPr>
        <w:t>Research Methods: Information, Systems, and Contexts: Second Edition</w:t>
      </w:r>
      <w:r w:rsidRPr="0074288F">
        <w:rPr>
          <w:rFonts w:ascii="Book Antiqua" w:hAnsi="Book Antiqua" w:cs="Times New Roman"/>
          <w:noProof/>
          <w:sz w:val="24"/>
          <w:szCs w:val="24"/>
        </w:rPr>
        <w:t>. https://doi.org/10.1016/B978-0-08-102220-7.00019-4</w:t>
      </w:r>
    </w:p>
    <w:p w14:paraId="1CF38EA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Yahya, M. M. H., Abidin, Z., Zaman, K., &amp; Basiron, B. (2018). </w:t>
      </w:r>
      <w:r w:rsidRPr="0074288F">
        <w:rPr>
          <w:rFonts w:ascii="Book Antiqua" w:hAnsi="Book Antiqua" w:cs="Times New Roman"/>
          <w:i/>
          <w:iCs/>
          <w:noProof/>
          <w:sz w:val="24"/>
          <w:szCs w:val="24"/>
        </w:rPr>
        <w:t>Hubungan Sains dan Agama</w:t>
      </w:r>
      <w:r w:rsidRPr="0074288F">
        <w:rPr>
          <w:rFonts w:ascii="Book Antiqua" w:hAnsi="Book Antiqua" w:cs="Times New Roman"/>
          <w:noProof/>
          <w:sz w:val="24"/>
          <w:szCs w:val="24"/>
        </w:rPr>
        <w:t>.</w:t>
      </w:r>
    </w:p>
    <w:p w14:paraId="46B3BA49"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Yaqub, A. M. (2004). Autentisitas Dan Otoritas Hadis Dalam Khazanah Keilmuan Ulama Muslim Dan Sarjana Barat. </w:t>
      </w:r>
      <w:r w:rsidRPr="0074288F">
        <w:rPr>
          <w:rFonts w:ascii="Book Antiqua" w:hAnsi="Book Antiqua" w:cs="Times New Roman"/>
          <w:i/>
          <w:iCs/>
          <w:noProof/>
          <w:sz w:val="24"/>
          <w:szCs w:val="24"/>
        </w:rPr>
        <w:t>Tarjih: Jurnal Tarjih Dan Pengembangan Pemikiran Isla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7</w:t>
      </w:r>
      <w:r w:rsidRPr="0074288F">
        <w:rPr>
          <w:rFonts w:ascii="Book Antiqua" w:hAnsi="Book Antiqua" w:cs="Times New Roman"/>
          <w:noProof/>
          <w:sz w:val="24"/>
          <w:szCs w:val="24"/>
        </w:rPr>
        <w:t>(1), 33–41.</w:t>
      </w:r>
    </w:p>
    <w:p w14:paraId="77FE6FC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Yusoff, Y., Ismail, R., &amp; Hassan, Z. (2010). Adopting hadith verification techniques in to digital evidence authentication. </w:t>
      </w:r>
      <w:r w:rsidRPr="0074288F">
        <w:rPr>
          <w:rFonts w:ascii="Book Antiqua" w:hAnsi="Book Antiqua" w:cs="Times New Roman"/>
          <w:i/>
          <w:iCs/>
          <w:noProof/>
          <w:sz w:val="24"/>
          <w:szCs w:val="24"/>
        </w:rPr>
        <w:t>Journal of Computer Science</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6</w:t>
      </w:r>
      <w:r w:rsidRPr="0074288F">
        <w:rPr>
          <w:rFonts w:ascii="Book Antiqua" w:hAnsi="Book Antiqua" w:cs="Times New Roman"/>
          <w:noProof/>
          <w:sz w:val="24"/>
          <w:szCs w:val="24"/>
        </w:rPr>
        <w:t>(6), 613.</w:t>
      </w:r>
    </w:p>
    <w:p w14:paraId="77128598"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Zohar, Y. E. (2002). </w:t>
      </w:r>
      <w:r w:rsidRPr="0074288F">
        <w:rPr>
          <w:rFonts w:ascii="Book Antiqua" w:hAnsi="Book Antiqua" w:cs="Times New Roman"/>
          <w:i/>
          <w:iCs/>
          <w:noProof/>
          <w:sz w:val="24"/>
          <w:szCs w:val="24"/>
        </w:rPr>
        <w:t>Introduction to Text Mining</w:t>
      </w:r>
      <w:r w:rsidRPr="0074288F">
        <w:rPr>
          <w:rFonts w:ascii="Book Antiqua" w:hAnsi="Book Antiqua" w:cs="Times New Roman"/>
          <w:noProof/>
          <w:sz w:val="24"/>
          <w:szCs w:val="24"/>
        </w:rPr>
        <w:t>. Automated Learning Group, University of Illinois.</w:t>
      </w:r>
    </w:p>
    <w:p w14:paraId="1C9C1EDE"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Zong, Z., &amp; Hong, C. (2018). On application of natural language processing in </w:t>
      </w:r>
      <w:r w:rsidRPr="0074288F">
        <w:rPr>
          <w:rFonts w:ascii="Book Antiqua" w:hAnsi="Book Antiqua" w:cs="Times New Roman"/>
          <w:noProof/>
          <w:sz w:val="24"/>
          <w:szCs w:val="24"/>
        </w:rPr>
        <w:lastRenderedPageBreak/>
        <w:t xml:space="preserve">machine translation. </w:t>
      </w:r>
      <w:r w:rsidRPr="0074288F">
        <w:rPr>
          <w:rFonts w:ascii="Book Antiqua" w:hAnsi="Book Antiqua" w:cs="Times New Roman"/>
          <w:i/>
          <w:iCs/>
          <w:noProof/>
          <w:sz w:val="24"/>
          <w:szCs w:val="24"/>
        </w:rPr>
        <w:t>Proceedings - 2018 3rd International Conference on Mechanical, Control and Computer Engineering, ICMCCE 2018</w:t>
      </w:r>
      <w:r w:rsidRPr="0074288F">
        <w:rPr>
          <w:rFonts w:ascii="Book Antiqua" w:hAnsi="Book Antiqua" w:cs="Times New Roman"/>
          <w:noProof/>
          <w:sz w:val="24"/>
          <w:szCs w:val="24"/>
        </w:rPr>
        <w:t>, 506–510. https://doi.org/10.1109/ICMCCE.2018.00112</w:t>
      </w:r>
    </w:p>
    <w:p w14:paraId="2C58EDDC"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cs="Times New Roman"/>
          <w:noProof/>
          <w:sz w:val="24"/>
          <w:szCs w:val="24"/>
        </w:rPr>
      </w:pPr>
      <w:r w:rsidRPr="0074288F">
        <w:rPr>
          <w:rFonts w:ascii="Book Antiqua" w:hAnsi="Book Antiqua" w:cs="Times New Roman"/>
          <w:noProof/>
          <w:sz w:val="24"/>
          <w:szCs w:val="24"/>
        </w:rPr>
        <w:t xml:space="preserve">Zuhri, M. (2015). Perkembangan Kajian Hadis Kesarjanaan Barat. </w:t>
      </w:r>
      <w:r w:rsidRPr="0074288F">
        <w:rPr>
          <w:rFonts w:ascii="Book Antiqua" w:hAnsi="Book Antiqua" w:cs="Times New Roman"/>
          <w:i/>
          <w:iCs/>
          <w:noProof/>
          <w:sz w:val="24"/>
          <w:szCs w:val="24"/>
        </w:rPr>
        <w:t>ULUL ALBAB Jurnal Studi Islam</w:t>
      </w:r>
      <w:r w:rsidRPr="0074288F">
        <w:rPr>
          <w:rFonts w:ascii="Book Antiqua" w:hAnsi="Book Antiqua" w:cs="Times New Roman"/>
          <w:noProof/>
          <w:sz w:val="24"/>
          <w:szCs w:val="24"/>
        </w:rPr>
        <w:t xml:space="preserve">, </w:t>
      </w:r>
      <w:r w:rsidRPr="0074288F">
        <w:rPr>
          <w:rFonts w:ascii="Book Antiqua" w:hAnsi="Book Antiqua" w:cs="Times New Roman"/>
          <w:i/>
          <w:iCs/>
          <w:noProof/>
          <w:sz w:val="24"/>
          <w:szCs w:val="24"/>
        </w:rPr>
        <w:t>16</w:t>
      </w:r>
      <w:r w:rsidRPr="0074288F">
        <w:rPr>
          <w:rFonts w:ascii="Book Antiqua" w:hAnsi="Book Antiqua" w:cs="Times New Roman"/>
          <w:noProof/>
          <w:sz w:val="24"/>
          <w:szCs w:val="24"/>
        </w:rPr>
        <w:t>(2), 215–234.</w:t>
      </w:r>
    </w:p>
    <w:p w14:paraId="6AA9E823" w14:textId="77777777" w:rsidR="0074288F" w:rsidRPr="0074288F" w:rsidRDefault="0074288F" w:rsidP="0074288F">
      <w:pPr>
        <w:widowControl w:val="0"/>
        <w:autoSpaceDE w:val="0"/>
        <w:autoSpaceDN w:val="0"/>
        <w:adjustRightInd w:val="0"/>
        <w:spacing w:after="0" w:line="240" w:lineRule="auto"/>
        <w:ind w:left="480" w:hanging="480"/>
        <w:rPr>
          <w:rFonts w:ascii="Book Antiqua" w:hAnsi="Book Antiqua"/>
          <w:noProof/>
          <w:sz w:val="24"/>
        </w:rPr>
      </w:pPr>
      <w:r w:rsidRPr="0074288F">
        <w:rPr>
          <w:rFonts w:ascii="Book Antiqua" w:hAnsi="Book Antiqua" w:cs="Times New Roman"/>
          <w:noProof/>
          <w:sz w:val="24"/>
          <w:szCs w:val="24"/>
        </w:rPr>
        <w:t xml:space="preserve">Zulhelmi, M. N., &amp; Azman, A. R. (2016). </w:t>
      </w:r>
      <w:r w:rsidRPr="0074288F">
        <w:rPr>
          <w:rFonts w:ascii="Book Antiqua" w:hAnsi="Book Antiqua" w:cs="Times New Roman"/>
          <w:i/>
          <w:iCs/>
          <w:noProof/>
          <w:sz w:val="24"/>
          <w:szCs w:val="24"/>
        </w:rPr>
        <w:t>Hujan dan Banjir Dalam Hadis Nabi Saw</w:t>
      </w:r>
      <w:r w:rsidRPr="0074288F">
        <w:rPr>
          <w:rFonts w:ascii="Book Antiqua" w:hAnsi="Book Antiqua" w:cs="Times New Roman"/>
          <w:noProof/>
          <w:sz w:val="24"/>
          <w:szCs w:val="24"/>
        </w:rPr>
        <w:t>.</w:t>
      </w:r>
    </w:p>
    <w:p w14:paraId="614AEEE5" w14:textId="6CDC8469" w:rsidR="00E15094" w:rsidRPr="00CC6DD4" w:rsidRDefault="00CC6DD4" w:rsidP="00E15094">
      <w:pPr>
        <w:spacing w:after="0" w:line="240" w:lineRule="auto"/>
        <w:ind w:firstLine="567"/>
        <w:jc w:val="both"/>
        <w:rPr>
          <w:rFonts w:ascii="Book Antiqua" w:hAnsi="Book Antiqua"/>
          <w:sz w:val="24"/>
          <w:szCs w:val="24"/>
        </w:rPr>
      </w:pPr>
      <w:r w:rsidRPr="00CC6DD4">
        <w:rPr>
          <w:rFonts w:ascii="Book Antiqua" w:hAnsi="Book Antiqua"/>
          <w:sz w:val="24"/>
          <w:szCs w:val="24"/>
        </w:rPr>
        <w:fldChar w:fldCharType="end"/>
      </w:r>
    </w:p>
    <w:sectPr w:rsidR="00E15094" w:rsidRPr="00CC6DD4" w:rsidSect="00412C0A">
      <w:pgSz w:w="11906" w:h="16838"/>
      <w:pgMar w:top="1440" w:right="1558" w:bottom="1440" w:left="184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70B2E" w14:textId="77777777" w:rsidR="004319BA" w:rsidRDefault="004319BA" w:rsidP="00502141">
      <w:pPr>
        <w:spacing w:after="0" w:line="240" w:lineRule="auto"/>
      </w:pPr>
      <w:r>
        <w:separator/>
      </w:r>
    </w:p>
  </w:endnote>
  <w:endnote w:type="continuationSeparator" w:id="0">
    <w:p w14:paraId="557CD1B1" w14:textId="77777777" w:rsidR="004319BA" w:rsidRDefault="004319BA" w:rsidP="00502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54FF69" w14:textId="77777777" w:rsidR="004319BA" w:rsidRDefault="004319BA" w:rsidP="00502141">
      <w:pPr>
        <w:spacing w:after="0" w:line="240" w:lineRule="auto"/>
      </w:pPr>
      <w:r>
        <w:separator/>
      </w:r>
    </w:p>
  </w:footnote>
  <w:footnote w:type="continuationSeparator" w:id="0">
    <w:p w14:paraId="13BA6153" w14:textId="77777777" w:rsidR="004319BA" w:rsidRDefault="004319BA" w:rsidP="005021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2MDI3Mje0tDC2NDBV0lEKTi0uzszPAykwrAUACV88qSwAAAA="/>
  </w:docVars>
  <w:rsids>
    <w:rsidRoot w:val="00502141"/>
    <w:rsid w:val="000148F1"/>
    <w:rsid w:val="00017D08"/>
    <w:rsid w:val="00023B9B"/>
    <w:rsid w:val="00026623"/>
    <w:rsid w:val="00037E93"/>
    <w:rsid w:val="000807F6"/>
    <w:rsid w:val="000A005A"/>
    <w:rsid w:val="000B2678"/>
    <w:rsid w:val="000E2146"/>
    <w:rsid w:val="000E61B2"/>
    <w:rsid w:val="000F7B15"/>
    <w:rsid w:val="00117F6D"/>
    <w:rsid w:val="001207F4"/>
    <w:rsid w:val="0012139C"/>
    <w:rsid w:val="0012530D"/>
    <w:rsid w:val="00130051"/>
    <w:rsid w:val="001327FD"/>
    <w:rsid w:val="00146612"/>
    <w:rsid w:val="00151D93"/>
    <w:rsid w:val="00155FB9"/>
    <w:rsid w:val="00160512"/>
    <w:rsid w:val="00172301"/>
    <w:rsid w:val="001B081D"/>
    <w:rsid w:val="001B28FA"/>
    <w:rsid w:val="001C022F"/>
    <w:rsid w:val="001C21DC"/>
    <w:rsid w:val="001D4AA9"/>
    <w:rsid w:val="001D6295"/>
    <w:rsid w:val="00211610"/>
    <w:rsid w:val="00235557"/>
    <w:rsid w:val="002847DF"/>
    <w:rsid w:val="00286718"/>
    <w:rsid w:val="00287A36"/>
    <w:rsid w:val="00292127"/>
    <w:rsid w:val="0029257A"/>
    <w:rsid w:val="00292944"/>
    <w:rsid w:val="002976BF"/>
    <w:rsid w:val="002A5205"/>
    <w:rsid w:val="002B66DE"/>
    <w:rsid w:val="002C04BC"/>
    <w:rsid w:val="002C5453"/>
    <w:rsid w:val="002E62BC"/>
    <w:rsid w:val="002F164C"/>
    <w:rsid w:val="00304D58"/>
    <w:rsid w:val="00310ADB"/>
    <w:rsid w:val="00314FFA"/>
    <w:rsid w:val="003151D2"/>
    <w:rsid w:val="003231FA"/>
    <w:rsid w:val="00334480"/>
    <w:rsid w:val="00335005"/>
    <w:rsid w:val="003449C6"/>
    <w:rsid w:val="00352F4C"/>
    <w:rsid w:val="0037370D"/>
    <w:rsid w:val="003B3442"/>
    <w:rsid w:val="003C596C"/>
    <w:rsid w:val="003F11F7"/>
    <w:rsid w:val="003F7F3B"/>
    <w:rsid w:val="00412C0A"/>
    <w:rsid w:val="004319BA"/>
    <w:rsid w:val="00441C41"/>
    <w:rsid w:val="00445547"/>
    <w:rsid w:val="004C1A32"/>
    <w:rsid w:val="004C5611"/>
    <w:rsid w:val="004E3D42"/>
    <w:rsid w:val="004F1681"/>
    <w:rsid w:val="00502141"/>
    <w:rsid w:val="00511B9E"/>
    <w:rsid w:val="00516B33"/>
    <w:rsid w:val="00527456"/>
    <w:rsid w:val="00533316"/>
    <w:rsid w:val="00536E22"/>
    <w:rsid w:val="00545448"/>
    <w:rsid w:val="00573CDA"/>
    <w:rsid w:val="00575A3F"/>
    <w:rsid w:val="00591EAA"/>
    <w:rsid w:val="005A0FCC"/>
    <w:rsid w:val="005B1456"/>
    <w:rsid w:val="005B2240"/>
    <w:rsid w:val="005B4B56"/>
    <w:rsid w:val="005B5F88"/>
    <w:rsid w:val="005C168C"/>
    <w:rsid w:val="005F182E"/>
    <w:rsid w:val="0061131A"/>
    <w:rsid w:val="00631827"/>
    <w:rsid w:val="006334B8"/>
    <w:rsid w:val="0064003A"/>
    <w:rsid w:val="00654A10"/>
    <w:rsid w:val="006627DF"/>
    <w:rsid w:val="0067037D"/>
    <w:rsid w:val="00671016"/>
    <w:rsid w:val="00684048"/>
    <w:rsid w:val="00684DE5"/>
    <w:rsid w:val="006D0CB0"/>
    <w:rsid w:val="006D1402"/>
    <w:rsid w:val="006F3E4B"/>
    <w:rsid w:val="0070313A"/>
    <w:rsid w:val="00712C66"/>
    <w:rsid w:val="0072372F"/>
    <w:rsid w:val="00726857"/>
    <w:rsid w:val="00726996"/>
    <w:rsid w:val="00740B01"/>
    <w:rsid w:val="0074288F"/>
    <w:rsid w:val="0074545C"/>
    <w:rsid w:val="007470B3"/>
    <w:rsid w:val="00774B05"/>
    <w:rsid w:val="007A0761"/>
    <w:rsid w:val="007B3C11"/>
    <w:rsid w:val="007F7D3F"/>
    <w:rsid w:val="008159BF"/>
    <w:rsid w:val="00892137"/>
    <w:rsid w:val="00892E8F"/>
    <w:rsid w:val="008D51CA"/>
    <w:rsid w:val="008F0C2F"/>
    <w:rsid w:val="008F20C2"/>
    <w:rsid w:val="00900E04"/>
    <w:rsid w:val="00901E68"/>
    <w:rsid w:val="00932C56"/>
    <w:rsid w:val="00935648"/>
    <w:rsid w:val="009466E3"/>
    <w:rsid w:val="009563FF"/>
    <w:rsid w:val="00962715"/>
    <w:rsid w:val="00962F6F"/>
    <w:rsid w:val="00974AA8"/>
    <w:rsid w:val="00980BAF"/>
    <w:rsid w:val="00983266"/>
    <w:rsid w:val="009A4B39"/>
    <w:rsid w:val="009B1F39"/>
    <w:rsid w:val="009D0BBE"/>
    <w:rsid w:val="009D3194"/>
    <w:rsid w:val="009D4415"/>
    <w:rsid w:val="009D5725"/>
    <w:rsid w:val="009E70DD"/>
    <w:rsid w:val="009F3984"/>
    <w:rsid w:val="009F78D2"/>
    <w:rsid w:val="00A00A7D"/>
    <w:rsid w:val="00A00CA4"/>
    <w:rsid w:val="00A03230"/>
    <w:rsid w:val="00A17370"/>
    <w:rsid w:val="00A27959"/>
    <w:rsid w:val="00A50EBA"/>
    <w:rsid w:val="00A5755B"/>
    <w:rsid w:val="00A642BE"/>
    <w:rsid w:val="00A76065"/>
    <w:rsid w:val="00A943BF"/>
    <w:rsid w:val="00AA0E9C"/>
    <w:rsid w:val="00AB59F2"/>
    <w:rsid w:val="00AD3193"/>
    <w:rsid w:val="00AE0979"/>
    <w:rsid w:val="00AE72CF"/>
    <w:rsid w:val="00B04B4F"/>
    <w:rsid w:val="00B32EC8"/>
    <w:rsid w:val="00B377BD"/>
    <w:rsid w:val="00B41DF6"/>
    <w:rsid w:val="00B830BC"/>
    <w:rsid w:val="00B84856"/>
    <w:rsid w:val="00BA3FED"/>
    <w:rsid w:val="00BA5974"/>
    <w:rsid w:val="00BB582E"/>
    <w:rsid w:val="00BF10A5"/>
    <w:rsid w:val="00BF340A"/>
    <w:rsid w:val="00C03A29"/>
    <w:rsid w:val="00C77498"/>
    <w:rsid w:val="00C8373A"/>
    <w:rsid w:val="00C90E50"/>
    <w:rsid w:val="00CC6DD4"/>
    <w:rsid w:val="00CE1EDF"/>
    <w:rsid w:val="00CE750E"/>
    <w:rsid w:val="00CF5F7C"/>
    <w:rsid w:val="00CF60B2"/>
    <w:rsid w:val="00D004C9"/>
    <w:rsid w:val="00D00BE3"/>
    <w:rsid w:val="00D07B74"/>
    <w:rsid w:val="00D13F30"/>
    <w:rsid w:val="00D4615C"/>
    <w:rsid w:val="00D556D8"/>
    <w:rsid w:val="00D6125C"/>
    <w:rsid w:val="00D735F3"/>
    <w:rsid w:val="00D8356C"/>
    <w:rsid w:val="00D83C01"/>
    <w:rsid w:val="00DA7553"/>
    <w:rsid w:val="00DB7C23"/>
    <w:rsid w:val="00DC0514"/>
    <w:rsid w:val="00DC3380"/>
    <w:rsid w:val="00DD4393"/>
    <w:rsid w:val="00DD6E7C"/>
    <w:rsid w:val="00DE56E5"/>
    <w:rsid w:val="00E15094"/>
    <w:rsid w:val="00E40B01"/>
    <w:rsid w:val="00E40CBA"/>
    <w:rsid w:val="00E41866"/>
    <w:rsid w:val="00E62CA4"/>
    <w:rsid w:val="00E66185"/>
    <w:rsid w:val="00E75563"/>
    <w:rsid w:val="00E82DD1"/>
    <w:rsid w:val="00E85DE2"/>
    <w:rsid w:val="00E91501"/>
    <w:rsid w:val="00EC38B5"/>
    <w:rsid w:val="00EC5824"/>
    <w:rsid w:val="00EF5F65"/>
    <w:rsid w:val="00F27FE2"/>
    <w:rsid w:val="00F400FB"/>
    <w:rsid w:val="00F62737"/>
    <w:rsid w:val="00F94D02"/>
    <w:rsid w:val="00FB528A"/>
    <w:rsid w:val="00FD1FEE"/>
    <w:rsid w:val="00FF6D3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EEB2A"/>
  <w15:chartTrackingRefBased/>
  <w15:docId w15:val="{84CFD75B-AB26-4963-9774-A45AA8EA4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02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141"/>
    <w:rPr>
      <w:sz w:val="20"/>
      <w:szCs w:val="20"/>
    </w:rPr>
  </w:style>
  <w:style w:type="character" w:styleId="FootnoteReference">
    <w:name w:val="footnote reference"/>
    <w:basedOn w:val="DefaultParagraphFont"/>
    <w:uiPriority w:val="99"/>
    <w:semiHidden/>
    <w:unhideWhenUsed/>
    <w:rsid w:val="00502141"/>
    <w:rPr>
      <w:vertAlign w:val="superscript"/>
    </w:rPr>
  </w:style>
  <w:style w:type="character" w:styleId="Hyperlink">
    <w:name w:val="Hyperlink"/>
    <w:basedOn w:val="DefaultParagraphFont"/>
    <w:uiPriority w:val="99"/>
    <w:unhideWhenUsed/>
    <w:rsid w:val="001C022F"/>
    <w:rPr>
      <w:color w:val="0563C1" w:themeColor="hyperlink"/>
      <w:u w:val="single"/>
    </w:rPr>
  </w:style>
  <w:style w:type="character" w:styleId="UnresolvedMention">
    <w:name w:val="Unresolved Mention"/>
    <w:basedOn w:val="DefaultParagraphFont"/>
    <w:uiPriority w:val="99"/>
    <w:semiHidden/>
    <w:unhideWhenUsed/>
    <w:rsid w:val="001C02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udi_darma@uinsgd.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4E7513B-665E-4BB1-A8B7-44CFA7C73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TotalTime>
  <Pages>1</Pages>
  <Words>35264</Words>
  <Characters>201007</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43</dc:creator>
  <cp:keywords/>
  <dc:description/>
  <cp:lastModifiedBy>w43</cp:lastModifiedBy>
  <cp:revision>14</cp:revision>
  <cp:lastPrinted>2020-09-23T09:34:00Z</cp:lastPrinted>
  <dcterms:created xsi:type="dcterms:W3CDTF">2020-09-23T04:05:00Z</dcterms:created>
  <dcterms:modified xsi:type="dcterms:W3CDTF">2020-09-2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science-technology-and-engineering-systems-journal</vt:lpwstr>
  </property>
  <property fmtid="{D5CDD505-2E9C-101B-9397-08002B2CF9AE}" pid="3" name="Mendeley Recent Style Name 0_1">
    <vt:lpwstr>Advances in Science, Technology and Engineering Systems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a6b1c0-e9ea-3c96-914c-b0444585badc</vt:lpwstr>
  </property>
  <property fmtid="{D5CDD505-2E9C-101B-9397-08002B2CF9AE}" pid="24" name="Mendeley Citation Style_1">
    <vt:lpwstr>http://www.zotero.org/styles/apa</vt:lpwstr>
  </property>
  <property fmtid="{D5CDD505-2E9C-101B-9397-08002B2CF9AE}" pid="25" name="Mendeley User Name_1">
    <vt:lpwstr>diansm@uinsgd.ac.id@www.mendeley.com</vt:lpwstr>
  </property>
</Properties>
</file>